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73D262" w14:textId="77777777" w:rsidR="009006B0" w:rsidRDefault="009006B0" w:rsidP="009006B0">
      <w:pPr>
        <w:ind w:left="720" w:hanging="720"/>
        <w:rPr>
          <w:color w:val="000000"/>
          <w:szCs w:val="24"/>
          <w:shd w:val="clear" w:color="auto" w:fill="FFFFFF"/>
          <w:lang w:val="de-DE"/>
        </w:rPr>
      </w:pPr>
      <w:bookmarkStart w:id="0" w:name="_GoBack"/>
      <w:bookmarkEnd w:id="0"/>
    </w:p>
    <w:p w14:paraId="551AC325" w14:textId="77777777" w:rsidR="009006B0" w:rsidRDefault="009006B0" w:rsidP="009006B0">
      <w:pPr>
        <w:ind w:left="720" w:hanging="720"/>
        <w:rPr>
          <w:color w:val="000000"/>
          <w:szCs w:val="24"/>
          <w:shd w:val="clear" w:color="auto" w:fill="FFFFFF"/>
          <w:lang w:val="de-DE"/>
        </w:rPr>
      </w:pPr>
    </w:p>
    <w:p w14:paraId="206EB629" w14:textId="4BB6D5B0" w:rsidR="00797177" w:rsidRPr="00797177" w:rsidRDefault="009006B0" w:rsidP="00797177">
      <w:pPr>
        <w:ind w:left="720" w:hanging="720"/>
        <w:rPr>
          <w:rFonts w:asciiTheme="majorBidi" w:hAnsiTheme="majorBidi" w:cstheme="majorBidi"/>
          <w:b/>
          <w:bCs/>
          <w:color w:val="FF0000"/>
          <w:szCs w:val="24"/>
        </w:rPr>
      </w:pPr>
      <w:r w:rsidRPr="00797177">
        <w:rPr>
          <w:b/>
          <w:bCs/>
          <w:color w:val="FF0000"/>
          <w:szCs w:val="24"/>
          <w:shd w:val="clear" w:color="auto" w:fill="FFFFFF"/>
          <w:lang w:val="en-GB"/>
        </w:rPr>
        <w:t>Brummelman, E., &amp; Sedikides, C. (</w:t>
      </w:r>
      <w:r w:rsidR="00837278" w:rsidRPr="00797177">
        <w:rPr>
          <w:b/>
          <w:bCs/>
          <w:color w:val="FF0000"/>
          <w:szCs w:val="24"/>
          <w:shd w:val="clear" w:color="auto" w:fill="FFFFFF"/>
          <w:lang w:val="en-GB"/>
        </w:rPr>
        <w:t>2020</w:t>
      </w:r>
      <w:r w:rsidRPr="00797177">
        <w:rPr>
          <w:b/>
          <w:bCs/>
          <w:color w:val="FF0000"/>
          <w:szCs w:val="24"/>
          <w:shd w:val="clear" w:color="auto" w:fill="FFFFFF"/>
          <w:lang w:val="en-GB"/>
        </w:rPr>
        <w:t xml:space="preserve">). </w:t>
      </w:r>
      <w:r w:rsidRPr="009006B0">
        <w:rPr>
          <w:b/>
          <w:bCs/>
          <w:color w:val="FF0000"/>
          <w:szCs w:val="24"/>
        </w:rPr>
        <w:t xml:space="preserve">Raising children with high self-esteem (but not narcissism). </w:t>
      </w:r>
      <w:r w:rsidRPr="009006B0">
        <w:rPr>
          <w:b/>
          <w:bCs/>
          <w:i/>
          <w:color w:val="FF0000"/>
          <w:szCs w:val="24"/>
        </w:rPr>
        <w:t>Child Development Perspectives</w:t>
      </w:r>
      <w:r w:rsidRPr="009006B0">
        <w:rPr>
          <w:b/>
          <w:bCs/>
          <w:color w:val="FF0000"/>
          <w:szCs w:val="24"/>
        </w:rPr>
        <w:t>.</w:t>
      </w:r>
      <w:r w:rsidR="00824097">
        <w:rPr>
          <w:b/>
          <w:bCs/>
          <w:color w:val="FF0000"/>
          <w:szCs w:val="24"/>
        </w:rPr>
        <w:t xml:space="preserve"> Advance online publication.</w:t>
      </w:r>
      <w:r w:rsidR="00797177">
        <w:rPr>
          <w:b/>
          <w:bCs/>
          <w:color w:val="FF0000"/>
          <w:szCs w:val="24"/>
        </w:rPr>
        <w:t xml:space="preserve"> </w:t>
      </w:r>
      <w:r w:rsidR="00797177" w:rsidRPr="00797177">
        <w:rPr>
          <w:rFonts w:asciiTheme="majorBidi" w:hAnsiTheme="majorBidi" w:cstheme="majorBidi"/>
          <w:b/>
          <w:bCs/>
          <w:color w:val="FF0000"/>
          <w:szCs w:val="24"/>
        </w:rPr>
        <w:t>https://doi.org/</w:t>
      </w:r>
      <w:r w:rsidR="00797177" w:rsidRPr="00797177">
        <w:rPr>
          <w:rFonts w:asciiTheme="majorBidi" w:hAnsiTheme="majorBidi" w:cstheme="majorBidi"/>
          <w:b/>
          <w:bCs/>
          <w:color w:val="FF0000"/>
          <w:szCs w:val="24"/>
          <w:shd w:val="clear" w:color="auto" w:fill="FFFFFF"/>
        </w:rPr>
        <w:t>10.1111/cdep.12362</w:t>
      </w:r>
    </w:p>
    <w:p w14:paraId="3236AC43" w14:textId="77777777" w:rsidR="00797177" w:rsidRPr="009006B0" w:rsidRDefault="00797177" w:rsidP="00837278">
      <w:pPr>
        <w:ind w:left="720" w:hanging="720"/>
        <w:rPr>
          <w:b/>
          <w:bCs/>
          <w:color w:val="FF0000"/>
          <w:szCs w:val="24"/>
        </w:rPr>
      </w:pPr>
    </w:p>
    <w:p w14:paraId="14917AA9" w14:textId="77777777" w:rsidR="00AA0D56" w:rsidRPr="00B83441" w:rsidRDefault="00AA0D56" w:rsidP="006F7AFA">
      <w:pPr>
        <w:spacing w:after="0" w:line="480" w:lineRule="exact"/>
        <w:jc w:val="center"/>
        <w:rPr>
          <w:rFonts w:cs="Times New Roman"/>
          <w:szCs w:val="24"/>
        </w:rPr>
      </w:pPr>
    </w:p>
    <w:p w14:paraId="2C1B55CD" w14:textId="2682AB9A" w:rsidR="00AA0D56" w:rsidRDefault="00AA0D56" w:rsidP="006F7AFA">
      <w:pPr>
        <w:spacing w:after="0" w:line="480" w:lineRule="exact"/>
        <w:jc w:val="center"/>
        <w:rPr>
          <w:rFonts w:cs="Times New Roman"/>
          <w:szCs w:val="24"/>
        </w:rPr>
      </w:pPr>
    </w:p>
    <w:p w14:paraId="7DFE037D" w14:textId="77777777" w:rsidR="009006B0" w:rsidRDefault="009006B0" w:rsidP="006F7AFA">
      <w:pPr>
        <w:spacing w:after="0" w:line="480" w:lineRule="exact"/>
        <w:jc w:val="center"/>
        <w:rPr>
          <w:rFonts w:cs="Times New Roman"/>
          <w:szCs w:val="24"/>
        </w:rPr>
      </w:pPr>
    </w:p>
    <w:p w14:paraId="2FB759FD" w14:textId="77777777" w:rsidR="00AA0D56" w:rsidRPr="00B83441" w:rsidRDefault="00AA0D56" w:rsidP="006F7AFA">
      <w:pPr>
        <w:spacing w:after="0" w:line="480" w:lineRule="exact"/>
        <w:jc w:val="center"/>
        <w:rPr>
          <w:rFonts w:cs="Times New Roman"/>
          <w:szCs w:val="24"/>
        </w:rPr>
      </w:pPr>
    </w:p>
    <w:p w14:paraId="28040173" w14:textId="77777777" w:rsidR="00AA0D56" w:rsidRPr="00B83441" w:rsidRDefault="00AA0D56" w:rsidP="006F7AFA">
      <w:pPr>
        <w:spacing w:after="0" w:line="480" w:lineRule="exact"/>
        <w:jc w:val="center"/>
        <w:rPr>
          <w:rFonts w:cs="Times New Roman"/>
          <w:szCs w:val="24"/>
        </w:rPr>
      </w:pPr>
      <w:r w:rsidRPr="00B83441">
        <w:rPr>
          <w:rFonts w:cs="Times New Roman"/>
          <w:szCs w:val="24"/>
        </w:rPr>
        <w:t>Raising Children with High Self-Esteem (But Not Narcissism)</w:t>
      </w:r>
    </w:p>
    <w:p w14:paraId="3CB857A5" w14:textId="77777777" w:rsidR="00AA0D56" w:rsidRPr="00B83441" w:rsidRDefault="00AA0D56" w:rsidP="006F7AFA">
      <w:pPr>
        <w:spacing w:after="0" w:line="480" w:lineRule="exact"/>
        <w:jc w:val="center"/>
        <w:rPr>
          <w:rFonts w:cs="Times New Roman"/>
          <w:szCs w:val="24"/>
        </w:rPr>
      </w:pPr>
    </w:p>
    <w:p w14:paraId="070717A2" w14:textId="77777777" w:rsidR="00AA0D56" w:rsidRPr="00B83441" w:rsidRDefault="00AA0D56" w:rsidP="006F7AFA">
      <w:pPr>
        <w:spacing w:after="0" w:line="480" w:lineRule="exact"/>
        <w:jc w:val="center"/>
        <w:rPr>
          <w:rFonts w:cs="Times New Roman"/>
          <w:color w:val="000000"/>
          <w:szCs w:val="24"/>
          <w:shd w:val="clear" w:color="auto" w:fill="FFFFFF"/>
        </w:rPr>
      </w:pPr>
      <w:r w:rsidRPr="00B83441">
        <w:rPr>
          <w:rFonts w:cs="Times New Roman"/>
          <w:color w:val="000000"/>
          <w:szCs w:val="24"/>
          <w:shd w:val="clear" w:color="auto" w:fill="FFFFFF"/>
        </w:rPr>
        <w:t>Eddie Brummelman</w:t>
      </w:r>
    </w:p>
    <w:p w14:paraId="3622484A" w14:textId="77777777" w:rsidR="00AA0D56" w:rsidRPr="00B83441" w:rsidRDefault="00AA0D56" w:rsidP="006F7AFA">
      <w:pPr>
        <w:spacing w:after="0" w:line="480" w:lineRule="exact"/>
        <w:jc w:val="center"/>
        <w:rPr>
          <w:rFonts w:cs="Times New Roman"/>
          <w:color w:val="000000"/>
          <w:szCs w:val="24"/>
          <w:shd w:val="clear" w:color="auto" w:fill="FFFFFF"/>
        </w:rPr>
      </w:pPr>
      <w:r w:rsidRPr="00B83441">
        <w:rPr>
          <w:rFonts w:cs="Times New Roman"/>
          <w:color w:val="000000"/>
          <w:szCs w:val="24"/>
          <w:shd w:val="clear" w:color="auto" w:fill="FFFFFF"/>
        </w:rPr>
        <w:t>University of Amsterdam</w:t>
      </w:r>
    </w:p>
    <w:p w14:paraId="5C3C1FB0" w14:textId="77777777" w:rsidR="00AA0D56" w:rsidRPr="00B83441" w:rsidRDefault="00AA0D56" w:rsidP="006F7AFA">
      <w:pPr>
        <w:spacing w:after="0" w:line="480" w:lineRule="exact"/>
        <w:jc w:val="center"/>
        <w:rPr>
          <w:rFonts w:cs="Times New Roman"/>
          <w:color w:val="000000"/>
          <w:szCs w:val="24"/>
          <w:shd w:val="clear" w:color="auto" w:fill="FFFFFF"/>
        </w:rPr>
      </w:pPr>
      <w:r w:rsidRPr="00B83441">
        <w:rPr>
          <w:rFonts w:cs="Times New Roman"/>
          <w:color w:val="000000"/>
          <w:szCs w:val="24"/>
          <w:shd w:val="clear" w:color="auto" w:fill="FFFFFF"/>
        </w:rPr>
        <w:t>Constantine Sedikides</w:t>
      </w:r>
    </w:p>
    <w:p w14:paraId="099896DB" w14:textId="77777777" w:rsidR="00AA0D56" w:rsidRPr="00B83441" w:rsidRDefault="00AA0D56" w:rsidP="006F7AFA">
      <w:pPr>
        <w:spacing w:after="0" w:line="480" w:lineRule="exact"/>
        <w:jc w:val="center"/>
        <w:rPr>
          <w:rFonts w:cs="Times New Roman"/>
          <w:color w:val="000000"/>
          <w:szCs w:val="24"/>
          <w:shd w:val="clear" w:color="auto" w:fill="FFFFFF"/>
        </w:rPr>
      </w:pPr>
      <w:r w:rsidRPr="00B83441">
        <w:rPr>
          <w:rFonts w:cs="Times New Roman"/>
          <w:color w:val="000000"/>
          <w:szCs w:val="24"/>
          <w:shd w:val="clear" w:color="auto" w:fill="FFFFFF"/>
        </w:rPr>
        <w:t>University of Southampton</w:t>
      </w:r>
    </w:p>
    <w:p w14:paraId="55DE6212" w14:textId="0EC459D0" w:rsidR="00AA0D56" w:rsidRDefault="00AA0D56" w:rsidP="006F7AFA">
      <w:pPr>
        <w:spacing w:after="0" w:line="480" w:lineRule="exact"/>
        <w:jc w:val="center"/>
        <w:rPr>
          <w:rFonts w:cs="Times New Roman"/>
          <w:color w:val="000000"/>
          <w:szCs w:val="24"/>
          <w:shd w:val="clear" w:color="auto" w:fill="FFFFFF"/>
        </w:rPr>
      </w:pPr>
    </w:p>
    <w:p w14:paraId="1DB62A86" w14:textId="7CC64631" w:rsidR="006F7AFA" w:rsidRDefault="006F7AFA" w:rsidP="006F7AFA">
      <w:pPr>
        <w:spacing w:after="0" w:line="480" w:lineRule="exact"/>
        <w:jc w:val="center"/>
        <w:rPr>
          <w:rFonts w:cs="Times New Roman"/>
          <w:color w:val="000000"/>
          <w:szCs w:val="24"/>
          <w:shd w:val="clear" w:color="auto" w:fill="FFFFFF"/>
        </w:rPr>
      </w:pPr>
    </w:p>
    <w:p w14:paraId="5D7FB8D0" w14:textId="77777777" w:rsidR="006F7AFA" w:rsidRDefault="006F7AFA" w:rsidP="006F7AFA">
      <w:pPr>
        <w:spacing w:after="0" w:line="480" w:lineRule="exact"/>
        <w:jc w:val="center"/>
        <w:rPr>
          <w:rFonts w:cs="Times New Roman"/>
          <w:b/>
          <w:color w:val="000000"/>
          <w:szCs w:val="24"/>
          <w:shd w:val="clear" w:color="auto" w:fill="FFFFFF"/>
        </w:rPr>
      </w:pPr>
    </w:p>
    <w:p w14:paraId="7C6E90AC" w14:textId="507946C5" w:rsidR="00AA0D56" w:rsidRDefault="00AA0D56" w:rsidP="006F7AFA">
      <w:pPr>
        <w:spacing w:after="0" w:line="480" w:lineRule="exact"/>
        <w:rPr>
          <w:rFonts w:cs="Times New Roman"/>
          <w:color w:val="000000"/>
          <w:szCs w:val="24"/>
          <w:shd w:val="clear" w:color="auto" w:fill="FFFFFF"/>
        </w:rPr>
      </w:pPr>
    </w:p>
    <w:p w14:paraId="579CD9B1" w14:textId="77777777" w:rsidR="009006B0" w:rsidRDefault="009006B0" w:rsidP="006F7AFA">
      <w:pPr>
        <w:spacing w:after="0" w:line="480" w:lineRule="exact"/>
        <w:rPr>
          <w:rFonts w:cs="Times New Roman"/>
          <w:color w:val="000000"/>
          <w:szCs w:val="24"/>
          <w:shd w:val="clear" w:color="auto" w:fill="FFFFFF"/>
        </w:rPr>
      </w:pPr>
    </w:p>
    <w:p w14:paraId="38B11D6E" w14:textId="77777777" w:rsidR="00AA0D56" w:rsidRPr="00D15756" w:rsidRDefault="00AA0D56" w:rsidP="006F7AFA">
      <w:pPr>
        <w:spacing w:after="0" w:line="480" w:lineRule="exact"/>
        <w:rPr>
          <w:rFonts w:cs="Times New Roman"/>
          <w:color w:val="000000"/>
          <w:szCs w:val="24"/>
          <w:shd w:val="clear" w:color="auto" w:fill="FFFFFF"/>
        </w:rPr>
      </w:pPr>
      <w:r w:rsidRPr="00B83441">
        <w:rPr>
          <w:rFonts w:cs="Times New Roman"/>
          <w:color w:val="000000"/>
          <w:szCs w:val="24"/>
          <w:shd w:val="clear" w:color="auto" w:fill="FFFFFF"/>
        </w:rPr>
        <w:t xml:space="preserve">Eddie Brummelman, Research Institute of Child Development and Education, University of Amsterdam, </w:t>
      </w:r>
      <w:r>
        <w:rPr>
          <w:rFonts w:cs="Times New Roman"/>
          <w:color w:val="000000"/>
          <w:szCs w:val="24"/>
          <w:shd w:val="clear" w:color="auto" w:fill="FFFFFF"/>
        </w:rPr>
        <w:t>T</w:t>
      </w:r>
      <w:r w:rsidRPr="00B83441">
        <w:rPr>
          <w:rFonts w:cs="Times New Roman"/>
          <w:color w:val="000000"/>
          <w:szCs w:val="24"/>
          <w:shd w:val="clear" w:color="auto" w:fill="FFFFFF"/>
        </w:rPr>
        <w:t>he Netherlands; Constantine Sedikides,</w:t>
      </w:r>
      <w:r w:rsidRPr="00B83441">
        <w:rPr>
          <w:rFonts w:cs="Times New Roman"/>
          <w:szCs w:val="24"/>
        </w:rPr>
        <w:t xml:space="preserve"> </w:t>
      </w:r>
      <w:r w:rsidRPr="00B83441">
        <w:rPr>
          <w:rFonts w:cs="Times New Roman"/>
          <w:color w:val="000000"/>
          <w:szCs w:val="24"/>
          <w:shd w:val="clear" w:color="auto" w:fill="FFFFFF"/>
        </w:rPr>
        <w:t>Center for Research on Self and Identity, Psychology Department, University of Southampton, England</w:t>
      </w:r>
      <w:r>
        <w:rPr>
          <w:rFonts w:cs="Times New Roman"/>
          <w:color w:val="000000"/>
          <w:szCs w:val="24"/>
          <w:shd w:val="clear" w:color="auto" w:fill="FFFFFF"/>
        </w:rPr>
        <w:t>, UK</w:t>
      </w:r>
      <w:r w:rsidRPr="00B83441">
        <w:rPr>
          <w:rFonts w:cs="Times New Roman"/>
          <w:color w:val="000000"/>
          <w:szCs w:val="24"/>
          <w:shd w:val="clear" w:color="auto" w:fill="FFFFFF"/>
        </w:rPr>
        <w:t xml:space="preserve">. Corresponding author: Eddie Brummelman, Research Institute of Child Development and Education, University of Amsterdam, P.O. Box 15780, 1001 NG Amsterdam, </w:t>
      </w:r>
      <w:r>
        <w:rPr>
          <w:rFonts w:cs="Times New Roman"/>
          <w:color w:val="000000"/>
          <w:szCs w:val="24"/>
          <w:shd w:val="clear" w:color="auto" w:fill="FFFFFF"/>
        </w:rPr>
        <w:t>T</w:t>
      </w:r>
      <w:r w:rsidRPr="00B83441">
        <w:rPr>
          <w:rFonts w:cs="Times New Roman"/>
          <w:color w:val="000000"/>
          <w:szCs w:val="24"/>
          <w:shd w:val="clear" w:color="auto" w:fill="FFFFFF"/>
        </w:rPr>
        <w:t>he Netherlands. E-mail: E.Brummelman@uva.nl</w:t>
      </w:r>
    </w:p>
    <w:p w14:paraId="699796F0" w14:textId="77777777" w:rsidR="006F7AFA" w:rsidRDefault="006F7AFA">
      <w:pPr>
        <w:rPr>
          <w:rFonts w:cs="Times New Roman"/>
          <w:szCs w:val="24"/>
        </w:rPr>
      </w:pPr>
      <w:r>
        <w:rPr>
          <w:rFonts w:cs="Times New Roman"/>
          <w:szCs w:val="24"/>
        </w:rPr>
        <w:br w:type="page"/>
      </w:r>
    </w:p>
    <w:p w14:paraId="1C821FE5" w14:textId="43533150" w:rsidR="004856FA" w:rsidRPr="00B83441" w:rsidRDefault="00344D5D" w:rsidP="006F7AFA">
      <w:pPr>
        <w:spacing w:after="0" w:line="480" w:lineRule="exact"/>
        <w:jc w:val="center"/>
        <w:rPr>
          <w:rFonts w:cs="Times New Roman"/>
          <w:szCs w:val="24"/>
        </w:rPr>
      </w:pPr>
      <w:r w:rsidRPr="00B83441">
        <w:rPr>
          <w:rFonts w:cs="Times New Roman"/>
          <w:szCs w:val="24"/>
        </w:rPr>
        <w:lastRenderedPageBreak/>
        <w:t>Abstract</w:t>
      </w:r>
    </w:p>
    <w:p w14:paraId="3493641D" w14:textId="7FAFA8F8" w:rsidR="00426CAF" w:rsidRDefault="00344D5D" w:rsidP="006F7AFA">
      <w:pPr>
        <w:spacing w:after="0" w:line="480" w:lineRule="exact"/>
        <w:rPr>
          <w:rFonts w:cs="Times New Roman"/>
          <w:szCs w:val="24"/>
        </w:rPr>
      </w:pPr>
      <w:r w:rsidRPr="00B83441">
        <w:rPr>
          <w:rFonts w:cs="Times New Roman"/>
          <w:szCs w:val="24"/>
        </w:rPr>
        <w:t xml:space="preserve">With the rise of individualism since the 1960s, Western parents have become increasingly concerned with raising children’s self-esteem. This is understandable, given the benefits of self-esteem for children’s psychological health. </w:t>
      </w:r>
      <w:r w:rsidR="003D238F" w:rsidRPr="00B83441">
        <w:rPr>
          <w:rFonts w:cs="Times New Roman"/>
          <w:szCs w:val="24"/>
        </w:rPr>
        <w:t xml:space="preserve">However, </w:t>
      </w:r>
      <w:r w:rsidRPr="00B83441">
        <w:rPr>
          <w:rFonts w:cs="Times New Roman"/>
          <w:szCs w:val="24"/>
        </w:rPr>
        <w:t xml:space="preserve">parents’ well-intentioned attempts to raise self-esteem, such as </w:t>
      </w:r>
      <w:r w:rsidR="00E1494A" w:rsidRPr="00B83441">
        <w:rPr>
          <w:rFonts w:cs="Times New Roman"/>
          <w:szCs w:val="24"/>
        </w:rPr>
        <w:t xml:space="preserve">inflated </w:t>
      </w:r>
      <w:r w:rsidRPr="00B83441">
        <w:rPr>
          <w:rFonts w:cs="Times New Roman"/>
          <w:szCs w:val="24"/>
        </w:rPr>
        <w:t xml:space="preserve">praise, may inadvertently breed narcissism. How, then, can parents raise self-esteem without breeding narcissism? Here, we propose a tripartite model of </w:t>
      </w:r>
      <w:r w:rsidR="00E1494A" w:rsidRPr="00B83441">
        <w:rPr>
          <w:rFonts w:cs="Times New Roman"/>
          <w:szCs w:val="24"/>
        </w:rPr>
        <w:t>self-regard</w:t>
      </w:r>
      <w:r w:rsidRPr="00B83441">
        <w:rPr>
          <w:rFonts w:cs="Times New Roman"/>
          <w:szCs w:val="24"/>
        </w:rPr>
        <w:t xml:space="preserve">, which holds that </w:t>
      </w:r>
      <w:r w:rsidR="00E1494A" w:rsidRPr="00B83441">
        <w:rPr>
          <w:rFonts w:cs="Times New Roman"/>
          <w:szCs w:val="24"/>
        </w:rPr>
        <w:t xml:space="preserve">the development of self-esteem without narcissism </w:t>
      </w:r>
      <w:r w:rsidR="00336263">
        <w:rPr>
          <w:rFonts w:cs="Times New Roman"/>
          <w:szCs w:val="24"/>
        </w:rPr>
        <w:t>can be</w:t>
      </w:r>
      <w:r w:rsidR="00336263" w:rsidRPr="00B83441">
        <w:rPr>
          <w:rFonts w:cs="Times New Roman"/>
          <w:szCs w:val="24"/>
        </w:rPr>
        <w:t xml:space="preserve"> </w:t>
      </w:r>
      <w:r w:rsidR="00A23E05">
        <w:rPr>
          <w:rFonts w:cs="Times New Roman"/>
          <w:szCs w:val="24"/>
        </w:rPr>
        <w:t xml:space="preserve">cultivated </w:t>
      </w:r>
      <w:r w:rsidR="00336263">
        <w:rPr>
          <w:rFonts w:cs="Times New Roman"/>
          <w:szCs w:val="24"/>
        </w:rPr>
        <w:t>through</w:t>
      </w:r>
      <w:r w:rsidR="001571DB">
        <w:rPr>
          <w:rFonts w:cs="Times New Roman"/>
          <w:szCs w:val="24"/>
        </w:rPr>
        <w:t xml:space="preserve"> </w:t>
      </w:r>
      <w:r w:rsidRPr="00B83441">
        <w:rPr>
          <w:rFonts w:cs="Times New Roman"/>
          <w:szCs w:val="24"/>
        </w:rPr>
        <w:t xml:space="preserve">realistic feedback (rather than inflated praise), </w:t>
      </w:r>
      <w:r w:rsidR="00FF4C1C" w:rsidRPr="00B83441">
        <w:rPr>
          <w:rFonts w:cs="Times New Roman"/>
          <w:szCs w:val="24"/>
        </w:rPr>
        <w:t xml:space="preserve">focus on growth (rather than on outperforming others), and </w:t>
      </w:r>
      <w:r w:rsidR="00C86D72" w:rsidRPr="00B83441">
        <w:rPr>
          <w:rFonts w:cs="Times New Roman"/>
          <w:szCs w:val="24"/>
        </w:rPr>
        <w:t>unconditional regard (rather than regard that is conditional)</w:t>
      </w:r>
      <w:r w:rsidRPr="00B83441">
        <w:rPr>
          <w:rFonts w:cs="Times New Roman"/>
          <w:szCs w:val="24"/>
        </w:rPr>
        <w:t>.</w:t>
      </w:r>
      <w:r w:rsidR="00276A31" w:rsidRPr="00B83441">
        <w:rPr>
          <w:rFonts w:cs="Times New Roman"/>
          <w:szCs w:val="24"/>
        </w:rPr>
        <w:t xml:space="preserve"> We review evidence in support of these </w:t>
      </w:r>
      <w:r w:rsidR="001571DB">
        <w:rPr>
          <w:rFonts w:cs="Times New Roman"/>
          <w:szCs w:val="24"/>
        </w:rPr>
        <w:t xml:space="preserve">practices </w:t>
      </w:r>
      <w:r w:rsidR="00276A31" w:rsidRPr="00B83441">
        <w:rPr>
          <w:rFonts w:cs="Times New Roman"/>
          <w:szCs w:val="24"/>
        </w:rPr>
        <w:t xml:space="preserve">and outline </w:t>
      </w:r>
      <w:r w:rsidR="00377144">
        <w:rPr>
          <w:rFonts w:cs="Times New Roman"/>
          <w:szCs w:val="24"/>
        </w:rPr>
        <w:t xml:space="preserve">promising </w:t>
      </w:r>
      <w:r w:rsidR="00276A31" w:rsidRPr="00B83441">
        <w:rPr>
          <w:rFonts w:cs="Times New Roman"/>
          <w:szCs w:val="24"/>
        </w:rPr>
        <w:t>research directions.</w:t>
      </w:r>
      <w:r w:rsidRPr="00B83441">
        <w:rPr>
          <w:rFonts w:cs="Times New Roman"/>
          <w:szCs w:val="24"/>
        </w:rPr>
        <w:t xml:space="preserve"> </w:t>
      </w:r>
      <w:r w:rsidR="00276A31" w:rsidRPr="00B83441">
        <w:rPr>
          <w:rFonts w:cs="Times New Roman"/>
          <w:szCs w:val="24"/>
        </w:rPr>
        <w:t xml:space="preserve">The </w:t>
      </w:r>
      <w:r w:rsidR="00FB0EE3" w:rsidRPr="00B83441">
        <w:rPr>
          <w:rFonts w:cs="Times New Roman"/>
          <w:szCs w:val="24"/>
        </w:rPr>
        <w:t xml:space="preserve">tripartite </w:t>
      </w:r>
      <w:r w:rsidR="00276A31" w:rsidRPr="00B83441">
        <w:rPr>
          <w:rFonts w:cs="Times New Roman"/>
          <w:szCs w:val="24"/>
        </w:rPr>
        <w:t xml:space="preserve">model integrates existing research, stimulates theory development, and </w:t>
      </w:r>
      <w:r w:rsidR="00231AF6" w:rsidRPr="00B83441">
        <w:rPr>
          <w:rFonts w:cs="Times New Roman"/>
          <w:szCs w:val="24"/>
        </w:rPr>
        <w:t>identifies leverage points</w:t>
      </w:r>
      <w:r w:rsidR="00625B10" w:rsidRPr="00B83441">
        <w:rPr>
          <w:rFonts w:cs="Times New Roman"/>
          <w:szCs w:val="24"/>
        </w:rPr>
        <w:t xml:space="preserve"> for intervention</w:t>
      </w:r>
      <w:r w:rsidR="00276A31" w:rsidRPr="00B83441">
        <w:rPr>
          <w:rFonts w:cs="Times New Roman"/>
          <w:szCs w:val="24"/>
        </w:rPr>
        <w:t xml:space="preserve"> concurrently </w:t>
      </w:r>
      <w:r w:rsidR="003D238F" w:rsidRPr="00B83441">
        <w:rPr>
          <w:rFonts w:cs="Times New Roman"/>
          <w:szCs w:val="24"/>
        </w:rPr>
        <w:t xml:space="preserve">to </w:t>
      </w:r>
      <w:r w:rsidR="00276A31" w:rsidRPr="00B83441">
        <w:rPr>
          <w:rFonts w:cs="Times New Roman"/>
          <w:szCs w:val="24"/>
        </w:rPr>
        <w:t>raise self-esteem and curtail narcissism from a young age.</w:t>
      </w:r>
    </w:p>
    <w:p w14:paraId="456FF696" w14:textId="10F21CDF" w:rsidR="00CB3790" w:rsidRPr="00B83441" w:rsidRDefault="00CB3790" w:rsidP="006F7AFA">
      <w:pPr>
        <w:spacing w:after="0" w:line="480" w:lineRule="exact"/>
        <w:rPr>
          <w:rFonts w:cs="Times New Roman"/>
          <w:szCs w:val="24"/>
        </w:rPr>
      </w:pPr>
      <w:r>
        <w:rPr>
          <w:rFonts w:cs="Times New Roman"/>
          <w:szCs w:val="24"/>
        </w:rPr>
        <w:tab/>
      </w:r>
      <w:r w:rsidRPr="007642A4">
        <w:rPr>
          <w:rFonts w:cs="Times New Roman"/>
          <w:i/>
          <w:iCs/>
          <w:szCs w:val="24"/>
        </w:rPr>
        <w:t>Keywords</w:t>
      </w:r>
      <w:r>
        <w:rPr>
          <w:rFonts w:cs="Times New Roman"/>
          <w:szCs w:val="24"/>
        </w:rPr>
        <w:t xml:space="preserve">: self-esteem, narcissism, </w:t>
      </w:r>
      <w:r w:rsidR="00EB6027">
        <w:rPr>
          <w:rFonts w:cs="Times New Roman"/>
          <w:szCs w:val="24"/>
        </w:rPr>
        <w:t>development, socialization</w:t>
      </w:r>
    </w:p>
    <w:p w14:paraId="0B6CEAF3" w14:textId="77777777" w:rsidR="00C1386E" w:rsidRPr="00B83441" w:rsidRDefault="00C1386E" w:rsidP="006F7AFA">
      <w:pPr>
        <w:spacing w:after="0" w:line="480" w:lineRule="exact"/>
        <w:rPr>
          <w:rFonts w:cs="Times New Roman"/>
          <w:szCs w:val="24"/>
        </w:rPr>
      </w:pPr>
    </w:p>
    <w:p w14:paraId="6C7E260B" w14:textId="77777777" w:rsidR="00887156" w:rsidRPr="00B83441" w:rsidRDefault="00887156" w:rsidP="006F7AFA">
      <w:pPr>
        <w:spacing w:after="0" w:line="480" w:lineRule="exact"/>
        <w:rPr>
          <w:rFonts w:cs="Times New Roman"/>
          <w:b/>
          <w:szCs w:val="24"/>
        </w:rPr>
      </w:pPr>
      <w:r w:rsidRPr="00B83441">
        <w:rPr>
          <w:rFonts w:cs="Times New Roman"/>
          <w:b/>
          <w:szCs w:val="24"/>
        </w:rPr>
        <w:br w:type="page"/>
      </w:r>
    </w:p>
    <w:p w14:paraId="2844CEA3" w14:textId="77777777" w:rsidR="006F7AFA" w:rsidRPr="00B83441" w:rsidRDefault="006F7AFA" w:rsidP="006F7AFA">
      <w:pPr>
        <w:spacing w:after="0" w:line="480" w:lineRule="exact"/>
        <w:jc w:val="center"/>
        <w:rPr>
          <w:rFonts w:cs="Times New Roman"/>
          <w:szCs w:val="24"/>
        </w:rPr>
      </w:pPr>
      <w:r w:rsidRPr="00B83441">
        <w:rPr>
          <w:rFonts w:cs="Times New Roman"/>
          <w:szCs w:val="24"/>
        </w:rPr>
        <w:lastRenderedPageBreak/>
        <w:t>Raising Children with High Self-Esteem (But Not Narcissism)</w:t>
      </w:r>
    </w:p>
    <w:p w14:paraId="11B7E806" w14:textId="68660348" w:rsidR="001571DB" w:rsidRPr="008E477F" w:rsidRDefault="00050FFB" w:rsidP="006F7AFA">
      <w:pPr>
        <w:spacing w:after="0" w:line="480" w:lineRule="exact"/>
        <w:ind w:firstLine="720"/>
        <w:rPr>
          <w:rFonts w:cs="Times New Roman"/>
          <w:szCs w:val="24"/>
        </w:rPr>
      </w:pPr>
      <w:r w:rsidRPr="00B83441">
        <w:rPr>
          <w:rFonts w:cs="Times New Roman"/>
          <w:szCs w:val="24"/>
        </w:rPr>
        <w:t xml:space="preserve">In the late twentieth century, </w:t>
      </w:r>
      <w:r w:rsidR="003D0528">
        <w:rPr>
          <w:rFonts w:cs="Times New Roman"/>
          <w:szCs w:val="24"/>
        </w:rPr>
        <w:t xml:space="preserve">with the rise of individualism, </w:t>
      </w:r>
      <w:r w:rsidRPr="00B83441">
        <w:rPr>
          <w:rFonts w:cs="Times New Roman"/>
          <w:szCs w:val="24"/>
        </w:rPr>
        <w:t>self-esteem became a touchstone of Western parenting.</w:t>
      </w:r>
      <w:r w:rsidR="00C60047" w:rsidRPr="00B83441">
        <w:rPr>
          <w:rFonts w:cs="Times New Roman"/>
          <w:szCs w:val="24"/>
        </w:rPr>
        <w:t xml:space="preserve"> Western parents believe that children need self-esteem to achieve succ</w:t>
      </w:r>
      <w:r w:rsidR="00011687" w:rsidRPr="00B83441">
        <w:rPr>
          <w:rFonts w:cs="Times New Roman"/>
          <w:szCs w:val="24"/>
        </w:rPr>
        <w:t xml:space="preserve">ess and happiness in life, and </w:t>
      </w:r>
      <w:r w:rsidR="00C60047" w:rsidRPr="00B83441">
        <w:rPr>
          <w:rFonts w:cs="Times New Roman"/>
          <w:szCs w:val="24"/>
        </w:rPr>
        <w:t>that parents play a crucial role in building children’s self-esteem</w:t>
      </w:r>
      <w:r w:rsidR="00B86A8D" w:rsidRPr="00B83441">
        <w:rPr>
          <w:rFonts w:cs="Times New Roman"/>
          <w:szCs w:val="24"/>
        </w:rPr>
        <w:t xml:space="preserve"> </w:t>
      </w:r>
      <w:r w:rsidR="00B86A8D" w:rsidRPr="00B83441">
        <w:rPr>
          <w:rFonts w:cs="Times New Roman"/>
          <w:szCs w:val="24"/>
        </w:rPr>
        <w:fldChar w:fldCharType="begin"/>
      </w:r>
      <w:r w:rsidR="00476C1F">
        <w:rPr>
          <w:rFonts w:cs="Times New Roman"/>
          <w:szCs w:val="24"/>
        </w:rPr>
        <w:instrText xml:space="preserve"> ADDIN ZOTERO_ITEM CSL_CITATION {"citationID":"bqJlfc5R","properties":{"formattedCitation":"(P. J. Miller &amp; Cho, 2018)","plainCitation":"(P. J. Miller &amp; Cho, 2018)","dontUpdate":true,"noteIndex":0},"citationItems":[{"id":818,"uris":["http://zotero.org/users/3632044/items/S7LMXX7D"],"uri":["http://zotero.org/users/3632044/items/S7LMXX7D"],"itemData":{"id":818,"type":"book","title":"Self-esteem in time and place: How American families imagine, enact, and personalize a cultural ideal","publisher":"Oxford University Press","publisher-place":"New York, NY","number-of-pages":"321","event-place":"New York, NY","abstract":"The concept of self-esteem is a fixture in the psychological and moral landscape of American society. This is especially true in the arena of childrearing: images and references to self-esteem are ubiquitous in academic, educational, and popular media. Yet, until now, little has been known about what self-esteem means to parents or how self-esteem infiltrates everyday practices. Self-Esteem in Time and Place reveals how self-esteem became a touchstone of American childrearing in the early years of the 21st century. At the heart of this book is the Millennial study, an empirical investigation of diverse families in one Midwestern town. European American, African American, middle-class, and working-class parents of young children embraced self-esteem as a childrearing goal and believed that fostering children's self-esteem was critical to their psychological health and future success. To achieve this goal, they enacted a high maintenance style of childrearing comprised of assiduous monitoring, copious praise, and gentle discipline. These practices differed dramatically from most cultural cases in the ethnographic record. Together, parents and children created an early moment in a child-affirming developmental trajectory. Three-year-olds developed a precocious ability to praise themselves and solicit praise from others. As active participants and inventive agents, children and parents alike engaged in a process of personalization, nuancing their views in light of their social positioning and infusing normative ideas and practices with personal significance. The result is an account of unparalleled depth and nuance that situates childrearing and self-esteem in time and place, traces its roots to 19th century visionaries, and identifies the complex, multi-layered contexts from which this enduring cultural ideal derives its meanings.","ISBN":"978-0-19-995972-3","language":"en","author":[{"family":"Miller","given":"Peggy J."},{"family":"Cho","given":"Grace E."}],"issued":{"date-parts":[["2018"]]}}}],"schema":"https://github.com/citation-style-language/schema/raw/master/csl-citation.json"} </w:instrText>
      </w:r>
      <w:r w:rsidR="00B86A8D" w:rsidRPr="00B83441">
        <w:rPr>
          <w:rFonts w:cs="Times New Roman"/>
          <w:szCs w:val="24"/>
        </w:rPr>
        <w:fldChar w:fldCharType="separate"/>
      </w:r>
      <w:r w:rsidR="00EE1E05" w:rsidRPr="00EE1E05">
        <w:rPr>
          <w:rFonts w:cs="Times New Roman"/>
        </w:rPr>
        <w:t>(Miller &amp; Cho, 2018)</w:t>
      </w:r>
      <w:r w:rsidR="00B86A8D" w:rsidRPr="00B83441">
        <w:rPr>
          <w:rFonts w:cs="Times New Roman"/>
          <w:szCs w:val="24"/>
        </w:rPr>
        <w:fldChar w:fldCharType="end"/>
      </w:r>
      <w:r w:rsidR="00C60047" w:rsidRPr="00B83441">
        <w:rPr>
          <w:rFonts w:cs="Times New Roman"/>
          <w:szCs w:val="24"/>
        </w:rPr>
        <w:t xml:space="preserve">. </w:t>
      </w:r>
      <w:r w:rsidR="003D238F" w:rsidRPr="00B83441">
        <w:rPr>
          <w:rFonts w:cs="Times New Roman"/>
          <w:szCs w:val="24"/>
        </w:rPr>
        <w:t xml:space="preserve">Although </w:t>
      </w:r>
      <w:r w:rsidR="00B86A8D" w:rsidRPr="00B83441">
        <w:rPr>
          <w:rFonts w:cs="Times New Roman"/>
          <w:szCs w:val="24"/>
        </w:rPr>
        <w:t>parents</w:t>
      </w:r>
      <w:r w:rsidR="00011687" w:rsidRPr="00B83441">
        <w:rPr>
          <w:rFonts w:cs="Times New Roman"/>
          <w:szCs w:val="24"/>
        </w:rPr>
        <w:t xml:space="preserve"> are </w:t>
      </w:r>
      <w:r w:rsidR="0091233C" w:rsidRPr="00B83441">
        <w:rPr>
          <w:rFonts w:cs="Times New Roman"/>
          <w:szCs w:val="24"/>
        </w:rPr>
        <w:t>right</w:t>
      </w:r>
      <w:r w:rsidR="00011687" w:rsidRPr="00B83441">
        <w:rPr>
          <w:rFonts w:cs="Times New Roman"/>
          <w:szCs w:val="24"/>
        </w:rPr>
        <w:t xml:space="preserve"> that </w:t>
      </w:r>
      <w:r w:rsidR="007653B4" w:rsidRPr="00B83441">
        <w:rPr>
          <w:rFonts w:cs="Times New Roman"/>
          <w:szCs w:val="24"/>
        </w:rPr>
        <w:t xml:space="preserve">self-esteem is important </w:t>
      </w:r>
      <w:r w:rsidR="007653B4" w:rsidRPr="00B83441">
        <w:rPr>
          <w:rFonts w:cs="Times New Roman"/>
          <w:szCs w:val="24"/>
        </w:rPr>
        <w:fldChar w:fldCharType="begin"/>
      </w:r>
      <w:r w:rsidR="007653B4" w:rsidRPr="00B83441">
        <w:rPr>
          <w:rFonts w:cs="Times New Roman"/>
          <w:szCs w:val="24"/>
        </w:rPr>
        <w:instrText xml:space="preserve"> ADDIN ZOTERO_ITEM CSL_CITATION {"citationID":"brJl4JHF","properties":{"formattedCitation":"(Orth &amp; Robins, 2014)","plainCitation":"(Orth &amp; Robins, 2014)","noteIndex":0},"citationItems":[{"id":345,"uris":["http://zotero.org/users/3632044/items/R3NLKTJK"],"uri":["http://zotero.org/users/3632044/items/R3NLKTJK"],"itemData":{"id":345,"type":"article-journal","title":"The development of self-esteem","container-title":"Current Directions in Psychological Science","page":"381-387","volume":"23","issue":"5","source":"SAGE Journals","abstract":"In this article, we review new insights gained from recent longitudinal studies examining the development of self-esteem and its influence on important life outcomes. The evidence supports the following three conclusions. First, self-esteem increases from adolescence to middle adulthood, peaks at about age 50 to 60 years, and then decreases at an accelerating pace into old age; moreover, there are no cohort differences in the self-esteem trajectory from adolescence to old age. Second, self-esteem is a relatively stable, but by no means immutable, trait; individuals with relatively high (or low) self-esteem at one stage of life are likely to have relatively high (or low) self-esteem decades later. Third, high self-esteem prospectively predicts success and well-being in life domains such as relationships, work, and health. Given the increasing evidence that self-esteem has important real-world consequences, the topic of self-esteem development is of considerable societal significance.","DOI":"10.1177/0963721414547414","ISSN":"0963-7214","journalAbbreviation":"Curr Dir Psychol Sci","language":"en","author":[{"family":"Orth","given":"Ulrich"},{"family":"Robins","given":"Richard W."}],"issued":{"date-parts":[["2014",10,1]]}}}],"schema":"https://github.com/citation-style-language/schema/raw/master/csl-citation.json"} </w:instrText>
      </w:r>
      <w:r w:rsidR="007653B4" w:rsidRPr="00B83441">
        <w:rPr>
          <w:rFonts w:cs="Times New Roman"/>
          <w:szCs w:val="24"/>
        </w:rPr>
        <w:fldChar w:fldCharType="separate"/>
      </w:r>
      <w:r w:rsidR="00D51031" w:rsidRPr="00D51031">
        <w:rPr>
          <w:rFonts w:cs="Times New Roman"/>
        </w:rPr>
        <w:t>(Orth &amp; Robins, 2014)</w:t>
      </w:r>
      <w:r w:rsidR="007653B4" w:rsidRPr="00B83441">
        <w:rPr>
          <w:rFonts w:cs="Times New Roman"/>
          <w:szCs w:val="24"/>
        </w:rPr>
        <w:fldChar w:fldCharType="end"/>
      </w:r>
      <w:r w:rsidR="00011687" w:rsidRPr="00B83441">
        <w:rPr>
          <w:rFonts w:cs="Times New Roman"/>
          <w:szCs w:val="24"/>
        </w:rPr>
        <w:t xml:space="preserve">, their ideas about how to instill </w:t>
      </w:r>
      <w:r w:rsidR="00BA6530">
        <w:rPr>
          <w:rFonts w:cs="Times New Roman"/>
          <w:szCs w:val="24"/>
        </w:rPr>
        <w:t>it</w:t>
      </w:r>
      <w:r w:rsidR="00011687" w:rsidRPr="00B83441">
        <w:rPr>
          <w:rFonts w:cs="Times New Roman"/>
          <w:szCs w:val="24"/>
        </w:rPr>
        <w:t xml:space="preserve"> may be misguided. </w:t>
      </w:r>
      <w:r w:rsidR="003D238F" w:rsidRPr="00B83441">
        <w:rPr>
          <w:rFonts w:cs="Times New Roman"/>
          <w:szCs w:val="24"/>
        </w:rPr>
        <w:t>In particular, p</w:t>
      </w:r>
      <w:r w:rsidR="00C60047" w:rsidRPr="00B83441">
        <w:rPr>
          <w:rFonts w:cs="Times New Roman"/>
          <w:szCs w:val="24"/>
        </w:rPr>
        <w:t xml:space="preserve">arents’ well-intentioned attempts to raise self-esteem, such </w:t>
      </w:r>
      <w:r w:rsidR="00011687" w:rsidRPr="00B83441">
        <w:rPr>
          <w:rFonts w:cs="Times New Roman"/>
          <w:szCs w:val="24"/>
        </w:rPr>
        <w:t xml:space="preserve">as </w:t>
      </w:r>
      <w:r w:rsidR="007653B4" w:rsidRPr="00B83441">
        <w:rPr>
          <w:rFonts w:cs="Times New Roman"/>
          <w:szCs w:val="24"/>
        </w:rPr>
        <w:t>lavishing children with</w:t>
      </w:r>
      <w:r w:rsidR="00011687" w:rsidRPr="00B83441">
        <w:rPr>
          <w:rFonts w:cs="Times New Roman"/>
          <w:szCs w:val="24"/>
        </w:rPr>
        <w:t xml:space="preserve"> praise</w:t>
      </w:r>
      <w:r w:rsidR="00C60047" w:rsidRPr="00B83441">
        <w:rPr>
          <w:rFonts w:cs="Times New Roman"/>
          <w:szCs w:val="24"/>
        </w:rPr>
        <w:t xml:space="preserve">, may inadvertently cultivate narcissism </w:t>
      </w:r>
      <w:r w:rsidR="00DF6373" w:rsidRPr="00B83441">
        <w:rPr>
          <w:rFonts w:cs="Times New Roman"/>
          <w:szCs w:val="24"/>
        </w:rPr>
        <w:fldChar w:fldCharType="begin"/>
      </w:r>
      <w:r w:rsidR="006F5C4E" w:rsidRPr="00B83441">
        <w:rPr>
          <w:rFonts w:cs="Times New Roman"/>
          <w:szCs w:val="24"/>
        </w:rPr>
        <w:instrText xml:space="preserve"> ADDIN ZOTERO_ITEM CSL_CITATION {"citationID":"fZFZwQUV","properties":{"formattedCitation":"(Brummelman, Thomaes, &amp; Sedikides, 2016)","plainCitation":"(Brummelman, Thomaes, &amp; Sedikides, 2016)","noteIndex":0},"citationItems":[{"id":48,"uris":["http://zotero.org/users/3632044/items/RQ2ZGQVQ"],"uri":["http://zotero.org/users/3632044/items/RQ2ZGQVQ"],"itemData":{"id":48,"type":"article-journal","title":"Separating narcissism from self-esteem","container-title":"Current Directions in Psychological Science","page":"8-13","volume":"25","issue":"1","source":"SAGE Journals","abstract":"Narcissism is a personality trait characterized by a sense of superiority and a desire for respect and admiration from others. A common belief, both in psychology and in popular culture, is that narcissism represents a form of excessive self-esteem. Psychologists, including ourselves, have labeled narcissism as “an exaggerated form of high self-esteem,” “inflated self-esteem,” and “defensive high self-esteem.” We review research that challenges this belief by showing that narcissism differs markedly from self-esteem in its phenotype, its consequences, its development, and its origins. Drawing on emerging developmental-psychological evidence, we propose a distinction between narcissism and self-esteem that is based on the divergent socialization experiences that give rise to them. This proposal clarifies previous findings, stimulates theory development, and creates opportunities for intervention to concurrently raise self-esteem and curtail narcissism from an early age.","DOI":"10.1177/0963721415619737","ISSN":"0963-7214","journalAbbreviation":"Current Directions in Psychological Science","language":"en","author":[{"family":"Brummelman","given":"Eddie"},{"family":"Thomaes","given":"Sander"},{"family":"Sedikides","given":"Constantine"}],"issued":{"date-parts":[["2016",2,1]]}}}],"schema":"https://github.com/citation-style-language/schema/raw/master/csl-citation.json"} </w:instrText>
      </w:r>
      <w:r w:rsidR="00DF6373" w:rsidRPr="00B83441">
        <w:rPr>
          <w:rFonts w:cs="Times New Roman"/>
          <w:szCs w:val="24"/>
        </w:rPr>
        <w:fldChar w:fldCharType="separate"/>
      </w:r>
      <w:r w:rsidR="00D51031" w:rsidRPr="00D51031">
        <w:rPr>
          <w:rFonts w:cs="Times New Roman"/>
        </w:rPr>
        <w:t>(Brummelman, Thomaes, &amp; Sedikides, 2016)</w:t>
      </w:r>
      <w:r w:rsidR="00DF6373" w:rsidRPr="00B83441">
        <w:rPr>
          <w:rFonts w:cs="Times New Roman"/>
          <w:szCs w:val="24"/>
        </w:rPr>
        <w:fldChar w:fldCharType="end"/>
      </w:r>
      <w:r w:rsidR="00C60047" w:rsidRPr="00B83441">
        <w:rPr>
          <w:rFonts w:cs="Times New Roman"/>
          <w:szCs w:val="24"/>
        </w:rPr>
        <w:t>.</w:t>
      </w:r>
      <w:r w:rsidR="00011687" w:rsidRPr="00B83441">
        <w:rPr>
          <w:rFonts w:cs="Times New Roman"/>
          <w:szCs w:val="24"/>
        </w:rPr>
        <w:t xml:space="preserve"> </w:t>
      </w:r>
      <w:r w:rsidR="002B1C04" w:rsidRPr="002B1C04">
        <w:rPr>
          <w:rFonts w:cs="Times New Roman"/>
          <w:szCs w:val="24"/>
        </w:rPr>
        <w:t>Narcissism is a</w:t>
      </w:r>
      <w:r w:rsidR="002B1C04">
        <w:rPr>
          <w:rFonts w:cs="Times New Roman"/>
          <w:szCs w:val="24"/>
        </w:rPr>
        <w:t xml:space="preserve"> subclinical personality trait that </w:t>
      </w:r>
      <w:r w:rsidR="002B1C04" w:rsidRPr="002B1C04">
        <w:rPr>
          <w:rFonts w:cs="Times New Roman"/>
          <w:szCs w:val="24"/>
        </w:rPr>
        <w:t xml:space="preserve">predicts </w:t>
      </w:r>
      <w:r w:rsidR="00CB3790">
        <w:rPr>
          <w:rFonts w:cs="Times New Roman"/>
          <w:szCs w:val="24"/>
        </w:rPr>
        <w:t>considerable</w:t>
      </w:r>
      <w:r w:rsidR="002B1C04" w:rsidRPr="002B1C04">
        <w:rPr>
          <w:rFonts w:cs="Times New Roman"/>
          <w:szCs w:val="24"/>
        </w:rPr>
        <w:t xml:space="preserve"> maladjustment</w:t>
      </w:r>
      <w:r w:rsidR="00867E4B">
        <w:rPr>
          <w:rFonts w:cs="Times New Roman"/>
          <w:szCs w:val="24"/>
        </w:rPr>
        <w:t xml:space="preserve"> in children</w:t>
      </w:r>
      <w:r w:rsidR="00451AC5">
        <w:rPr>
          <w:rFonts w:cs="Times New Roman"/>
          <w:szCs w:val="24"/>
        </w:rPr>
        <w:t xml:space="preserve">, ranging from anxiety and depression to </w:t>
      </w:r>
      <w:r w:rsidR="00F93078">
        <w:rPr>
          <w:rFonts w:cs="Times New Roman"/>
          <w:szCs w:val="24"/>
        </w:rPr>
        <w:t>rage and aggression</w:t>
      </w:r>
      <w:r w:rsidR="00451AC5">
        <w:rPr>
          <w:rFonts w:cs="Times New Roman"/>
          <w:szCs w:val="24"/>
        </w:rPr>
        <w:t xml:space="preserve"> </w:t>
      </w:r>
      <w:r w:rsidR="00204CA6">
        <w:rPr>
          <w:rFonts w:cs="Times New Roman"/>
          <w:szCs w:val="24"/>
        </w:rPr>
        <w:fldChar w:fldCharType="begin"/>
      </w:r>
      <w:r w:rsidR="00204CA6">
        <w:rPr>
          <w:rFonts w:cs="Times New Roman"/>
          <w:szCs w:val="24"/>
        </w:rPr>
        <w:instrText xml:space="preserve"> ADDIN ZOTERO_ITEM CSL_CITATION {"citationID":"gRvX3BeG","properties":{"formattedCitation":"(Thomaes &amp; Brummelman, 2016)","plainCitation":"(Thomaes &amp; Brummelman, 2016)","noteIndex":0},"citationItems":[{"id":160,"uris":["http://zotero.org/users/3632044/items/8PH9DDAV"],"uri":["http://zotero.org/users/3632044/items/8PH9DDAV"],"itemData":{"id":160,"type":"chapter","title":"Narcissism","container-title":"Developmental psychopathology","publisher":"Wiley","publisher-place":"Hoboken, NJ","page":"679-725","volume":"4","edition":"3","event-place":"Hoboken, NJ","author":[{"family":"Thomaes","given":"Sander"},{"family":"Brummelman","given":"Eddie"}],"editor":[{"family":"Cicchetti","given":"Dante"}],"issued":{"date-parts":[["2016"]]}}}],"schema":"https://github.com/citation-style-language/schema/raw/master/csl-citation.json"} </w:instrText>
      </w:r>
      <w:r w:rsidR="00204CA6">
        <w:rPr>
          <w:rFonts w:cs="Times New Roman"/>
          <w:szCs w:val="24"/>
        </w:rPr>
        <w:fldChar w:fldCharType="separate"/>
      </w:r>
      <w:r w:rsidR="00204CA6" w:rsidRPr="00204CA6">
        <w:rPr>
          <w:rFonts w:cs="Times New Roman"/>
        </w:rPr>
        <w:t>(Thomaes &amp; Brummelman, 2016)</w:t>
      </w:r>
      <w:r w:rsidR="00204CA6">
        <w:rPr>
          <w:rFonts w:cs="Times New Roman"/>
          <w:szCs w:val="24"/>
        </w:rPr>
        <w:fldChar w:fldCharType="end"/>
      </w:r>
      <w:r w:rsidR="002B1C04" w:rsidRPr="002B1C04">
        <w:rPr>
          <w:rFonts w:cs="Times New Roman"/>
          <w:szCs w:val="24"/>
        </w:rPr>
        <w:t>.</w:t>
      </w:r>
      <w:r w:rsidR="00EE2EE0">
        <w:rPr>
          <w:rFonts w:cs="Times New Roman"/>
          <w:szCs w:val="24"/>
        </w:rPr>
        <w:t xml:space="preserve"> In </w:t>
      </w:r>
      <w:r w:rsidR="000B3C3E">
        <w:rPr>
          <w:rFonts w:cs="Times New Roman"/>
          <w:szCs w:val="24"/>
        </w:rPr>
        <w:t>4</w:t>
      </w:r>
      <w:r w:rsidR="001D4B48">
        <w:rPr>
          <w:rFonts w:cs="Times New Roman"/>
          <w:szCs w:val="24"/>
        </w:rPr>
        <w:t>-15% of children</w:t>
      </w:r>
      <w:r w:rsidR="00EE2EE0">
        <w:rPr>
          <w:rFonts w:cs="Times New Roman"/>
          <w:szCs w:val="24"/>
        </w:rPr>
        <w:t>, narcissism develop</w:t>
      </w:r>
      <w:r w:rsidR="00336263">
        <w:rPr>
          <w:rFonts w:cs="Times New Roman"/>
          <w:szCs w:val="24"/>
        </w:rPr>
        <w:t>s</w:t>
      </w:r>
      <w:r w:rsidR="00EE2EE0">
        <w:rPr>
          <w:rFonts w:cs="Times New Roman"/>
          <w:szCs w:val="24"/>
        </w:rPr>
        <w:t xml:space="preserve"> into </w:t>
      </w:r>
      <w:r w:rsidR="00EE2EE0" w:rsidRPr="00EE2EE0">
        <w:rPr>
          <w:rFonts w:cs="Times New Roman"/>
          <w:szCs w:val="24"/>
        </w:rPr>
        <w:t>Narcissistic Personality Disorder</w:t>
      </w:r>
      <w:r w:rsidR="00204CA6">
        <w:rPr>
          <w:rFonts w:cs="Times New Roman"/>
          <w:szCs w:val="24"/>
        </w:rPr>
        <w:t xml:space="preserve"> </w:t>
      </w:r>
      <w:r w:rsidR="00204CA6">
        <w:rPr>
          <w:rFonts w:cs="Times New Roman"/>
          <w:szCs w:val="24"/>
        </w:rPr>
        <w:fldChar w:fldCharType="begin"/>
      </w:r>
      <w:r w:rsidR="00204CA6">
        <w:rPr>
          <w:rFonts w:cs="Times New Roman"/>
          <w:szCs w:val="24"/>
        </w:rPr>
        <w:instrText xml:space="preserve"> ADDIN ZOTERO_ITEM CSL_CITATION {"citationID":"e4c5xH9f","properties":{"formattedCitation":"(Bernstein et al., 1993)","plainCitation":"(Bernstein et al., 1993)","noteIndex":0},"citationItems":[{"id":348,"uris":["http://zotero.org/users/3632044/items/TTYZZQ4P"],"uri":["http://zotero.org/users/3632044/items/TTYZZQ4P"],"itemData":{"id":348,"type":"article-journal","title":"Prevalence and stability of the DSM-III-R personality disorders in a community-based survey of adolescents","container-title":"The American Journal of Psychiatry","page":"1237-1243","volume":"150","issue":"8","source":"PubMed","abstract":"OBJECTIVE: The purpose of this study was to estimate the prevalence, concurrent validity, and stability of DSM-III-R personality disorders in a large community-based sample of adolescents.\nMETHOD: A randomly selected community sample of 733 youths ranging in age from 9 to 19 years was followed over a 2-year period. The protocol consisted of structured interviews with the adolescents and their mothers and self-report questionnaires. Algorithms for 10 DSM-III-R axis II disorders were developed to produce diagnoses at two levels of severity; these were validated against multiple indicators of distress and functional impairment.\nRESULTS: The overall prevalence o</w:instrText>
      </w:r>
      <w:r w:rsidR="00204CA6" w:rsidRPr="008E477F">
        <w:rPr>
          <w:rFonts w:cs="Times New Roman"/>
          <w:szCs w:val="24"/>
        </w:rPr>
        <w:instrText xml:space="preserve">f personality disorders peaked at age 12 in boys and at age 13 in girls and declined thereafter. Obsessive-compulsive personality disorder was the most prevalent moderate axis II disorder, narcissistic personality disorder the most prevalent severe disorder, and schizotypal personality disorder the least prevalent axis II disorder, based on both moderate and severe diagnostic thresholds. All moderate axis II disorders were associated with significantly greater odds for at least five of 12 diagnostic validators. Longitudinal follow-up revealed that although most axis II disorders did not persist over a 2-year period, subjects with disorders identified earlier remained at elevated risk for receiving a diagnosis again at follow-up.\nCONCLUSIONS: These findings suggest that a substantial minority of adolescents who are not in treatment qualify for DSM-III-R personality disorder diagnoses and that these diagnoses are associated with increased risk of psychological distress and functional impairment.","DOI":"10.1176/ajp.150.8.1237","ISSN":"0002-953X","note":"PMID: 8328570","journalAbbreviation":"Am J Psychiatry","language":"eng","author":[{"family":"Bernstein","given":"D. P."},{"family":"Cohen","given":"P."},{"family":"Velez","given":"C. N."},{"family":"Schwab-Stone","given":"M."},{"family":"Siever","given":"L. J."},{"family":"Shinsato","given":"L."}],"issued":{"date-parts":[["1993",8]]}}}],"schema":"https://github.com/citation-style-language/schema/raw/master/csl-citation.json"} </w:instrText>
      </w:r>
      <w:r w:rsidR="00204CA6">
        <w:rPr>
          <w:rFonts w:cs="Times New Roman"/>
          <w:szCs w:val="24"/>
        </w:rPr>
        <w:fldChar w:fldCharType="separate"/>
      </w:r>
      <w:r w:rsidR="00204CA6" w:rsidRPr="008E477F">
        <w:rPr>
          <w:rFonts w:cs="Times New Roman"/>
        </w:rPr>
        <w:t>(Bernstein et al., 1993)</w:t>
      </w:r>
      <w:r w:rsidR="00204CA6">
        <w:rPr>
          <w:rFonts w:cs="Times New Roman"/>
          <w:szCs w:val="24"/>
        </w:rPr>
        <w:fldChar w:fldCharType="end"/>
      </w:r>
      <w:r w:rsidR="00EE2EE0" w:rsidRPr="008E477F">
        <w:rPr>
          <w:rFonts w:cs="Times New Roman"/>
          <w:szCs w:val="24"/>
        </w:rPr>
        <w:t>.</w:t>
      </w:r>
    </w:p>
    <w:p w14:paraId="01E8F2B7" w14:textId="1E08919C" w:rsidR="004E6864" w:rsidRPr="00B83441" w:rsidRDefault="00B86A8D" w:rsidP="006F7AFA">
      <w:pPr>
        <w:spacing w:after="0" w:line="480" w:lineRule="exact"/>
        <w:ind w:firstLine="720"/>
        <w:rPr>
          <w:rFonts w:cs="Times New Roman"/>
          <w:szCs w:val="24"/>
        </w:rPr>
      </w:pPr>
      <w:r w:rsidRPr="00866A1D">
        <w:rPr>
          <w:rFonts w:cs="Times New Roman"/>
          <w:szCs w:val="24"/>
        </w:rPr>
        <w:t xml:space="preserve">How, then, can parents raise children’s self-esteem without breeding narcissism? </w:t>
      </w:r>
      <w:r w:rsidR="00336263">
        <w:rPr>
          <w:rFonts w:cs="Times New Roman"/>
          <w:szCs w:val="24"/>
        </w:rPr>
        <w:t>Building on a</w:t>
      </w:r>
      <w:r w:rsidR="00D52D16">
        <w:rPr>
          <w:rFonts w:cs="Times New Roman"/>
          <w:szCs w:val="24"/>
        </w:rPr>
        <w:t xml:space="preserve"> burgeoning literature</w:t>
      </w:r>
      <w:r w:rsidR="004E6864" w:rsidRPr="00B83441">
        <w:rPr>
          <w:rFonts w:cs="Times New Roman"/>
          <w:szCs w:val="24"/>
        </w:rPr>
        <w:t xml:space="preserve">, we propose </w:t>
      </w:r>
      <w:r w:rsidRPr="00B83441">
        <w:rPr>
          <w:rFonts w:cs="Times New Roman"/>
          <w:szCs w:val="24"/>
        </w:rPr>
        <w:t xml:space="preserve">a tripartite model, which holds that self-esteem without narcissism is </w:t>
      </w:r>
      <w:r w:rsidR="001C7C9A">
        <w:rPr>
          <w:rFonts w:cs="Times New Roman"/>
          <w:szCs w:val="24"/>
        </w:rPr>
        <w:t>cultivated through</w:t>
      </w:r>
      <w:r w:rsidR="001C7C9A" w:rsidRPr="00B83441" w:rsidDel="001C7C9A">
        <w:rPr>
          <w:rFonts w:cs="Times New Roman"/>
          <w:szCs w:val="24"/>
        </w:rPr>
        <w:t xml:space="preserve"> </w:t>
      </w:r>
      <w:r w:rsidRPr="00B83441">
        <w:rPr>
          <w:rFonts w:cs="Times New Roman"/>
          <w:szCs w:val="24"/>
        </w:rPr>
        <w:t xml:space="preserve">(1) realistic feedback, </w:t>
      </w:r>
      <w:r w:rsidR="004A6504" w:rsidRPr="00B83441">
        <w:rPr>
          <w:rFonts w:cs="Times New Roman"/>
          <w:szCs w:val="24"/>
        </w:rPr>
        <w:t>(2</w:t>
      </w:r>
      <w:r w:rsidRPr="00B83441">
        <w:rPr>
          <w:rFonts w:cs="Times New Roman"/>
          <w:szCs w:val="24"/>
        </w:rPr>
        <w:t xml:space="preserve">) </w:t>
      </w:r>
      <w:r w:rsidR="00C86D72" w:rsidRPr="00B83441">
        <w:rPr>
          <w:rFonts w:cs="Times New Roman"/>
          <w:szCs w:val="24"/>
        </w:rPr>
        <w:t>focus on growth</w:t>
      </w:r>
      <w:r w:rsidR="004A6504" w:rsidRPr="00B83441">
        <w:rPr>
          <w:rFonts w:cs="Times New Roman"/>
          <w:szCs w:val="24"/>
        </w:rPr>
        <w:t>, and (3) unconditional regard</w:t>
      </w:r>
      <w:r w:rsidRPr="00B83441">
        <w:rPr>
          <w:rFonts w:cs="Times New Roman"/>
          <w:szCs w:val="24"/>
        </w:rPr>
        <w:t xml:space="preserve">. </w:t>
      </w:r>
      <w:r w:rsidR="004E6864" w:rsidRPr="00B83441">
        <w:rPr>
          <w:rFonts w:cs="Times New Roman"/>
          <w:szCs w:val="24"/>
        </w:rPr>
        <w:t>We review evidence in support of th</w:t>
      </w:r>
      <w:r w:rsidR="003D238F" w:rsidRPr="00B83441">
        <w:rPr>
          <w:rFonts w:cs="Times New Roman"/>
          <w:szCs w:val="24"/>
        </w:rPr>
        <w:t>is model</w:t>
      </w:r>
      <w:r w:rsidR="004F1A27">
        <w:rPr>
          <w:rFonts w:cs="Times New Roman"/>
          <w:szCs w:val="24"/>
        </w:rPr>
        <w:t xml:space="preserve"> and </w:t>
      </w:r>
      <w:r w:rsidR="00EB6027">
        <w:rPr>
          <w:rFonts w:cs="Times New Roman"/>
          <w:szCs w:val="24"/>
        </w:rPr>
        <w:t>discuss</w:t>
      </w:r>
      <w:r w:rsidR="004F1A27">
        <w:rPr>
          <w:rFonts w:cs="Times New Roman"/>
          <w:szCs w:val="24"/>
        </w:rPr>
        <w:t xml:space="preserve"> implications.</w:t>
      </w:r>
    </w:p>
    <w:p w14:paraId="758D1212" w14:textId="51242D58" w:rsidR="004E6864" w:rsidRPr="00B83441" w:rsidRDefault="006112F2" w:rsidP="006F7AFA">
      <w:pPr>
        <w:spacing w:after="0" w:line="480" w:lineRule="exact"/>
        <w:jc w:val="center"/>
        <w:rPr>
          <w:rFonts w:cs="Times New Roman"/>
          <w:b/>
          <w:szCs w:val="24"/>
        </w:rPr>
      </w:pPr>
      <w:r>
        <w:rPr>
          <w:rFonts w:cs="Times New Roman"/>
          <w:b/>
          <w:szCs w:val="24"/>
        </w:rPr>
        <w:t xml:space="preserve">Pillars of </w:t>
      </w:r>
      <w:r w:rsidR="00163CB5" w:rsidRPr="00B83441">
        <w:rPr>
          <w:rFonts w:cs="Times New Roman"/>
          <w:b/>
          <w:szCs w:val="24"/>
        </w:rPr>
        <w:t xml:space="preserve">Narcissism </w:t>
      </w:r>
      <w:r>
        <w:rPr>
          <w:rFonts w:cs="Times New Roman"/>
          <w:b/>
          <w:szCs w:val="24"/>
        </w:rPr>
        <w:t>and</w:t>
      </w:r>
      <w:r w:rsidRPr="00B83441">
        <w:rPr>
          <w:rFonts w:cs="Times New Roman"/>
          <w:b/>
          <w:szCs w:val="24"/>
        </w:rPr>
        <w:t xml:space="preserve"> </w:t>
      </w:r>
      <w:r w:rsidR="0006752B" w:rsidRPr="00B83441">
        <w:rPr>
          <w:rFonts w:cs="Times New Roman"/>
          <w:b/>
          <w:szCs w:val="24"/>
        </w:rPr>
        <w:t>Self-Esteem</w:t>
      </w:r>
    </w:p>
    <w:p w14:paraId="7FE727D1" w14:textId="3E531CB8" w:rsidR="00A23E05" w:rsidRDefault="00336263" w:rsidP="006F7AFA">
      <w:pPr>
        <w:spacing w:after="0" w:line="480" w:lineRule="exact"/>
        <w:ind w:firstLine="720"/>
        <w:rPr>
          <w:rFonts w:cs="Times New Roman"/>
          <w:szCs w:val="24"/>
        </w:rPr>
      </w:pPr>
      <w:r>
        <w:rPr>
          <w:rFonts w:cs="Times New Roman"/>
          <w:szCs w:val="24"/>
        </w:rPr>
        <w:t>S</w:t>
      </w:r>
      <w:r w:rsidR="00A23E05" w:rsidRPr="00A23E05">
        <w:rPr>
          <w:rFonts w:cs="Times New Roman"/>
          <w:szCs w:val="24"/>
        </w:rPr>
        <w:t>elf-esteem is defined as a</w:t>
      </w:r>
      <w:r w:rsidR="003C2DC6">
        <w:rPr>
          <w:rFonts w:cs="Times New Roman"/>
          <w:szCs w:val="24"/>
        </w:rPr>
        <w:t xml:space="preserve"> sense</w:t>
      </w:r>
      <w:r w:rsidR="00A23E05" w:rsidRPr="00A23E05">
        <w:rPr>
          <w:rFonts w:cs="Times New Roman"/>
          <w:szCs w:val="24"/>
        </w:rPr>
        <w:t xml:space="preserve"> of one’s worth as a person</w:t>
      </w:r>
      <w:r w:rsidR="003C2DC6">
        <w:rPr>
          <w:rFonts w:cs="Times New Roman"/>
          <w:szCs w:val="24"/>
        </w:rPr>
        <w:t xml:space="preserve"> </w:t>
      </w:r>
      <w:r w:rsidR="003C2DC6">
        <w:rPr>
          <w:rFonts w:cs="Times New Roman"/>
          <w:szCs w:val="24"/>
        </w:rPr>
        <w:fldChar w:fldCharType="begin"/>
      </w:r>
      <w:r w:rsidR="003C2DC6">
        <w:rPr>
          <w:rFonts w:cs="Times New Roman"/>
          <w:szCs w:val="24"/>
        </w:rPr>
        <w:instrText xml:space="preserve"> ADDIN ZOTERO_ITEM CSL_CITATION {"citationID":"Ox5plTaz","properties":{"formattedCitation":"(Orth &amp; Robins, 2014)","plainCitation":"(Orth &amp; Robins, 2014)","noteIndex":0},"citationItems":[{"id":345,"uris":["http://zotero.org/users/3632044/items/R3NLKTJK"],"uri":["http://zotero.org/users/3632044/items/R3NLKTJK"],"itemData":{"id":345,"type":"article-journal","title":"The development of self-esteem","container-title":"Current Directions in Psychological Science","page":"381-387","volume":"23","issue":"5","source":"SAGE Journals","abstract":"In this article, we review new insights gained from recent longitudinal studies examining the development of self-esteem and its influence on important life outcomes. The evidence supports the following three conclusions. First, self-esteem increases from adolescence to middle adulthood, peaks at about age 50 to 60 years, and then decreases at an accelerating pace into old age; moreover, there are no cohort differences in the self-esteem trajectory from adolescence to old age. Second, self-esteem is a relatively stable, but by no means immutable, trait; individuals with relatively high (or low) self-esteem at one stage of life are likely to have relatively high (or low) self-esteem decades later. Third, high self-esteem prospectively predicts success and well-being in life domains such as relationships, work, and health. Given the increasing evidence that self-esteem has important real-world consequences, the topic of self-esteem development is of considerable societal significance.","DOI":"10.1177/0963721414547414","ISSN":"0963-7214","journalAbbreviation":"Curr Dir Psychol Sci","language":"en","author":[{"family":"Orth","given":"Ulrich"},{"family":"Robins","given":"Richard W."}],"issued":{"date-parts":[["2014",10,1]]}}}],"schema":"https://github.com/citation-style-language/schema/raw/master/csl-citation.json"} </w:instrText>
      </w:r>
      <w:r w:rsidR="003C2DC6">
        <w:rPr>
          <w:rFonts w:cs="Times New Roman"/>
          <w:szCs w:val="24"/>
        </w:rPr>
        <w:fldChar w:fldCharType="separate"/>
      </w:r>
      <w:r w:rsidR="003C2DC6" w:rsidRPr="003C2DC6">
        <w:rPr>
          <w:rFonts w:cs="Times New Roman"/>
        </w:rPr>
        <w:t>(Orth &amp; Robins, 2014)</w:t>
      </w:r>
      <w:r w:rsidR="003C2DC6">
        <w:rPr>
          <w:rFonts w:cs="Times New Roman"/>
          <w:szCs w:val="24"/>
        </w:rPr>
        <w:fldChar w:fldCharType="end"/>
      </w:r>
      <w:r w:rsidR="00A23E05" w:rsidRPr="00A23E05">
        <w:rPr>
          <w:rFonts w:cs="Times New Roman"/>
          <w:szCs w:val="24"/>
        </w:rPr>
        <w:t>, whereas narcissism is defined as an inflated sense of one’s importance and deservingness</w:t>
      </w:r>
      <w:r w:rsidR="00EE1E05">
        <w:rPr>
          <w:rFonts w:cs="Times New Roman"/>
          <w:szCs w:val="24"/>
        </w:rPr>
        <w:t xml:space="preserve"> </w:t>
      </w:r>
      <w:r w:rsidR="00EE1E05">
        <w:rPr>
          <w:rFonts w:cs="Times New Roman"/>
          <w:szCs w:val="24"/>
        </w:rPr>
        <w:fldChar w:fldCharType="begin"/>
      </w:r>
      <w:r w:rsidR="00EE1E05">
        <w:rPr>
          <w:rFonts w:cs="Times New Roman"/>
          <w:szCs w:val="24"/>
        </w:rPr>
        <w:instrText xml:space="preserve"> ADDIN ZOTERO_ITEM CSL_CITATION {"citationID":"IpEIgXij","properties":{"formattedCitation":"(Krizan &amp; Herlache, 2018)","plainCitation":"(Krizan &amp; Herlache, 2018)","noteIndex":0},"citationItems":[{"id":326,"uris":["http://zotero.org/users/3632044/items/JJPN7D9J"],"uri":["http://zotero.org/users/3632044/items/JJPN7D9J"],"itemData":{"id":326,"type":"article-journal","title":"The narcissism spectrum model: A synthetic view of narcissistic personality","container-title":"Personality and Social Psychology Review","page":"3-31","volume":"22","issue":"1","source":"SAGE Journals","abstract":"The narcissism spectrum model synthesizes extensive personality, social–psychological, and clinical evidence, building on existing knowledge about narcissistic grandiosity and vulnerability to reveal a view of narcissism that respects its clinical origins, embraces the diversity and complexity of its expression, and reflects extensive scientific evidence about the continuity between normal and abnormal personality expression. Critically, the proposed model addresses three key, inter-related problems that have plagued narcissism scholarship for more than a century. These problems can be summarized as follows: (a) What are the key features of narcissism? (b) How are they organized and related to each other? and (c) Why are they organized that way, that is, what accounts for their relationships? By conceptualizing narcissistic traits as manifested in transactional processes between individuals and their social environments, the model enables integration of existing theories of narcissism and thus provides a compelling perspective for future examination of narcissism and its developmental pathways.","DOI":"10.1177/1088868316685018","ISSN":"1088-8683","title-short":"The Narcissism Spectrum Model","journalAbbreviation":"Pers Soc Psychol Rev","language":"en","author":[{"family":"Krizan","given":"Zlatan"},{"family":"Herlache","given":"Anne D."}],"issued":{"date-parts":[["2018",2,1]]}}}],"schema":"https://github.com/citation-style-language/schema/raw/master/csl-citation.json"} </w:instrText>
      </w:r>
      <w:r w:rsidR="00EE1E05">
        <w:rPr>
          <w:rFonts w:cs="Times New Roman"/>
          <w:szCs w:val="24"/>
        </w:rPr>
        <w:fldChar w:fldCharType="separate"/>
      </w:r>
      <w:r w:rsidR="00EE1E05" w:rsidRPr="00EE1E05">
        <w:rPr>
          <w:rFonts w:cs="Times New Roman"/>
        </w:rPr>
        <w:t>(Krizan &amp; Herlache, 2018)</w:t>
      </w:r>
      <w:r w:rsidR="00EE1E05">
        <w:rPr>
          <w:rFonts w:cs="Times New Roman"/>
          <w:szCs w:val="24"/>
        </w:rPr>
        <w:fldChar w:fldCharType="end"/>
      </w:r>
      <w:r w:rsidR="00A23E05" w:rsidRPr="00A23E05">
        <w:rPr>
          <w:rFonts w:cs="Times New Roman"/>
          <w:szCs w:val="24"/>
        </w:rPr>
        <w:t xml:space="preserve">. </w:t>
      </w:r>
      <w:r w:rsidR="00871C27">
        <w:rPr>
          <w:rFonts w:cs="Times New Roman"/>
          <w:szCs w:val="24"/>
        </w:rPr>
        <w:t>From childhood onward, n</w:t>
      </w:r>
      <w:r w:rsidR="00A23E05" w:rsidRPr="00A23E05">
        <w:rPr>
          <w:rFonts w:cs="Times New Roman"/>
          <w:szCs w:val="24"/>
        </w:rPr>
        <w:t xml:space="preserve">arcissism can manifest as grandiose (characterized by boldness, extraversion, and boastfulness) </w:t>
      </w:r>
      <w:r w:rsidR="00467070">
        <w:rPr>
          <w:rFonts w:cs="Times New Roman"/>
          <w:szCs w:val="24"/>
        </w:rPr>
        <w:t>or</w:t>
      </w:r>
      <w:r w:rsidR="00A23E05" w:rsidRPr="00A23E05">
        <w:rPr>
          <w:rFonts w:cs="Times New Roman"/>
          <w:szCs w:val="24"/>
        </w:rPr>
        <w:t xml:space="preserve"> vulnerable (characterized by neuroticism, shyness, and withdrawal</w:t>
      </w:r>
      <w:r w:rsidR="003C2DC6">
        <w:rPr>
          <w:rFonts w:cs="Times New Roman"/>
          <w:szCs w:val="24"/>
        </w:rPr>
        <w:t>;</w:t>
      </w:r>
      <w:r w:rsidR="00871C27">
        <w:rPr>
          <w:rFonts w:cs="Times New Roman"/>
          <w:szCs w:val="24"/>
        </w:rPr>
        <w:t xml:space="preserve"> </w:t>
      </w:r>
      <w:r w:rsidR="00871C27">
        <w:rPr>
          <w:rFonts w:cs="Times New Roman"/>
          <w:szCs w:val="24"/>
        </w:rPr>
        <w:fldChar w:fldCharType="begin"/>
      </w:r>
      <w:r w:rsidR="0098483B">
        <w:rPr>
          <w:rFonts w:cs="Times New Roman"/>
          <w:szCs w:val="24"/>
        </w:rPr>
        <w:instrText xml:space="preserve"> ADDIN ZOTERO_ITEM CSL_CITATION {"citationID":"7vNT0GA7","properties":{"formattedCitation":"(Derry, Ohan, &amp; Bayliss, 2019)","plainCitation":"(Derry, Ohan, &amp; Bayliss, 2019)","dontUpdate":true,"noteIndex":0},"citationItems":[{"id":936,"uris":["http://zotero.org/users/3632044/items/2BA997YX"],"uri":["http://zotero.org/users/3632044/items/2BA997YX"],"itemData":{"id":936,"type":"article-journal","title":"Fearing failure: Grandiose narcissism, vulnerable narcissism, and emotional reactivity in children","container-title":"Child Development. Advance online publication.","source":"Wiley Online Library","abstract":"The distinction between grandiose and vulnerable narcissism is new to the child literature, but initial findings suggest that it may have important implications for understanding adjustment. This study examined how expressions of narcissism in children influence their reactions to a mild egothreats experience. Children (N = 124; aged 8–12 years) completed self-ratings before and after doing a brief but challenging task. Negative emotions, self-conscious emotions, and performance estimates were measured. Regression analyses showed that, even after controlling the effects of self-esteem and temperament, vulnerable narcissism was related to increased hostility, anger, and shame, whereas grandiose narcissism was related to inflated performance estimates following the task. These results demonstrate the unique roles of grandiose and vulnerable narcissism in children.","URL":"https://onlinelibrary.wiley.com/doi/abs/10.1111/cdev.13264","DOI":"10.1111/cdev.13264","ISSN":"1467-8624","title-short":"Fearing Failure","language":"en","author":[{"family":"Derry","given":"Kate L."},{"family":"Ohan","given":"Jeneva L."},{"family":"Bayliss","given":"Donna M."}],"issued":{"date-parts":[["2019"]]},"accessed":{"date-parts":[["2019",8,27]]}}}],"schema":"https://github.com/citation-style-language/schema/raw/master/csl-citation.json"} </w:instrText>
      </w:r>
      <w:r w:rsidR="00871C27">
        <w:rPr>
          <w:rFonts w:cs="Times New Roman"/>
          <w:szCs w:val="24"/>
        </w:rPr>
        <w:fldChar w:fldCharType="separate"/>
      </w:r>
      <w:r w:rsidR="00EB6027" w:rsidRPr="00EB6027">
        <w:rPr>
          <w:rFonts w:cs="Times New Roman"/>
        </w:rPr>
        <w:t>Derry, Ohan, &amp; Bayliss, 2019)</w:t>
      </w:r>
      <w:r w:rsidR="00871C27">
        <w:rPr>
          <w:rFonts w:cs="Times New Roman"/>
          <w:szCs w:val="24"/>
        </w:rPr>
        <w:fldChar w:fldCharType="end"/>
      </w:r>
      <w:r w:rsidR="00A23E05" w:rsidRPr="00A23E05">
        <w:rPr>
          <w:rFonts w:cs="Times New Roman"/>
          <w:szCs w:val="24"/>
        </w:rPr>
        <w:t>. Here, we focus on grandiose narcissism.</w:t>
      </w:r>
    </w:p>
    <w:p w14:paraId="0E084F36" w14:textId="32DFA34E" w:rsidR="00120ACC" w:rsidRDefault="00AE5A1B" w:rsidP="006F7AFA">
      <w:pPr>
        <w:spacing w:after="0" w:line="480" w:lineRule="exact"/>
        <w:ind w:firstLine="720"/>
        <w:rPr>
          <w:rFonts w:cs="Times New Roman"/>
          <w:szCs w:val="24"/>
        </w:rPr>
      </w:pPr>
      <w:r>
        <w:rPr>
          <w:rFonts w:cs="Times New Roman"/>
          <w:szCs w:val="24"/>
        </w:rPr>
        <w:t xml:space="preserve">A common belief is </w:t>
      </w:r>
      <w:r w:rsidR="0006752B" w:rsidRPr="00B83441">
        <w:rPr>
          <w:rFonts w:cs="Times New Roman"/>
          <w:szCs w:val="24"/>
        </w:rPr>
        <w:t xml:space="preserve">that narcissism </w:t>
      </w:r>
      <w:r w:rsidR="001B3119">
        <w:rPr>
          <w:rFonts w:cs="Times New Roman"/>
          <w:szCs w:val="24"/>
        </w:rPr>
        <w:t>is simply an</w:t>
      </w:r>
      <w:r w:rsidR="0006752B" w:rsidRPr="00B83441">
        <w:rPr>
          <w:rFonts w:cs="Times New Roman"/>
          <w:szCs w:val="24"/>
        </w:rPr>
        <w:t xml:space="preserve"> extreme form of self-esteem. Psychologists</w:t>
      </w:r>
      <w:r w:rsidR="00E52575">
        <w:rPr>
          <w:rFonts w:cs="Times New Roman"/>
          <w:szCs w:val="24"/>
        </w:rPr>
        <w:t xml:space="preserve"> </w:t>
      </w:r>
      <w:r w:rsidR="0006752B" w:rsidRPr="00B83441">
        <w:rPr>
          <w:rFonts w:cs="Times New Roman"/>
          <w:szCs w:val="24"/>
        </w:rPr>
        <w:t xml:space="preserve">have </w:t>
      </w:r>
      <w:r w:rsidR="001A7F28">
        <w:rPr>
          <w:rFonts w:cs="Times New Roman"/>
          <w:szCs w:val="24"/>
        </w:rPr>
        <w:t>characterized</w:t>
      </w:r>
      <w:r w:rsidR="001A7F28" w:rsidRPr="00B83441">
        <w:rPr>
          <w:rFonts w:cs="Times New Roman"/>
          <w:szCs w:val="24"/>
        </w:rPr>
        <w:t xml:space="preserve"> </w:t>
      </w:r>
      <w:r w:rsidR="00E52575">
        <w:rPr>
          <w:rFonts w:cs="Times New Roman"/>
          <w:szCs w:val="24"/>
        </w:rPr>
        <w:t xml:space="preserve">narcissism </w:t>
      </w:r>
      <w:r w:rsidR="0006752B" w:rsidRPr="00B83441">
        <w:rPr>
          <w:rFonts w:cs="Times New Roman"/>
          <w:szCs w:val="24"/>
        </w:rPr>
        <w:t xml:space="preserve">as “inflated,” “exaggerated,” or “excessive” self-esteem, </w:t>
      </w:r>
      <w:r w:rsidR="00295292" w:rsidRPr="00B83441">
        <w:rPr>
          <w:rFonts w:cs="Times New Roman"/>
          <w:szCs w:val="24"/>
        </w:rPr>
        <w:t>or even as “the dark side of high self-esteem</w:t>
      </w:r>
      <w:r w:rsidR="006C4538" w:rsidRPr="00B83441">
        <w:rPr>
          <w:rFonts w:cs="Times New Roman"/>
          <w:szCs w:val="24"/>
        </w:rPr>
        <w:t>”</w:t>
      </w:r>
      <w:r w:rsidR="005058C2">
        <w:rPr>
          <w:rFonts w:cs="Times New Roman"/>
          <w:szCs w:val="24"/>
        </w:rPr>
        <w:t xml:space="preserve"> </w:t>
      </w:r>
      <w:r w:rsidR="003C2DC6">
        <w:rPr>
          <w:rFonts w:cs="Times New Roman"/>
          <w:szCs w:val="24"/>
        </w:rPr>
        <w:fldChar w:fldCharType="begin"/>
      </w:r>
      <w:r w:rsidR="003C2DC6">
        <w:rPr>
          <w:rFonts w:cs="Times New Roman"/>
          <w:szCs w:val="24"/>
        </w:rPr>
        <w:instrText xml:space="preserve"> ADDIN ZOTERO_ITEM CSL_CITATION {"citationID":"R5S0nmX5","properties":{"formattedCitation":"(Baumeister, Campbell, Krueger, &amp; Vohs, 2003)","plainCitation":"(Baumeister, Campbell, Krueger, &amp; Vohs, 2003)","noteIndex":0},"citationItems":[{"id":274,"uris":["http://zotero.org/users/3632044/items/PJEIXIQ5"],"uri":["http://zotero.org/users/3632044/items/PJEIXIQ5"],"itemData":{"id":274,"type":"article-journal","title":"Does high self-esteem cause better performance, interpersonal success, happiness, or healthier lifestyles?","container-title":"Psychological Science in the Public Interest","page":"1-44","volume":"4","issue":"1","source":"SAGE Journals","abstract":"Self-esteem has become a household word. Teachers, parents, therapists, and others have focused efforts on boosting self-esteem, on the assumption that high self-esteem will cause many positive outcomes and benefits—an assumption that is critically evaluated in this review., Appraisal of the effects of self-esteem is complicated by several factors. Because many people with high self-esteem exaggerate their successes and good traits, we emphasize objective measures of outcomes. High self-esteem is also a heterogeneous category, encompassing people who frankly accept their good qualities along with narcissistic, defensive, and conceited individuals., The modest correlations between self-esteem and school performance do not indicate that high self-esteem leads to good performance. Instead, high self-esteem is partly the result of good school performance. Efforts to boost the self-esteem of pupils have not been shown to improve academic performance and may sometimes be counterproductive. Job performance in adults is sometimes related to self-esteem, although the correlations vary widely, and the direction of causality has not been established. Occupational success may boost self-esteem rather than the reverse. Alternatively, self-esteem may be helpful only in some job contexts. Laboratory studies have generally failed to find that self-esteem causes good task performance, with the important exception that high self-esteem facilitates persistence after failure., People high in self-esteem claim to be more likable and attractive, to have better relationships, and to make better impressions on others than people with low self-esteem, but objective measures disconfirm most of these beliefs. Narcissists are charming at first but tend to alienate others eventually. Self-esteem has not been shown to predict the quality or duration of relationships., High self-esteem makes people more willing to speak up in groups and to criticize the group's approach. Leadership does not stem directly from self-esteem, but self-esteem may have indirect effects. Relative to people with low self-esteem, those with high self-esteem show stronger in-group favoritism, which may increase prejudice and discrimination., Neither high nor low self-esteem is a direct cause of violence. Narcissism leads to increased aggression in retaliation for wounded pride. Low self-esteem may contribute to externalizing behavior and delinquency, although some studies have found that there are no effects or that the effect of self-esteem vanishes when other variables are controlled. The highest and lowest rates of cheating and bullying are found in different subcategories of high self-esteem., Self-esteem has a strong relation to happiness. Although the research has not clearly established causation, we are persuaded that high self-esteem does lead to greater happiness. Low self-esteem is more likely than high to lead to depression under some circumstances. Some studies support the buffer hypothesis, which is that high self-esteem mitigates the effects of stress, but other studies come to the opposite conclusion, indicating that the negative effects of low self-esteem are mainly felt in good times. Still others find that high self-esteem leads to happier outcomes regardless of stress or other circumstances., High self-esteem does not prevent children from smoking, drinking, taking drugs, or engaging in early sex. If anything, high self-esteem fosters experimentation, which may increase early sexual activity or drinking, but in general effects of self-esteem are negligible. One important exception is that high self-esteem reduces the chances of bulimia in females., Overall, the benefits of high self-esteem fall into two categories: enhanced initiative and pleasant feelings. We have not found evidence that boosting self-esteem (by therapeutic interventions or school programs) causes benefits. Our findings do not support continued widespread efforts to boost self-esteem in the hope that it will by itself foster improved outcomes. In view of the heterogeneity of high self-esteem, indiscriminate praise might just as easily promote narcissism, with its less desirable consequences. Instead, we recommend using praise to boost self-esteem as a reward for socially desirable behavior and self-improvement.","DOI":"10.1111/1529-1006.01431","ISSN":"1529-1006","journalAbbreviation":"Psychological Science in the Public Interest","language":"en","author":[{"family":"Baumeister","given":"Roy F."},{"family":"Campbell","given":"Jennifer D."},{"family":"Krueger","given":"Joachim I."},{"family":"Vohs","given":"Kathleen D."}],"issued":{"date-parts":[["2003",5,1]]}}}],"schema":"https://github.com/citation-style-language/schema/raw/master/csl-citation.json"} </w:instrText>
      </w:r>
      <w:r w:rsidR="003C2DC6">
        <w:rPr>
          <w:rFonts w:cs="Times New Roman"/>
          <w:szCs w:val="24"/>
        </w:rPr>
        <w:fldChar w:fldCharType="separate"/>
      </w:r>
      <w:r w:rsidR="003C2DC6" w:rsidRPr="003C2DC6">
        <w:rPr>
          <w:rFonts w:cs="Times New Roman"/>
        </w:rPr>
        <w:t>(Baumeister, Campbell, Krueger, &amp; Vohs, 2003)</w:t>
      </w:r>
      <w:r w:rsidR="003C2DC6">
        <w:rPr>
          <w:rFonts w:cs="Times New Roman"/>
          <w:szCs w:val="24"/>
        </w:rPr>
        <w:fldChar w:fldCharType="end"/>
      </w:r>
      <w:r w:rsidR="003C2DC6">
        <w:rPr>
          <w:rFonts w:cs="Times New Roman"/>
          <w:szCs w:val="24"/>
        </w:rPr>
        <w:t>.</w:t>
      </w:r>
      <w:r w:rsidR="006C4538" w:rsidRPr="00B83441">
        <w:rPr>
          <w:rFonts w:cs="Times New Roman"/>
          <w:szCs w:val="24"/>
        </w:rPr>
        <w:t xml:space="preserve"> </w:t>
      </w:r>
      <w:r w:rsidR="0006752B" w:rsidRPr="00B83441">
        <w:rPr>
          <w:rFonts w:cs="Times New Roman"/>
          <w:szCs w:val="24"/>
        </w:rPr>
        <w:t xml:space="preserve">These </w:t>
      </w:r>
      <w:r w:rsidR="00967C09" w:rsidRPr="00B83441">
        <w:rPr>
          <w:rFonts w:cs="Times New Roman"/>
          <w:szCs w:val="24"/>
        </w:rPr>
        <w:t>labels</w:t>
      </w:r>
      <w:r w:rsidR="0006752B" w:rsidRPr="00B83441">
        <w:rPr>
          <w:rFonts w:cs="Times New Roman"/>
          <w:szCs w:val="24"/>
        </w:rPr>
        <w:t xml:space="preserve"> suggest that self-esteem represents a continuum, with narcissism at its extreme end.</w:t>
      </w:r>
      <w:r w:rsidR="00E03849" w:rsidRPr="00B83441">
        <w:rPr>
          <w:rFonts w:cs="Times New Roman"/>
          <w:szCs w:val="24"/>
        </w:rPr>
        <w:t xml:space="preserve"> </w:t>
      </w:r>
      <w:r w:rsidR="006C4538" w:rsidRPr="00B83441">
        <w:rPr>
          <w:rFonts w:cs="Times New Roman"/>
          <w:szCs w:val="24"/>
        </w:rPr>
        <w:t>If this is so</w:t>
      </w:r>
      <w:r w:rsidR="00E03849" w:rsidRPr="00B83441">
        <w:rPr>
          <w:rFonts w:cs="Times New Roman"/>
          <w:szCs w:val="24"/>
        </w:rPr>
        <w:t xml:space="preserve">, narcissism and self-esteem should correlate highly, and there should be no narcissists with low self-esteem. </w:t>
      </w:r>
      <w:r w:rsidR="00336263">
        <w:rPr>
          <w:rFonts w:cs="Times New Roman"/>
          <w:szCs w:val="24"/>
        </w:rPr>
        <w:t>H</w:t>
      </w:r>
      <w:r w:rsidR="00E03849" w:rsidRPr="00B83441">
        <w:rPr>
          <w:rFonts w:cs="Times New Roman"/>
          <w:szCs w:val="24"/>
        </w:rPr>
        <w:t xml:space="preserve">owever, narcissism and self-esteem are </w:t>
      </w:r>
      <w:r w:rsidR="00600A36">
        <w:rPr>
          <w:rFonts w:cs="Times New Roman"/>
          <w:szCs w:val="24"/>
        </w:rPr>
        <w:t xml:space="preserve">only weakly positively </w:t>
      </w:r>
      <w:r w:rsidR="00E03849" w:rsidRPr="00B83441">
        <w:rPr>
          <w:rFonts w:cs="Times New Roman"/>
          <w:szCs w:val="24"/>
        </w:rPr>
        <w:t xml:space="preserve">correlated, and there are </w:t>
      </w:r>
      <w:r w:rsidR="00CC3ECB">
        <w:rPr>
          <w:rFonts w:cs="Times New Roman"/>
          <w:szCs w:val="24"/>
        </w:rPr>
        <w:t>approximately</w:t>
      </w:r>
      <w:r w:rsidR="00CC3ECB" w:rsidRPr="00B83441">
        <w:rPr>
          <w:rFonts w:cs="Times New Roman"/>
          <w:szCs w:val="24"/>
        </w:rPr>
        <w:t xml:space="preserve"> </w:t>
      </w:r>
      <w:r w:rsidR="00E03849" w:rsidRPr="00B83441">
        <w:rPr>
          <w:rFonts w:cs="Times New Roman"/>
          <w:szCs w:val="24"/>
        </w:rPr>
        <w:t>as many narcissists with high as with low self-esteem</w:t>
      </w:r>
      <w:r w:rsidR="002C188E" w:rsidRPr="00B83441">
        <w:rPr>
          <w:rFonts w:cs="Times New Roman"/>
          <w:szCs w:val="24"/>
        </w:rPr>
        <w:t xml:space="preserve"> </w:t>
      </w:r>
      <w:r w:rsidR="002C188E" w:rsidRPr="00B83441">
        <w:rPr>
          <w:rFonts w:cs="Times New Roman"/>
          <w:szCs w:val="24"/>
        </w:rPr>
        <w:fldChar w:fldCharType="begin"/>
      </w:r>
      <w:r w:rsidR="006F5C4E" w:rsidRPr="00B83441">
        <w:rPr>
          <w:rFonts w:cs="Times New Roman"/>
          <w:szCs w:val="24"/>
        </w:rPr>
        <w:instrText xml:space="preserve"> ADDIN ZOTERO_ITEM CSL_CITATION {"citationID":"9b4J8OGs","properties":{"formattedCitation":"(Brummelman et al., 2016)","plainCitation":"(Brummelman et al., 2016)","noteIndex":0},"citationItems":[{"id":48,"uris":["http://zotero.org/users/3632044/items/RQ2ZGQVQ"],"uri":["http://zotero.org/users/3632044/items/RQ2ZGQVQ"],"itemData":{"id":48,"type":"article-journal","title":"Separating narcissism from self-esteem","container-title":"Current Directions in Psychological Science","page":"8-13","volume":"25","issue":"1","source":"SAGE Journals","abstract":"Narcissism is a personality trait characterized by a sense of superiority and a desire for respect and admiration from others. A common belief, both in psychology and in popular culture, is that narcissism represents a form of excessive self-esteem. Psychologists, including ourselves, have labeled narcissism as “an exaggerated form of high self-esteem,” “inflated self-esteem,” and “defensive high self-esteem.” We review research that challenges this belief by showing that narcissism differs markedly from self-esteem in its phenotype, its consequences, its development, and its origins. Drawing on emerging developmental-psychological evidence, we propose a distinction between narcissism and self-esteem that is based on the divergent socialization experiences that give rise to them. This proposal clarifies previous findings, stimulates theory development, and creates opportunities for intervention to concurrently raise self-esteem and curtail narcissism from an early age.","DOI":"10.1177/0963721415619737","ISSN":"0963-7214","journalAbbreviation":"Current Directions in Psychological Science","language":"en","author":[{"family":"Brummelman","given":"Eddie"},{"family":"Thomaes","given":"Sander"},{"family":"Sedikides","given":"Constantine"}],"issued":{"date-parts":[["2016",2,1]]}}}],"schema":"https://github.com/citation-style-language/schema/raw/master/csl-citation.json"} </w:instrText>
      </w:r>
      <w:r w:rsidR="002C188E" w:rsidRPr="00B83441">
        <w:rPr>
          <w:rFonts w:cs="Times New Roman"/>
          <w:szCs w:val="24"/>
        </w:rPr>
        <w:fldChar w:fldCharType="separate"/>
      </w:r>
      <w:r w:rsidR="00D51031" w:rsidRPr="00D51031">
        <w:rPr>
          <w:rFonts w:cs="Times New Roman"/>
        </w:rPr>
        <w:t>(Brummelman et al., 2016)</w:t>
      </w:r>
      <w:r w:rsidR="002C188E" w:rsidRPr="00B83441">
        <w:rPr>
          <w:rFonts w:cs="Times New Roman"/>
          <w:szCs w:val="24"/>
        </w:rPr>
        <w:fldChar w:fldCharType="end"/>
      </w:r>
      <w:r w:rsidR="00FE488D" w:rsidRPr="00B83441">
        <w:rPr>
          <w:rFonts w:cs="Times New Roman"/>
          <w:szCs w:val="24"/>
        </w:rPr>
        <w:t xml:space="preserve">. </w:t>
      </w:r>
      <w:r w:rsidR="00E03849" w:rsidRPr="00B83441">
        <w:rPr>
          <w:rFonts w:cs="Times New Roman"/>
          <w:szCs w:val="24"/>
        </w:rPr>
        <w:t xml:space="preserve">Thus, narcissism and self-esteem are </w:t>
      </w:r>
      <w:r w:rsidR="0061522B">
        <w:rPr>
          <w:rFonts w:cs="Times New Roman"/>
          <w:szCs w:val="24"/>
        </w:rPr>
        <w:t>independent</w:t>
      </w:r>
      <w:r w:rsidR="0061522B" w:rsidRPr="00B83441">
        <w:rPr>
          <w:rFonts w:cs="Times New Roman"/>
          <w:szCs w:val="24"/>
        </w:rPr>
        <w:t xml:space="preserve"> </w:t>
      </w:r>
      <w:r w:rsidR="00E03849" w:rsidRPr="00B83441">
        <w:rPr>
          <w:rFonts w:cs="Times New Roman"/>
          <w:szCs w:val="24"/>
        </w:rPr>
        <w:t>dimensions of the self.</w:t>
      </w:r>
    </w:p>
    <w:p w14:paraId="515F0981" w14:textId="52E26C73" w:rsidR="00F056DC" w:rsidRDefault="00131C39" w:rsidP="006F7AFA">
      <w:pPr>
        <w:spacing w:after="0" w:line="480" w:lineRule="exact"/>
        <w:ind w:firstLine="720"/>
        <w:rPr>
          <w:rFonts w:cs="Times New Roman"/>
          <w:szCs w:val="24"/>
        </w:rPr>
      </w:pPr>
      <w:r w:rsidRPr="00131C39">
        <w:rPr>
          <w:rFonts w:cs="Times New Roman"/>
          <w:szCs w:val="24"/>
        </w:rPr>
        <w:t xml:space="preserve">How, then, do narcissism and self-esteem differ? Research has begun to identify differences </w:t>
      </w:r>
      <w:r w:rsidR="003C60A7">
        <w:rPr>
          <w:rFonts w:cs="Times New Roman"/>
          <w:szCs w:val="24"/>
        </w:rPr>
        <w:t xml:space="preserve">in terms of </w:t>
      </w:r>
      <w:r w:rsidR="00ED4F96">
        <w:rPr>
          <w:rFonts w:cs="Times New Roman"/>
          <w:szCs w:val="24"/>
        </w:rPr>
        <w:t xml:space="preserve">underlying components and </w:t>
      </w:r>
      <w:r w:rsidR="003C60A7">
        <w:rPr>
          <w:rFonts w:cs="Times New Roman"/>
          <w:szCs w:val="24"/>
        </w:rPr>
        <w:t>the socialization experiences giving rise to them</w:t>
      </w:r>
      <w:r w:rsidR="00DD0280">
        <w:rPr>
          <w:rFonts w:cs="Times New Roman"/>
          <w:szCs w:val="24"/>
        </w:rPr>
        <w:t xml:space="preserve"> </w:t>
      </w:r>
      <w:r w:rsidR="00A47BED" w:rsidRPr="00B83441">
        <w:rPr>
          <w:rFonts w:cs="Times New Roman"/>
          <w:szCs w:val="24"/>
        </w:rPr>
        <w:fldChar w:fldCharType="begin"/>
      </w:r>
      <w:r w:rsidR="00FD44E7">
        <w:rPr>
          <w:rFonts w:cs="Times New Roman"/>
          <w:szCs w:val="24"/>
        </w:rPr>
        <w:instrText xml:space="preserve"> ADDIN ZOTERO_ITEM CSL_CITATION {"citationID":"X5vKZuGs","properties":{"formattedCitation":"(Brummelman et al., 2016; Donnellan, Trzesniewski, Robins, Moffitt, &amp; Caspi, 2005; Hyatt et al., 2018; Tracy, Cheng, Robins, &amp; Trzesniewski, 2009)","plainCitation":"(Brummelman et al., 2016; Donnellan, Trzesniewski, Robins, Moffitt, &amp; Caspi, 2005; Hyatt et al., 2018; Tracy, Cheng, Robins, &amp; Trzesniewski, 2009)","dontUpdate":true,"noteIndex":0},"citationItems":[{"id":48,"uris":["http://zotero.org/users/3632044/items/RQ2ZGQVQ"],"uri":["http://zotero.org/users/3632044/items/RQ2ZGQVQ"],"itemData":{"id":48,"type":"article-journal","title":"Separating narcissism from self-esteem","container-title":"Current Directions in Psychological Science","page":"8-13","volume":"25","issue":"1","source":"SAGE Journals","abstract":"Narcissism is a personality trait characterized by a sense of superiority and a desire for respect and admiration from others. A common belief, both in psychology and in popular culture, is that narcissism represents a form of excessive self-esteem. Psychologists, including ourselves, have labeled narcissism as “an exaggerated form of high self-esteem,” “inflated self-esteem,” and “defensive high self-esteem.” We review research that challenges this belief by showing that narcissism differs markedly from self-esteem in its phenotype, its consequences, its development, and its origins. Drawing on emerging developmental-psychological evidence, we propose a distinction between narcissism and self-esteem that is based on the divergent socialization experiences that give rise to them. This proposal clarifies previous findings, stimulates theory development, and creates opportunities for intervention to concurrently raise self-esteem and curtail narcissism from an early age.","DOI":"10.1177/0963721415619737","ISSN":"0963-7214","journalAbbreviation":"Current Directions in Psychological Science","language":"en","author":[{"family":"Brummelman","given":"Eddie"},{"family":"Thomaes","given":"Sander"},{"family":"Sedikides","given":"Constantine"}],"issued":{"date-parts":[["2016",2,1]]}}},{"id":531,"uris":["http://zotero.org/users/3632044/items/HAB96HBK"],"uri":["http://zotero.org/users/3632044/items/HAB96HBK"],"itemData":{"id":531,"type":"article-journal","title":"Low self-esteem is related to aggression, antisocial behavior, and delinquency","container-title":"Psychological Science","page":"328-335","volume":"16","issue":"4","source":"SAGE Journals","abstract":"The present research explored the controversial link between global self-esteem and externalizing problems such as aggression, antisocial behavior, and delinquency. In three studies, we found a robust relation between low self-esteem and externalizing problems. This relation held for measures of self-esteem and externalizing problems based on self-report, teachers' ratings, and parents' ratings, and for participants from different nationalities (United States and New Zealand) and age groups (adolescents and college students). Moreover, this relation held both cross-sectionally and longitudinally and after controlling for potential confounding variables such as supportive parenting, parent-child and peer relationships, achievement-test scores, socioeconomic status, and IQ. In addition, the effect of self-esteem on aggression was independent of narcissism, an important finding given recent claims that individuals who are narcissistic, not low in self-esteem, are aggressive. Discussion focuses on clarifying the relations among self-esteem, narcissism, and externalizing problems.","DOI":"10.1111/j.0956-7976.2005.01535.x","ISSN":"0956-7976","journalAbbreviation":"Psychol Sci","language":"en","author":[{"family":"Donnellan","given":"M. Brent"},{"family":"Trzesniewski","given":"Kali H."},{"family":"Robins","given":"Richard W."},{"family":"Moffitt","given":"Terrie E."},{"family":"Caspi","given":"Avshalom"}],"issued":{"date-parts":[["2005",4,1]]}}},{"id":473,"uris":["http://zotero.org/users/3632044/items/4YQ6ZN64"],"uri":["http://zotero.org/users/3632044/items/4YQ6ZN64"],"itemData":{"id":473,"type":"article-journal","title":"Narcissism and self-esteem: A nomological network analysis","container-title":"PLOS ONE","page":"e0201088","volume":"13","issue":"8","source":"PLoS Journals","abstract":"Similarity between narcissism and self-esteem seems intuitive, as both capture positive perceptions of the self. In the current undertaking, we provide a broad comparison of the nomological networks of grandiose narcissism and explicit self-esteem. Pooling data from 11 existing samples (N = 4711), we compared the relations of narcissism and self-esteem to developmental experiences, individual differences, interpersonal functioning, and psychopathology. Both constructs are positively related to agentic traits and assertive interpersonal approaches, but differ in relation to agreeableness/communion. Self-esteem emerged as a wholly adaptive construct negatively associated with internalizing psychopathology and generally unrelated to externalizing behaviors. Unlike self-esteem, narcissism was related to callousness, grandiosity, entitlement, and demeaning attitudes towards others that likely partially explain narcissism’s links to maladaptive outcomes.","DOI":"10.1371/journal.pone.0201088","ISSN":"1932-6203","title-short":"Narcissism and self-esteem","journalAbbreviation":"PLOS ONE","language":"en","author":[{"family":"Hyatt","given":"Courtland S."},{"family":"Sleep","given":"Chelsea E."},{"family":"Lamkin","given":"Joanna"},{"family":"Maples-Keller","given":"Jessica L."},{"family":"Sedikides","given":"Constantine"},{"family":"Campbell","given":"W. Keith"},{"family":"Miller","given":"Joshua D."}],"issued":{"date-parts":[["2018",8,1]]}}},{"id":169,"uris":["http://zotero.org/users/3632044/items/9H8FPYKM"],"uri":["http://zotero.org/users/3632044/items/9H8FPYKM"],"itemData":{"id":169,"type":"article-journal","title":"Authentic and hubristic pride: The affective core of self-esteem and narcissism","container-title":"Self and Identity","page":"196-213","volume":"8","issue":"2-3","source":"Taylor and Francis+NEJM","abstract":"Do individuals with high self-esteem enjoy positive interpersonal relationships, or are they aggressive and antisocial? Does narcissism reflect an abundance of self-worth, or inflated self-views driven by an overcompensation for low self-esteem? The present research addresses the apparently two-sided nature of self-esteem and narcissism by distinguishing between two distinct self-regulatory processes (narcissistic self-aggrandizement and genuine self-esteem), and proposing that two distinct facets of pride—authentic and hubristic—form the affective core of each. Specifically, findings demonstrate that when narcissistic and genuine self-esteem are empirically distinguished, genuine self-esteem (along with authentic pride) is positively related to successful social relationships and mental health, whereas narcissistic self-aggrandizement (along with hubristic pride) is positively related to aggression and other antisocial behaviors.","DOI":"10.1080/15298860802505053","ISSN":"1529-8868","title-short":"Authentic and Hubristic Pride","author":[{"family":"Tracy","given":"Jessica L."},{"family":"Cheng","given":"Joey T."},{"family":"Robins","given":"Richard W."},{"family":"Trzesniewski","given":"Kali H."}],"issued":{"date-parts":[["2009",4,1]]}}}],"schema":"https://github.com/citation-style-language/schema/raw/master/csl-citation.json"} </w:instrText>
      </w:r>
      <w:r w:rsidR="00A47BED" w:rsidRPr="00B83441">
        <w:rPr>
          <w:rFonts w:cs="Times New Roman"/>
          <w:szCs w:val="24"/>
        </w:rPr>
        <w:fldChar w:fldCharType="separate"/>
      </w:r>
      <w:r w:rsidR="004E3FED" w:rsidRPr="004E3FED">
        <w:rPr>
          <w:rFonts w:cs="Times New Roman"/>
        </w:rPr>
        <w:t>(Brummelman et al., 2016; Donnellan, Trzesniewski, Robins, Moffitt, &amp; Caspi, 2005; Hyatt et al., 2018; Tracy, Cheng, Robins, &amp; Trzesniewski, 2009)</w:t>
      </w:r>
      <w:r w:rsidR="00A47BED" w:rsidRPr="00B83441">
        <w:rPr>
          <w:rFonts w:cs="Times New Roman"/>
          <w:szCs w:val="24"/>
        </w:rPr>
        <w:fldChar w:fldCharType="end"/>
      </w:r>
      <w:r w:rsidR="00A47BED" w:rsidRPr="00B83441">
        <w:rPr>
          <w:rFonts w:cs="Times New Roman"/>
          <w:szCs w:val="24"/>
        </w:rPr>
        <w:t xml:space="preserve">. </w:t>
      </w:r>
      <w:r w:rsidR="00180D1D" w:rsidRPr="00180D1D">
        <w:rPr>
          <w:rFonts w:cs="Times New Roman"/>
          <w:szCs w:val="24"/>
        </w:rPr>
        <w:t>Here, we propose the first developmental model that integrates these findings.</w:t>
      </w:r>
      <w:r w:rsidR="00180D1D">
        <w:rPr>
          <w:rFonts w:cs="Times New Roman"/>
          <w:szCs w:val="24"/>
        </w:rPr>
        <w:t xml:space="preserve"> The model </w:t>
      </w:r>
      <w:r w:rsidR="00126810">
        <w:rPr>
          <w:rFonts w:cs="Times New Roman"/>
          <w:szCs w:val="24"/>
        </w:rPr>
        <w:t>purports</w:t>
      </w:r>
      <w:r w:rsidR="00F056DC">
        <w:rPr>
          <w:rFonts w:cs="Times New Roman"/>
          <w:szCs w:val="24"/>
        </w:rPr>
        <w:t xml:space="preserve"> to (a) describe the distinct components</w:t>
      </w:r>
      <w:r w:rsidR="00126810">
        <w:rPr>
          <w:rFonts w:cs="Times New Roman"/>
          <w:szCs w:val="24"/>
        </w:rPr>
        <w:t xml:space="preserve"> or “pillars”</w:t>
      </w:r>
      <w:r w:rsidR="00F056DC">
        <w:rPr>
          <w:rFonts w:cs="Times New Roman"/>
          <w:szCs w:val="24"/>
        </w:rPr>
        <w:t xml:space="preserve"> that underlie narcissism and self-esteem, and (b) identify the socialization practices that cultivate </w:t>
      </w:r>
      <w:r w:rsidR="00ED4F96">
        <w:rPr>
          <w:rFonts w:cs="Times New Roman"/>
          <w:szCs w:val="24"/>
        </w:rPr>
        <w:t xml:space="preserve">the development of </w:t>
      </w:r>
      <w:r w:rsidR="00F056DC">
        <w:rPr>
          <w:rFonts w:cs="Times New Roman"/>
          <w:szCs w:val="24"/>
        </w:rPr>
        <w:t xml:space="preserve">these pillars. </w:t>
      </w:r>
      <w:r w:rsidR="00126810">
        <w:rPr>
          <w:rFonts w:cs="Times New Roman"/>
          <w:szCs w:val="24"/>
        </w:rPr>
        <w:t>We</w:t>
      </w:r>
      <w:r w:rsidR="00861AA0">
        <w:rPr>
          <w:rFonts w:cs="Times New Roman"/>
          <w:szCs w:val="24"/>
        </w:rPr>
        <w:t xml:space="preserve"> aim not to provide a</w:t>
      </w:r>
      <w:r w:rsidR="00126810">
        <w:rPr>
          <w:rFonts w:cs="Times New Roman"/>
          <w:szCs w:val="24"/>
        </w:rPr>
        <w:t xml:space="preserve"> comprehensive</w:t>
      </w:r>
      <w:r w:rsidR="00861AA0">
        <w:rPr>
          <w:rFonts w:cs="Times New Roman"/>
          <w:szCs w:val="24"/>
        </w:rPr>
        <w:t xml:space="preserve"> model of narcissism and self-esteem, but rather to </w:t>
      </w:r>
      <w:r w:rsidR="00EB6027">
        <w:rPr>
          <w:rFonts w:cs="Times New Roman"/>
          <w:szCs w:val="24"/>
        </w:rPr>
        <w:t>understand</w:t>
      </w:r>
      <w:r w:rsidR="00861AA0">
        <w:rPr>
          <w:rFonts w:cs="Times New Roman"/>
          <w:szCs w:val="24"/>
        </w:rPr>
        <w:t xml:space="preserve"> </w:t>
      </w:r>
      <w:r w:rsidR="00A65255">
        <w:rPr>
          <w:rFonts w:cs="Times New Roman"/>
          <w:szCs w:val="24"/>
        </w:rPr>
        <w:t xml:space="preserve">how they differ in their underlying </w:t>
      </w:r>
      <w:r w:rsidR="00861AA0">
        <w:rPr>
          <w:rFonts w:cs="Times New Roman"/>
          <w:szCs w:val="24"/>
        </w:rPr>
        <w:t xml:space="preserve">components and </w:t>
      </w:r>
      <w:r w:rsidR="003C60A7">
        <w:rPr>
          <w:rFonts w:cs="Times New Roman"/>
          <w:szCs w:val="24"/>
        </w:rPr>
        <w:t>socialization</w:t>
      </w:r>
      <w:r w:rsidR="00861AA0">
        <w:rPr>
          <w:rFonts w:cs="Times New Roman"/>
          <w:szCs w:val="24"/>
        </w:rPr>
        <w:t xml:space="preserve">, </w:t>
      </w:r>
      <w:r w:rsidR="00861AA0" w:rsidRPr="00884315">
        <w:rPr>
          <w:rFonts w:cs="Times New Roman"/>
          <w:szCs w:val="24"/>
        </w:rPr>
        <w:t xml:space="preserve">so as to </w:t>
      </w:r>
      <w:r w:rsidR="00EB6027">
        <w:rPr>
          <w:rFonts w:cs="Times New Roman"/>
          <w:szCs w:val="24"/>
        </w:rPr>
        <w:t>address</w:t>
      </w:r>
      <w:r w:rsidR="00861AA0" w:rsidRPr="00884315">
        <w:rPr>
          <w:rFonts w:cs="Times New Roman"/>
          <w:szCs w:val="24"/>
        </w:rPr>
        <w:t xml:space="preserve"> how parents can raise self-esteem without breeding narcissism</w:t>
      </w:r>
      <w:r w:rsidR="00861AA0">
        <w:rPr>
          <w:rFonts w:cs="Times New Roman"/>
          <w:szCs w:val="24"/>
        </w:rPr>
        <w:t>.</w:t>
      </w:r>
    </w:p>
    <w:p w14:paraId="795EE051" w14:textId="20B41E33" w:rsidR="00C5354D" w:rsidRDefault="005E1FDB" w:rsidP="006F7AFA">
      <w:pPr>
        <w:spacing w:after="0" w:line="480" w:lineRule="exact"/>
        <w:ind w:firstLine="720"/>
        <w:rPr>
          <w:rFonts w:cs="Times New Roman"/>
          <w:szCs w:val="24"/>
        </w:rPr>
      </w:pPr>
      <w:r w:rsidRPr="00B83441">
        <w:rPr>
          <w:rFonts w:cs="Times New Roman"/>
          <w:szCs w:val="24"/>
        </w:rPr>
        <w:t xml:space="preserve">We </w:t>
      </w:r>
      <w:r w:rsidR="00F056DC">
        <w:rPr>
          <w:rFonts w:cs="Times New Roman"/>
          <w:szCs w:val="24"/>
        </w:rPr>
        <w:t xml:space="preserve">theorize that </w:t>
      </w:r>
      <w:r w:rsidR="00861AA0">
        <w:rPr>
          <w:rFonts w:cs="Times New Roman"/>
          <w:szCs w:val="24"/>
        </w:rPr>
        <w:t xml:space="preserve">narcissism and self-esteem </w:t>
      </w:r>
      <w:r w:rsidR="00EB6027">
        <w:rPr>
          <w:rFonts w:cs="Times New Roman"/>
          <w:szCs w:val="24"/>
        </w:rPr>
        <w:t>are each based on</w:t>
      </w:r>
      <w:r w:rsidR="00861AA0">
        <w:rPr>
          <w:rFonts w:cs="Times New Roman"/>
          <w:szCs w:val="24"/>
        </w:rPr>
        <w:t xml:space="preserve"> three distinct pillars</w:t>
      </w:r>
      <w:r w:rsidR="00D66C49">
        <w:rPr>
          <w:rFonts w:cs="Times New Roman"/>
          <w:szCs w:val="24"/>
        </w:rPr>
        <w:t xml:space="preserve"> (Figure 1)</w:t>
      </w:r>
      <w:r w:rsidRPr="00F056DC">
        <w:rPr>
          <w:rFonts w:cs="Times New Roman"/>
          <w:szCs w:val="24"/>
        </w:rPr>
        <w:t>.</w:t>
      </w:r>
      <w:r w:rsidRPr="00B83441">
        <w:rPr>
          <w:rFonts w:cs="Times New Roman"/>
          <w:szCs w:val="24"/>
        </w:rPr>
        <w:t xml:space="preserve"> </w:t>
      </w:r>
      <w:r w:rsidR="007855FE">
        <w:rPr>
          <w:rFonts w:cs="Times New Roman"/>
          <w:szCs w:val="24"/>
        </w:rPr>
        <w:t>In particular, we theorize</w:t>
      </w:r>
      <w:r w:rsidR="000A4588">
        <w:rPr>
          <w:rFonts w:cs="Times New Roman"/>
          <w:szCs w:val="24"/>
        </w:rPr>
        <w:t xml:space="preserve"> that n</w:t>
      </w:r>
      <w:r w:rsidR="00DB6CC0">
        <w:rPr>
          <w:rFonts w:cs="Times New Roman"/>
          <w:szCs w:val="24"/>
        </w:rPr>
        <w:t>arcissistic children have unrealistically positive views of themselves (</w:t>
      </w:r>
      <w:r w:rsidR="00DB6CC0" w:rsidRPr="007642A4">
        <w:rPr>
          <w:rFonts w:cs="Times New Roman"/>
          <w:i/>
          <w:szCs w:val="24"/>
        </w:rPr>
        <w:t>illusion</w:t>
      </w:r>
      <w:r w:rsidR="00DB6CC0">
        <w:rPr>
          <w:rFonts w:cs="Times New Roman"/>
          <w:szCs w:val="24"/>
        </w:rPr>
        <w:t>), strive for superiority (</w:t>
      </w:r>
      <w:r w:rsidR="00DB6CC0" w:rsidRPr="007642A4">
        <w:rPr>
          <w:rFonts w:cs="Times New Roman"/>
          <w:i/>
          <w:szCs w:val="24"/>
        </w:rPr>
        <w:t>superiority</w:t>
      </w:r>
      <w:r w:rsidR="00DB6CC0">
        <w:rPr>
          <w:rFonts w:cs="Times New Roman"/>
          <w:szCs w:val="24"/>
        </w:rPr>
        <w:t>), and oscillate between hubris and shame (</w:t>
      </w:r>
      <w:r w:rsidR="00DB6CC0" w:rsidRPr="007642A4">
        <w:rPr>
          <w:rFonts w:cs="Times New Roman"/>
          <w:i/>
          <w:szCs w:val="24"/>
        </w:rPr>
        <w:t>fragility</w:t>
      </w:r>
      <w:r w:rsidR="00DB6CC0">
        <w:rPr>
          <w:rFonts w:cs="Times New Roman"/>
          <w:szCs w:val="24"/>
        </w:rPr>
        <w:t xml:space="preserve">). </w:t>
      </w:r>
      <w:r w:rsidR="004C540F">
        <w:rPr>
          <w:rFonts w:cs="Times New Roman"/>
          <w:szCs w:val="24"/>
        </w:rPr>
        <w:t>By contrast, children</w:t>
      </w:r>
      <w:r w:rsidR="00861AA0">
        <w:rPr>
          <w:rFonts w:cs="Times New Roman"/>
          <w:szCs w:val="24"/>
        </w:rPr>
        <w:t xml:space="preserve"> </w:t>
      </w:r>
      <w:r w:rsidRPr="00B83441">
        <w:rPr>
          <w:rFonts w:cs="Times New Roman"/>
          <w:szCs w:val="24"/>
        </w:rPr>
        <w:t xml:space="preserve">with high self-esteem have </w:t>
      </w:r>
      <w:r w:rsidR="003F7797">
        <w:rPr>
          <w:rFonts w:cs="Times New Roman"/>
          <w:szCs w:val="24"/>
        </w:rPr>
        <w:t xml:space="preserve">positive but </w:t>
      </w:r>
      <w:r w:rsidRPr="00B83441">
        <w:rPr>
          <w:rFonts w:cs="Times New Roman"/>
          <w:szCs w:val="24"/>
        </w:rPr>
        <w:t>realistic views of themselves (</w:t>
      </w:r>
      <w:r w:rsidRPr="007642A4">
        <w:rPr>
          <w:rFonts w:cs="Times New Roman"/>
          <w:i/>
          <w:szCs w:val="24"/>
        </w:rPr>
        <w:t>realism</w:t>
      </w:r>
      <w:r w:rsidRPr="00B83441">
        <w:rPr>
          <w:rFonts w:cs="Times New Roman"/>
          <w:szCs w:val="24"/>
        </w:rPr>
        <w:t xml:space="preserve">), </w:t>
      </w:r>
      <w:r w:rsidR="00DB6CC0">
        <w:rPr>
          <w:rFonts w:cs="Times New Roman"/>
          <w:szCs w:val="24"/>
        </w:rPr>
        <w:t>strive for</w:t>
      </w:r>
      <w:r w:rsidRPr="00B83441">
        <w:rPr>
          <w:rFonts w:cs="Times New Roman"/>
          <w:szCs w:val="24"/>
        </w:rPr>
        <w:t xml:space="preserve"> self-improvement (</w:t>
      </w:r>
      <w:r w:rsidRPr="007642A4">
        <w:rPr>
          <w:rFonts w:cs="Times New Roman"/>
          <w:i/>
          <w:szCs w:val="24"/>
        </w:rPr>
        <w:t>growth</w:t>
      </w:r>
      <w:r w:rsidRPr="00B83441">
        <w:rPr>
          <w:rFonts w:cs="Times New Roman"/>
          <w:szCs w:val="24"/>
        </w:rPr>
        <w:t>), and feel intrinsically worthy, even in the face of setbacks (</w:t>
      </w:r>
      <w:r w:rsidRPr="007642A4">
        <w:rPr>
          <w:rFonts w:cs="Times New Roman"/>
          <w:i/>
          <w:szCs w:val="24"/>
        </w:rPr>
        <w:t>robustness</w:t>
      </w:r>
      <w:r w:rsidRPr="00B83441">
        <w:rPr>
          <w:rFonts w:cs="Times New Roman"/>
          <w:szCs w:val="24"/>
        </w:rPr>
        <w:t>).</w:t>
      </w:r>
      <w:r w:rsidR="00B86F74" w:rsidRPr="00B86F74">
        <w:t xml:space="preserve"> </w:t>
      </w:r>
      <w:r w:rsidR="00C5354D">
        <w:rPr>
          <w:rFonts w:cs="Times New Roman"/>
          <w:szCs w:val="24"/>
        </w:rPr>
        <w:t xml:space="preserve">We emphasize </w:t>
      </w:r>
      <w:r w:rsidR="00252E14">
        <w:rPr>
          <w:rFonts w:cs="Times New Roman"/>
          <w:szCs w:val="24"/>
        </w:rPr>
        <w:t xml:space="preserve">that </w:t>
      </w:r>
      <w:r w:rsidR="00C5354D">
        <w:rPr>
          <w:rFonts w:cs="Times New Roman"/>
          <w:szCs w:val="24"/>
        </w:rPr>
        <w:t xml:space="preserve">our model describes general patterns rather than universal laws. </w:t>
      </w:r>
      <w:r w:rsidR="000B3C3E">
        <w:rPr>
          <w:rFonts w:cs="Times New Roman"/>
          <w:szCs w:val="24"/>
        </w:rPr>
        <w:t xml:space="preserve">For example, children with high self-esteem generally strive for self-improvement </w:t>
      </w:r>
      <w:r w:rsidR="000B3C3E" w:rsidRPr="00B83441">
        <w:rPr>
          <w:rFonts w:cs="Times New Roman"/>
          <w:szCs w:val="24"/>
        </w:rPr>
        <w:fldChar w:fldCharType="begin"/>
      </w:r>
      <w:r w:rsidR="000B3C3E" w:rsidRPr="00B83441">
        <w:rPr>
          <w:rFonts w:cs="Times New Roman"/>
          <w:szCs w:val="24"/>
        </w:rPr>
        <w:instrText xml:space="preserve"> ADDIN ZOTERO_ITEM CSL_CITATION {"citationID":"87abmzaC","properties":{"formattedCitation":"(Waschull &amp; Kernis, 1996)","plainCitation":"(Waschull &amp; Kernis, 1996)","noteIndex":0},"citationItems":[{"id":1005,"uris":["http://zotero.org/users/3632044/items/YPUHCTI8"],"uri":["http://zotero.org/users/3632044/items/YPUHCTI8"],"itemData":{"id":1005,"type":"article-journal","title":"Level and stability of self-esteem as predictors of children's intrinsic motivation and reasons for anger","container-title":"Personality and Social Psychology Bulletin","page":"4-13","volume":"22","issue":"1","source":"SAGE Journals","abstract":"The authors examined the extent to which level and stability of fifth-grade children's self-esteem predicted intrinsic motivation and related achievement behaviors, and reasons for anger. The findings indicated that the more unstable the children's self-esteem, the lower their scores on measures of curiosity/interest and preference for challenge. In addition, the lower the children's self-esteem, the lower their preference for challenge. Additional analyses indicated that (a) self-evaluations of scholastic competence mediated the effects of both stability and level of self-esteem and (b) day-to-day variability in self-evaluations of scholastic competence was so intertwined with stability of self-esteem that neither uniquely predicted either curiosity/interest or preference for challenge. Finally, the more unstable the children's self-esteem, the greater the likelihood that they reported that they would become angry because of the self-esteem-threatening aspects of aversive interpersonal events. Theoretical implications are discussed.","DOI":"10.1177/0146167296221001","ISSN":"0146-1672","journalAbbreviation":"Pers Soc Psychol Bull","language":"en","author":[{"family":"Waschull","given":"Stefanie B."},{"family":"Kernis","given":"Michael H."}],"issued":{"date-parts":[["1996",1,1]]}}}],"schema":"https://github.com/citation-style-language/schema/raw/master/csl-citation.json"} </w:instrText>
      </w:r>
      <w:r w:rsidR="000B3C3E" w:rsidRPr="00B83441">
        <w:rPr>
          <w:rFonts w:cs="Times New Roman"/>
          <w:szCs w:val="24"/>
        </w:rPr>
        <w:fldChar w:fldCharType="separate"/>
      </w:r>
      <w:r w:rsidR="000B3C3E" w:rsidRPr="00D51031">
        <w:rPr>
          <w:rFonts w:cs="Times New Roman"/>
        </w:rPr>
        <w:t>(Waschull &amp; Kernis, 1996)</w:t>
      </w:r>
      <w:r w:rsidR="000B3C3E" w:rsidRPr="00B83441">
        <w:rPr>
          <w:rFonts w:cs="Times New Roman"/>
          <w:szCs w:val="24"/>
        </w:rPr>
        <w:fldChar w:fldCharType="end"/>
      </w:r>
      <w:r w:rsidR="000B3C3E">
        <w:rPr>
          <w:rFonts w:cs="Times New Roman"/>
          <w:szCs w:val="24"/>
        </w:rPr>
        <w:t>, but there might still be some children with high self-esteem who do not.</w:t>
      </w:r>
    </w:p>
    <w:p w14:paraId="10166041" w14:textId="00B650B1" w:rsidR="00FE488D" w:rsidRPr="00B83441" w:rsidRDefault="00FE488D" w:rsidP="006F7AFA">
      <w:pPr>
        <w:spacing w:after="0" w:line="480" w:lineRule="exact"/>
        <w:rPr>
          <w:rFonts w:cs="Times New Roman"/>
          <w:b/>
          <w:szCs w:val="24"/>
        </w:rPr>
      </w:pPr>
      <w:r w:rsidRPr="00B83441">
        <w:rPr>
          <w:rFonts w:cs="Times New Roman"/>
          <w:b/>
          <w:szCs w:val="24"/>
        </w:rPr>
        <w:t>Realism</w:t>
      </w:r>
    </w:p>
    <w:p w14:paraId="6BD503AC" w14:textId="64FE2148" w:rsidR="001D36B9" w:rsidRPr="00B83441" w:rsidRDefault="001D36B9" w:rsidP="006F7AFA">
      <w:pPr>
        <w:spacing w:after="0" w:line="480" w:lineRule="exact"/>
        <w:ind w:firstLine="720"/>
        <w:rPr>
          <w:rFonts w:cs="Times New Roman"/>
          <w:szCs w:val="24"/>
        </w:rPr>
      </w:pPr>
      <w:r w:rsidRPr="00B83441">
        <w:rPr>
          <w:rFonts w:cs="Times New Roman"/>
          <w:szCs w:val="24"/>
        </w:rPr>
        <w:t>Narcissist</w:t>
      </w:r>
      <w:r w:rsidR="003805EC" w:rsidRPr="00B83441">
        <w:rPr>
          <w:rFonts w:cs="Times New Roman"/>
          <w:szCs w:val="24"/>
        </w:rPr>
        <w:t>ic children</w:t>
      </w:r>
      <w:r w:rsidRPr="00B83441">
        <w:rPr>
          <w:rFonts w:cs="Times New Roman"/>
          <w:szCs w:val="24"/>
        </w:rPr>
        <w:t xml:space="preserve"> hold exalted views of themselves. </w:t>
      </w:r>
      <w:r w:rsidR="00167A2E">
        <w:rPr>
          <w:rFonts w:cs="Times New Roman"/>
          <w:szCs w:val="24"/>
        </w:rPr>
        <w:t>A</w:t>
      </w:r>
      <w:r w:rsidR="00AA2C2C" w:rsidRPr="00B83441">
        <w:rPr>
          <w:rFonts w:cs="Times New Roman"/>
          <w:szCs w:val="24"/>
        </w:rPr>
        <w:t xml:space="preserve">n 11-year-old narcissistic boy “unhesitatingly shared his certainty of becoming president of the United States as soon as he graduated from college with degrees in nuclear physics and brain surgery” </w:t>
      </w:r>
      <w:r w:rsidR="00AA2C2C" w:rsidRPr="00B83441">
        <w:rPr>
          <w:rFonts w:cs="Times New Roman"/>
          <w:szCs w:val="24"/>
        </w:rPr>
        <w:fldChar w:fldCharType="begin"/>
      </w:r>
      <w:r w:rsidR="00AA2C2C" w:rsidRPr="00B83441">
        <w:rPr>
          <w:rFonts w:cs="Times New Roman"/>
          <w:szCs w:val="24"/>
        </w:rPr>
        <w:instrText xml:space="preserve"> ADDIN ZOTERO_ITEM CSL_CITATION {"citationID":"e4YHtCFz","properties":{"formattedCitation":"(Bleiberg, 1984, p. 508)","plainCitation":"(Bleiberg, 1984, p. 508)","noteIndex":0},"citationItems":[{"id":735,"uris":["http://zotero.org/users/3632044/items/5PQH2I5R"],"uri":["http://zotero.org/users/3632044/items/5PQH2I5R"],"itemData":{"id":735,"type":"article-journal","title":"Narcissistic disorders in children. A developmental approach to diagnosis","container-title":"Bulletin of the Menninger Clinic","page":"501-517","volume":"48","issue":"6","source":"PubMed","ISSN":"0025-9284","note":"PMID: 6509241","journalAbbreviation":"Bull Menninger Clin","language":"eng","author":[{"family":"Bleiberg","given":"E."}],"issued":{"date-parts":[["1984",11]]}},"locator":"508"}],"schema":"https://github.com/citation-style-language/schema/raw/master/csl-citation.json"} </w:instrText>
      </w:r>
      <w:r w:rsidR="00AA2C2C" w:rsidRPr="00B83441">
        <w:rPr>
          <w:rFonts w:cs="Times New Roman"/>
          <w:szCs w:val="24"/>
        </w:rPr>
        <w:fldChar w:fldCharType="separate"/>
      </w:r>
      <w:r w:rsidR="00D51031" w:rsidRPr="00D51031">
        <w:rPr>
          <w:rFonts w:cs="Times New Roman"/>
        </w:rPr>
        <w:t>(Bleiberg, 1984, p. 508)</w:t>
      </w:r>
      <w:r w:rsidR="00AA2C2C" w:rsidRPr="00B83441">
        <w:rPr>
          <w:rFonts w:cs="Times New Roman"/>
          <w:szCs w:val="24"/>
        </w:rPr>
        <w:fldChar w:fldCharType="end"/>
      </w:r>
      <w:r w:rsidR="00AA2C2C" w:rsidRPr="00B83441">
        <w:rPr>
          <w:rFonts w:cs="Times New Roman"/>
          <w:szCs w:val="24"/>
        </w:rPr>
        <w:t>. E</w:t>
      </w:r>
      <w:r w:rsidR="00126810">
        <w:rPr>
          <w:rFonts w:cs="Times New Roman"/>
          <w:szCs w:val="24"/>
        </w:rPr>
        <w:t>vidence</w:t>
      </w:r>
      <w:r w:rsidR="00AA2C2C" w:rsidRPr="00B83441">
        <w:rPr>
          <w:rFonts w:cs="Times New Roman"/>
          <w:szCs w:val="24"/>
        </w:rPr>
        <w:t xml:space="preserve"> concurs. For example, a</w:t>
      </w:r>
      <w:r w:rsidR="00404ADC" w:rsidRPr="00B83441">
        <w:rPr>
          <w:rFonts w:cs="Times New Roman"/>
          <w:szCs w:val="24"/>
        </w:rPr>
        <w:t xml:space="preserve">fter failing to complete challenging puzzles, </w:t>
      </w:r>
      <w:r w:rsidR="00DB4BE3" w:rsidRPr="00B83441">
        <w:rPr>
          <w:rFonts w:cs="Times New Roman"/>
          <w:szCs w:val="24"/>
        </w:rPr>
        <w:t xml:space="preserve">narcissistic children </w:t>
      </w:r>
      <w:r w:rsidR="00404ADC" w:rsidRPr="00B83441">
        <w:rPr>
          <w:rFonts w:cs="Times New Roman"/>
          <w:szCs w:val="24"/>
        </w:rPr>
        <w:t>still believe</w:t>
      </w:r>
      <w:r w:rsidR="00824A34" w:rsidRPr="00B83441">
        <w:rPr>
          <w:rFonts w:cs="Times New Roman"/>
          <w:szCs w:val="24"/>
        </w:rPr>
        <w:t xml:space="preserve"> that</w:t>
      </w:r>
      <w:r w:rsidR="00404ADC" w:rsidRPr="00B83441">
        <w:rPr>
          <w:rFonts w:cs="Times New Roman"/>
          <w:szCs w:val="24"/>
        </w:rPr>
        <w:t xml:space="preserve"> they </w:t>
      </w:r>
      <w:r w:rsidR="003E01C2" w:rsidRPr="00B83441">
        <w:rPr>
          <w:rFonts w:cs="Times New Roman"/>
          <w:szCs w:val="24"/>
        </w:rPr>
        <w:t>performed extraordinarily well</w:t>
      </w:r>
      <w:r w:rsidR="00DB4BE3" w:rsidRPr="00B83441">
        <w:rPr>
          <w:rFonts w:cs="Times New Roman"/>
          <w:szCs w:val="24"/>
        </w:rPr>
        <w:t xml:space="preserve"> </w:t>
      </w:r>
      <w:r w:rsidRPr="00B83441">
        <w:rPr>
          <w:rFonts w:cs="Times New Roman"/>
          <w:szCs w:val="24"/>
        </w:rPr>
        <w:fldChar w:fldCharType="begin"/>
      </w:r>
      <w:r w:rsidR="00EB6027">
        <w:rPr>
          <w:rFonts w:cs="Times New Roman"/>
          <w:szCs w:val="24"/>
        </w:rPr>
        <w:instrText xml:space="preserve"> ADDIN ZOTERO_ITEM CSL_CITATION {"citationID":"TB7wXAq4","properties":{"formattedCitation":"(Derry et al., 2019)","plainCitation":"(Derry et al., 2019)","noteIndex":0},"citationItems":[{"id":936,"uris":["http://zotero.org/users/3632044/items/2BA997YX"],"uri":["http://zotero.org/users/3632044/items/2BA997YX"],"itemData":{"id":936,"type":"article-journal","title":"Fearing failure: Grandiose narcissism, vulnerable narcissism, and emotional reactivity in children","container-title":"Child Development. Advance online publication.","source":"Wiley Online Library","abstract":"The distinction between grandiose and vulnerable narcissism is new to the child literature, but initial findings suggest that it may have important implications for understanding adjustment. This study examined how expressions of narcissism in children influence their reactions to a mild egothreats experience. Children (N = 124; aged 8–12 years) completed self-ratings before and after doing a brief but challenging task. Negative emotions, self-conscious emotions, and performance estimates were measured. Regression analyses showed that, even after controlling the effects of self-esteem and temperament, vulnerable narcissism was related to increased hostility, anger, and shame, whereas grandiose narcissism was related to inflated performance estimates following the task. These results demonstrate the unique roles of grandiose and vulnerable narcissism in children.","URL":"https://onlinelibrary.wiley.com/doi/abs/10.1111/cdev.13264","DOI":"10.1111/cdev.13264","ISSN":"1467-8624","title-short":"Fearing Failure","language":"en","author":[{"family":"Derry","given":"Kate L."},{"family":"Ohan","given":"Jeneva L."},{"family":"Bayliss","given":"Donna M."}],"issued":{"date-parts":[["2019"]]},"accessed":{"date-parts":[["2019",8,27]]}}}],"schema":"https://github.com/citation-style-language/schema/raw/master/csl-citation.json"} </w:instrText>
      </w:r>
      <w:r w:rsidRPr="00B83441">
        <w:rPr>
          <w:rFonts w:cs="Times New Roman"/>
          <w:szCs w:val="24"/>
        </w:rPr>
        <w:fldChar w:fldCharType="separate"/>
      </w:r>
      <w:r w:rsidR="00EB6027" w:rsidRPr="00EB6027">
        <w:rPr>
          <w:rFonts w:cs="Times New Roman"/>
        </w:rPr>
        <w:t>(Derry et al., 2019)</w:t>
      </w:r>
      <w:r w:rsidRPr="00B83441">
        <w:rPr>
          <w:rFonts w:cs="Times New Roman"/>
          <w:szCs w:val="24"/>
        </w:rPr>
        <w:fldChar w:fldCharType="end"/>
      </w:r>
      <w:r w:rsidRPr="00B83441">
        <w:rPr>
          <w:rFonts w:cs="Times New Roman"/>
          <w:szCs w:val="24"/>
        </w:rPr>
        <w:t>.</w:t>
      </w:r>
      <w:r w:rsidR="00DB4BE3" w:rsidRPr="00B83441">
        <w:rPr>
          <w:rFonts w:cs="Times New Roman"/>
          <w:szCs w:val="24"/>
        </w:rPr>
        <w:t xml:space="preserve"> </w:t>
      </w:r>
      <w:r w:rsidRPr="00B83441">
        <w:rPr>
          <w:rFonts w:cs="Times New Roman"/>
          <w:szCs w:val="24"/>
        </w:rPr>
        <w:t xml:space="preserve">Such </w:t>
      </w:r>
      <w:r w:rsidR="00AE7CB5" w:rsidRPr="00B83441">
        <w:rPr>
          <w:rFonts w:cs="Times New Roman"/>
          <w:szCs w:val="24"/>
        </w:rPr>
        <w:t xml:space="preserve">grandiose self-views </w:t>
      </w:r>
      <w:r w:rsidRPr="00B83441">
        <w:rPr>
          <w:rFonts w:cs="Times New Roman"/>
          <w:szCs w:val="24"/>
        </w:rPr>
        <w:t xml:space="preserve">persist into adulthood. Adult narcissists see themselves as geniuses, even if their IQ scores are </w:t>
      </w:r>
      <w:r w:rsidR="001C7C9A">
        <w:rPr>
          <w:rFonts w:cs="Times New Roman"/>
          <w:szCs w:val="24"/>
        </w:rPr>
        <w:t>average</w:t>
      </w:r>
      <w:r w:rsidRPr="00B83441">
        <w:rPr>
          <w:rFonts w:cs="Times New Roman"/>
          <w:szCs w:val="24"/>
        </w:rPr>
        <w:t xml:space="preserve">; they think they are superb leaders, even if they disrupt group performance; and they believe they are attractive, even if others </w:t>
      </w:r>
      <w:r w:rsidR="001C7C9A">
        <w:rPr>
          <w:rFonts w:cs="Times New Roman"/>
          <w:szCs w:val="24"/>
        </w:rPr>
        <w:t>disagree</w:t>
      </w:r>
      <w:r w:rsidR="00CB3AE6" w:rsidRPr="00B83441">
        <w:rPr>
          <w:rFonts w:cs="Times New Roman"/>
          <w:szCs w:val="24"/>
        </w:rPr>
        <w:t xml:space="preserve"> </w:t>
      </w:r>
      <w:r w:rsidR="00CB3AE6" w:rsidRPr="00B83441">
        <w:rPr>
          <w:rFonts w:cs="Times New Roman"/>
          <w:szCs w:val="24"/>
        </w:rPr>
        <w:fldChar w:fldCharType="begin"/>
      </w:r>
      <w:r w:rsidR="00CB3AE6" w:rsidRPr="00B83441">
        <w:rPr>
          <w:rFonts w:cs="Times New Roman"/>
          <w:szCs w:val="24"/>
        </w:rPr>
        <w:instrText xml:space="preserve"> ADDIN ZOTERO_ITEM CSL_CITATION {"citationID":"ZzD3vwGv","properties":{"formattedCitation":"(Grijalva &amp; Zhang, 2016)","plainCitation":"(Grijalva &amp; Zhang, 2016)","noteIndex":0},"citationItems":[{"id":101,"uris":["http://zotero.org/users/3632044/items/MT2Z8DKA"],"uri":["http://zotero.org/users/3632044/items/MT2Z8DKA"],"itemData":{"id":101,"type":"article-journal","title":"Narcissism and self-insight: A review and meta-analysis of narcissists’ self-enhancement tendencies","container-title":"Personality and Social Psychology Bulletin","page":"3-24","volume":"42","issue":"1","source":"SAGE Journals","abstract":"The current article reviews the narcissism–self-enhancement literature using a multilevel meta-analytic technique. Specifically, we focus on self-insight self-enhancement (i.e., whether narcissists perceive themselves more positively than they are perceived by others); thus, we only include studies that compare narcissists’ self-reports to observer reports or objective measures. Results from 171 correlations reported in 36 empirical studies (N = 6,423) revealed that the narcissism–self-enhancement relationship corrected for unreliability in narcissism was .21 (95% confidence interval [CI] = [.17, .25]), and that narcissists tend to self-enhance their agentic characteristics more than their communal characteristics. The average corrected relationship between narcissism and self-enhancement for agentic characteristics was .29 (95% CI = [.25, .33]), whereas for communal characteristics it was .05 (95% CI = [−.01, .10]). In addition, we individually summarized narcissists’ self-enhancement for 10 different constructs (i.e., the Big Five, task performance, intelligence, leadership, attractiveness, and likeability).","DOI":"10.1177/0146167215611636","ISSN":"0146-1672","title-short":"Narcissism and Self-Insight","journalAbbreviation":"Personality and Social Psychology Bulletin","language":"en","author":[{"family":"Grijalva","given":"Emily"},{"family":"Zhang","given":"Luyao"}],"issued":{"date-parts":[["2016",1,1]]}}}],"schema":"https://github.com/citation-style-language/schema/raw/master/csl-citation.json"} </w:instrText>
      </w:r>
      <w:r w:rsidR="00CB3AE6" w:rsidRPr="00B83441">
        <w:rPr>
          <w:rFonts w:cs="Times New Roman"/>
          <w:szCs w:val="24"/>
        </w:rPr>
        <w:fldChar w:fldCharType="separate"/>
      </w:r>
      <w:r w:rsidR="00D51031" w:rsidRPr="00D51031">
        <w:rPr>
          <w:rFonts w:cs="Times New Roman"/>
        </w:rPr>
        <w:t>(Grijalva &amp; Zhang, 2016)</w:t>
      </w:r>
      <w:r w:rsidR="00CB3AE6" w:rsidRPr="00B83441">
        <w:rPr>
          <w:rFonts w:cs="Times New Roman"/>
          <w:szCs w:val="24"/>
        </w:rPr>
        <w:fldChar w:fldCharType="end"/>
      </w:r>
      <w:r w:rsidRPr="00B83441">
        <w:rPr>
          <w:rFonts w:cs="Times New Roman"/>
          <w:szCs w:val="24"/>
        </w:rPr>
        <w:t xml:space="preserve">. By contrast, children with high self-esteem have positive self-views, but those views </w:t>
      </w:r>
      <w:r w:rsidR="000E16AA">
        <w:rPr>
          <w:rFonts w:cs="Times New Roman"/>
          <w:szCs w:val="24"/>
        </w:rPr>
        <w:t>tend to be</w:t>
      </w:r>
      <w:r w:rsidR="000E16AA" w:rsidRPr="00B83441">
        <w:rPr>
          <w:rFonts w:cs="Times New Roman"/>
          <w:szCs w:val="24"/>
        </w:rPr>
        <w:t xml:space="preserve"> </w:t>
      </w:r>
      <w:r w:rsidRPr="00B83441">
        <w:rPr>
          <w:rFonts w:cs="Times New Roman"/>
          <w:szCs w:val="24"/>
        </w:rPr>
        <w:t xml:space="preserve">more grounded in reality. For example, </w:t>
      </w:r>
      <w:r w:rsidR="004D41F8">
        <w:rPr>
          <w:rFonts w:cs="Times New Roman"/>
          <w:szCs w:val="24"/>
        </w:rPr>
        <w:t>they</w:t>
      </w:r>
      <w:r w:rsidRPr="00B83441">
        <w:rPr>
          <w:rFonts w:cs="Times New Roman"/>
          <w:szCs w:val="24"/>
        </w:rPr>
        <w:t xml:space="preserve"> do not overestimate their performance </w:t>
      </w:r>
      <w:r w:rsidR="003F4F2C" w:rsidRPr="00B83441">
        <w:rPr>
          <w:rFonts w:cs="Times New Roman"/>
          <w:szCs w:val="24"/>
        </w:rPr>
        <w:t xml:space="preserve">as much as narcissistic children do </w:t>
      </w:r>
      <w:r w:rsidRPr="00B83441">
        <w:rPr>
          <w:rFonts w:cs="Times New Roman"/>
          <w:szCs w:val="24"/>
        </w:rPr>
        <w:fldChar w:fldCharType="begin"/>
      </w:r>
      <w:r w:rsidR="0079720F" w:rsidRPr="00B83441">
        <w:rPr>
          <w:rFonts w:cs="Times New Roman"/>
          <w:szCs w:val="24"/>
        </w:rPr>
        <w:instrText xml:space="preserve"> ADDIN ZOTERO_ITEM CSL_CITATION {"citationID":"zO8NLWzJ","properties":{"formattedCitation":"(Derry et al., 2019)","plainCitation":"(Derry et al., 2019)","noteIndex":0},"citationItems":[{"id":936,"uris":["http://zotero.org/users/3632044/items/2BA997YX"],"uri":["http://zotero.org/users/3632044/items/2BA997YX"],"itemData":{"id":936,"type":"article-journal","title":"Fearing failure: Grandiose narcissism, vulnerable narcissism, and emotional reactivity in children","container-title":"Child Development. Advance online publication.","source":"Wiley Online Library","abstract":"The distinction between grandiose and vulnerable narcissism is new to the child literature, but initial findings suggest that it may have important implications for understanding adjustment. This study examined how expressions of narcissism in children influence their reactions to a mild egothreats experience. Children (N = 124; aged 8–12 years) completed self-ratings before and after doing a brief but challenging task. Negative emotions, self-conscious emotions, and performance estimates were measured. Regression analyses showed that, even after controlling the effects of self-esteem and temperament, vulnerable narcissism was related to increased hostility, anger, and shame, whereas grandiose narcissism was related to inflated performance estimates following the task. These results demonstrate the unique roles of grandiose and vulnerable narcissism in children.","URL":"https://onlinelibrary.wiley.com/doi/abs/10.1111/cdev.13264","DOI":"10.1111/cdev.13264","ISSN":"1467-8624","title-short":"Fearing Failure","language":"en","author":[{"family":"Derry","given":"Kate L."},{"family":"Ohan","given":"Jeneva L."},{"family":"Bayliss","given":"Donna M."}],"issued":{"date-parts":[["2019"]]},"accessed":{"date-parts":[["2019",8,27]]}}}],"schema":"https://github.com/citation-style-language/schema/raw/master/csl-citation.json"} </w:instrText>
      </w:r>
      <w:r w:rsidRPr="00B83441">
        <w:rPr>
          <w:rFonts w:cs="Times New Roman"/>
          <w:szCs w:val="24"/>
        </w:rPr>
        <w:fldChar w:fldCharType="separate"/>
      </w:r>
      <w:r w:rsidR="00D51031" w:rsidRPr="00D51031">
        <w:rPr>
          <w:rFonts w:cs="Times New Roman"/>
        </w:rPr>
        <w:t>(Derry et al., 2019)</w:t>
      </w:r>
      <w:r w:rsidRPr="00B83441">
        <w:rPr>
          <w:rFonts w:cs="Times New Roman"/>
          <w:szCs w:val="24"/>
        </w:rPr>
        <w:fldChar w:fldCharType="end"/>
      </w:r>
      <w:r w:rsidRPr="00B83441">
        <w:rPr>
          <w:rFonts w:cs="Times New Roman"/>
          <w:szCs w:val="24"/>
        </w:rPr>
        <w:t xml:space="preserve">. Thus, </w:t>
      </w:r>
      <w:r w:rsidR="000208D0" w:rsidRPr="00B83441">
        <w:rPr>
          <w:rFonts w:cs="Times New Roman"/>
          <w:szCs w:val="24"/>
        </w:rPr>
        <w:t>whereas narcissism is</w:t>
      </w:r>
      <w:r w:rsidR="001A7F28">
        <w:rPr>
          <w:rFonts w:cs="Times New Roman"/>
          <w:szCs w:val="24"/>
        </w:rPr>
        <w:t xml:space="preserve"> </w:t>
      </w:r>
      <w:r w:rsidR="000208D0" w:rsidRPr="00B83441">
        <w:rPr>
          <w:rFonts w:cs="Times New Roman"/>
          <w:szCs w:val="24"/>
        </w:rPr>
        <w:t xml:space="preserve">marked by </w:t>
      </w:r>
      <w:r w:rsidR="000208D0" w:rsidRPr="00B83441">
        <w:rPr>
          <w:rFonts w:cs="Times New Roman"/>
          <w:i/>
          <w:szCs w:val="24"/>
        </w:rPr>
        <w:t>illusion</w:t>
      </w:r>
      <w:r w:rsidR="000208D0" w:rsidRPr="00B83441">
        <w:rPr>
          <w:rFonts w:cs="Times New Roman"/>
          <w:szCs w:val="24"/>
        </w:rPr>
        <w:t xml:space="preserve">, self-esteem is marked </w:t>
      </w:r>
      <w:r w:rsidR="00C01D55">
        <w:rPr>
          <w:rFonts w:cs="Times New Roman"/>
          <w:szCs w:val="24"/>
        </w:rPr>
        <w:t>b</w:t>
      </w:r>
      <w:r w:rsidR="00C01D55" w:rsidRPr="00B83441">
        <w:rPr>
          <w:rFonts w:cs="Times New Roman"/>
          <w:szCs w:val="24"/>
        </w:rPr>
        <w:t xml:space="preserve">y </w:t>
      </w:r>
      <w:r w:rsidR="000208D0" w:rsidRPr="00B83441">
        <w:rPr>
          <w:rFonts w:cs="Times New Roman"/>
          <w:i/>
          <w:szCs w:val="24"/>
        </w:rPr>
        <w:t>realism</w:t>
      </w:r>
      <w:r w:rsidR="000208D0" w:rsidRPr="00B83441">
        <w:rPr>
          <w:rFonts w:cs="Times New Roman"/>
          <w:szCs w:val="24"/>
        </w:rPr>
        <w:t>.</w:t>
      </w:r>
    </w:p>
    <w:p w14:paraId="3342A09F" w14:textId="6D423C5D" w:rsidR="00541FA0" w:rsidRPr="00B83441" w:rsidRDefault="00541FA0" w:rsidP="006F7AFA">
      <w:pPr>
        <w:spacing w:after="0" w:line="480" w:lineRule="exact"/>
        <w:rPr>
          <w:rFonts w:cs="Times New Roman"/>
          <w:b/>
          <w:szCs w:val="24"/>
        </w:rPr>
      </w:pPr>
      <w:r w:rsidRPr="00B83441">
        <w:rPr>
          <w:rFonts w:cs="Times New Roman"/>
          <w:b/>
          <w:szCs w:val="24"/>
        </w:rPr>
        <w:t>Growth</w:t>
      </w:r>
    </w:p>
    <w:p w14:paraId="1E18B7BA" w14:textId="608462A1" w:rsidR="00541FA0" w:rsidRPr="00B83441" w:rsidRDefault="003C3D13" w:rsidP="006F7AFA">
      <w:pPr>
        <w:spacing w:after="0" w:line="480" w:lineRule="exact"/>
        <w:ind w:firstLine="720"/>
        <w:rPr>
          <w:rFonts w:cs="Times New Roman"/>
          <w:szCs w:val="24"/>
        </w:rPr>
      </w:pPr>
      <w:r w:rsidRPr="00B83441">
        <w:rPr>
          <w:rFonts w:cs="Times New Roman"/>
          <w:szCs w:val="24"/>
        </w:rPr>
        <w:t>Narcissistic children</w:t>
      </w:r>
      <w:r w:rsidR="00541FA0" w:rsidRPr="00B83441">
        <w:rPr>
          <w:rFonts w:cs="Times New Roman"/>
          <w:szCs w:val="24"/>
        </w:rPr>
        <w:t xml:space="preserve"> </w:t>
      </w:r>
      <w:r w:rsidR="00A019C9" w:rsidRPr="00B83441">
        <w:rPr>
          <w:rFonts w:cs="Times New Roman"/>
          <w:szCs w:val="24"/>
        </w:rPr>
        <w:t>strive for superiority</w:t>
      </w:r>
      <w:r w:rsidR="00205500">
        <w:rPr>
          <w:rFonts w:cs="Times New Roman"/>
          <w:szCs w:val="24"/>
        </w:rPr>
        <w:t xml:space="preserve">. </w:t>
      </w:r>
      <w:r w:rsidR="005C0E08">
        <w:rPr>
          <w:rFonts w:cs="Times New Roman"/>
          <w:szCs w:val="24"/>
        </w:rPr>
        <w:t>N</w:t>
      </w:r>
      <w:r w:rsidR="00205500">
        <w:rPr>
          <w:rFonts w:cs="Times New Roman"/>
          <w:szCs w:val="24"/>
        </w:rPr>
        <w:t>arcissism is rooted in the desire to</w:t>
      </w:r>
      <w:r w:rsidR="00541FA0" w:rsidRPr="00B83441">
        <w:rPr>
          <w:rFonts w:cs="Times New Roman"/>
          <w:szCs w:val="24"/>
        </w:rPr>
        <w:t xml:space="preserve"> stand out from others and get ahead of others</w:t>
      </w:r>
      <w:r w:rsidR="0087403C">
        <w:rPr>
          <w:rFonts w:cs="Times New Roman"/>
          <w:szCs w:val="24"/>
        </w:rPr>
        <w:t xml:space="preserve"> </w:t>
      </w:r>
      <w:r w:rsidR="0087403C">
        <w:rPr>
          <w:rFonts w:cs="Times New Roman"/>
          <w:szCs w:val="24"/>
        </w:rPr>
        <w:fldChar w:fldCharType="begin"/>
      </w:r>
      <w:r w:rsidR="0087403C">
        <w:rPr>
          <w:rFonts w:cs="Times New Roman"/>
          <w:szCs w:val="24"/>
        </w:rPr>
        <w:instrText xml:space="preserve"> ADDIN ZOTERO_ITEM CSL_CITATION {"citationID":"ktvSSaxL","properties":{"formattedCitation":"(Grapsas, Brummelman, Back, &amp; Denissen, 2020)","plainCitation":"(Grapsas, Brummelman, Back, &amp; Denissen, 2020)","noteIndex":0},"citationItems":[{"id":1145,"uris":["http://zotero.org/users/3632044/items/FYDR8ZK2"],"uri":["http://zotero.org/users/3632044/items/FYDR8ZK2"],"itemData":{"id":1145,"type":"article-journal","title":"The “why” and “how” of narcissism: A process model of narcissistic status pursuit","container-title":"Perspectives on Psychological Science","page":"150-172","volume":"15","issue":"1","source":"SAGE Journals","abstract":"We propose a self-regulation model of grandiose narcissism. This model illustrates an interconnected set of processes through which narcissists (i.e., individuals with relatively high levels of grandiose narcissism) pursue social status in their moment-by-moment transactions with their environments. The model shows that narcissists select situations that afford status. Narcissists vigilantly attend to cues related to the status they and others have in these situations and, on the basis of these perceived cues, appraise whether they can elevate their status or reduce the status of others. Narcissists engage in self-promotion (admiration pathway) or other-derogation (rivalry pathway) in accordance with these appraisals. Each pathway has unique consequences for how narcissists are perceived by others, thus shaping their social status over time. The model demonstrates how narcissism manifests itself as a stable and consistent cluster of behaviors in pursuit of social status and how it develops and maintains itself over time. More broadly, the model might offer useful insights for future process models of other personality traits.","DOI":"10.1177/1745691619873350","ISSN":"1745-6916","title-short":"The “Why” and “How” of Narcissism","journalAbbreviation":"Perspect Psychol Sci","language":"en","author":[{"family":"Grapsas","given":"Stathis"},{"family":"Brummelman","given":"Eddie"},{"family":"Back","given":"Mitja D."},{"family":"Denissen","given":"Jaap J. A."}],"issued":{"date-parts":[["2020",1,1]]}}}],"schema":"https://github.com/citation-style-language/schema/raw/master/csl-citation.json"} </w:instrText>
      </w:r>
      <w:r w:rsidR="0087403C">
        <w:rPr>
          <w:rFonts w:cs="Times New Roman"/>
          <w:szCs w:val="24"/>
        </w:rPr>
        <w:fldChar w:fldCharType="separate"/>
      </w:r>
      <w:r w:rsidR="0087403C" w:rsidRPr="0087403C">
        <w:rPr>
          <w:rFonts w:cs="Times New Roman"/>
        </w:rPr>
        <w:t>(Grapsas, Brummelman, Back, &amp; Denissen, 2020)</w:t>
      </w:r>
      <w:r w:rsidR="0087403C">
        <w:rPr>
          <w:rFonts w:cs="Times New Roman"/>
          <w:szCs w:val="24"/>
        </w:rPr>
        <w:fldChar w:fldCharType="end"/>
      </w:r>
      <w:r w:rsidR="00541FA0" w:rsidRPr="00B83441">
        <w:rPr>
          <w:rFonts w:cs="Times New Roman"/>
          <w:szCs w:val="24"/>
        </w:rPr>
        <w:t>. In the service of superiority, narcissistic children may look down on others, and compare themselves favorably to others</w:t>
      </w:r>
      <w:r w:rsidR="00E77FDD">
        <w:rPr>
          <w:rFonts w:cs="Times New Roman"/>
          <w:szCs w:val="24"/>
        </w:rPr>
        <w:t xml:space="preserve"> </w:t>
      </w:r>
      <w:r w:rsidR="00E77FDD">
        <w:rPr>
          <w:rFonts w:cs="Times New Roman"/>
          <w:szCs w:val="24"/>
        </w:rPr>
        <w:fldChar w:fldCharType="begin"/>
      </w:r>
      <w:r w:rsidR="00E77FDD">
        <w:rPr>
          <w:rFonts w:cs="Times New Roman"/>
          <w:szCs w:val="24"/>
        </w:rPr>
        <w:instrText xml:space="preserve"> ADDIN ZOTERO_ITEM CSL_CITATION {"citationID":"hoP0Znoz","properties":{"formattedCitation":"(Thomaes &amp; Brummelman, 2016)","plainCitation":"(Thomaes &amp; Brummelman, 2016)","noteIndex":0},"citationItems":[{"id":160,"uris":["http://zotero.org/users/3632044/items/8PH9DDAV"],"uri":["http://zotero.org/users/3632044/items/8PH9DDAV"],"itemData":{"id":160,"type":"chapter","title":"Narcissism","container-title":"Developmental psychopathology","publisher":"Wiley","publisher-place":"Hoboken, NJ","page":"679-725","volume":"4","edition":"3","event-place":"Hoboken, NJ","author":[{"family":"Thomaes","given":"Sander"},{"family":"Brummelman","given":"Eddie"}],"editor":[{"family":"Cicchetti","given":"Dante"}],"issued":{"date-parts":[["2016"]]}}}],"schema":"https://github.com/citation-style-language/schema/raw/master/csl-citation.json"} </w:instrText>
      </w:r>
      <w:r w:rsidR="00E77FDD">
        <w:rPr>
          <w:rFonts w:cs="Times New Roman"/>
          <w:szCs w:val="24"/>
        </w:rPr>
        <w:fldChar w:fldCharType="separate"/>
      </w:r>
      <w:r w:rsidR="00D51031" w:rsidRPr="00D51031">
        <w:rPr>
          <w:rFonts w:cs="Times New Roman"/>
        </w:rPr>
        <w:t>(Thomaes &amp; Brummelman, 2016)</w:t>
      </w:r>
      <w:r w:rsidR="00E77FDD">
        <w:rPr>
          <w:rFonts w:cs="Times New Roman"/>
          <w:szCs w:val="24"/>
        </w:rPr>
        <w:fldChar w:fldCharType="end"/>
      </w:r>
      <w:r w:rsidR="00541FA0" w:rsidRPr="00B83441">
        <w:rPr>
          <w:rFonts w:cs="Times New Roman"/>
          <w:szCs w:val="24"/>
        </w:rPr>
        <w:t xml:space="preserve">. </w:t>
      </w:r>
      <w:r w:rsidR="004872A0">
        <w:rPr>
          <w:rFonts w:cs="Times New Roman"/>
          <w:szCs w:val="24"/>
        </w:rPr>
        <w:t xml:space="preserve">As narcissistic children look down on others, they may </w:t>
      </w:r>
      <w:r w:rsidR="00205500">
        <w:rPr>
          <w:rFonts w:cs="Times New Roman"/>
          <w:szCs w:val="24"/>
        </w:rPr>
        <w:t>feel little</w:t>
      </w:r>
      <w:r w:rsidR="004872A0">
        <w:rPr>
          <w:rFonts w:cs="Times New Roman"/>
          <w:szCs w:val="24"/>
        </w:rPr>
        <w:t xml:space="preserve"> care, concern, or empathy for </w:t>
      </w:r>
      <w:r w:rsidR="005C0E08">
        <w:rPr>
          <w:rFonts w:cs="Times New Roman"/>
          <w:szCs w:val="24"/>
        </w:rPr>
        <w:t>them</w:t>
      </w:r>
      <w:r w:rsidR="004872A0">
        <w:rPr>
          <w:rFonts w:cs="Times New Roman"/>
          <w:szCs w:val="24"/>
        </w:rPr>
        <w:t xml:space="preserve"> </w:t>
      </w:r>
      <w:r w:rsidR="004872A0">
        <w:rPr>
          <w:rFonts w:cs="Times New Roman"/>
          <w:szCs w:val="24"/>
        </w:rPr>
        <w:fldChar w:fldCharType="begin"/>
      </w:r>
      <w:r w:rsidR="004872A0">
        <w:rPr>
          <w:rFonts w:cs="Times New Roman"/>
          <w:szCs w:val="24"/>
        </w:rPr>
        <w:instrText xml:space="preserve"> ADDIN ZOTERO_ITEM CSL_CITATION {"citationID":"1IEGXE8k","properties":{"formattedCitation":"(Thomaes, Stegge, Bushman, Olthof, &amp; Denissen, 2008)","plainCitation":"(Thomaes, Stegge, Bushman, Olthof, &amp; Denissen, 2008)","noteIndex":0},"citationItems":[{"id":134,"uris":["http://zotero.org/users/3632044/items/GTGJY54J"],"uri":["http://zotero.org/users/3632044/items/GTGJY54J"],"itemData":{"id":134,"type":"article-journal","title":"Development and validation of the Childhood Narcissism Scale","container-title":"Journal of Personality Assessment","page":"382-391","volume":"90","issue":"4","source":"Taylor and Francis+NEJM","abstract":"In this article, we describe the development and validation of a short (10 item) but comprehensive self-report measure of childhood narcissism. The Childhood Narcissism Scale (CNS) is a 1-dimensional measure of stable individual differences in childhood narcissism with strong internal consistency reliability (Studies 1–4). The CNS is virtually unrelated to conventional measures of self-esteem but is positively related to self-appraised superiority, social evaluative concern and self-esteem contingency, agentic interpersonal goals, and emotional extremity (Study 5). Furthermore, the CNS is negatively related to empathic concern and positively related to aggression following ego threat (Study 6). These results suggest that childhood narcissism has similar psychological and interpersonal correlates as adult narcissism. The CNS provides researchers a convenient tool for measuring narcissism in children and young adolescents with strong preliminary psychometric characteristics.","DOI":"10.1080/00223890802108162","ISSN":"0022-3891","author":[{"family":"Thomaes","given":"Sander"},{"family":"Stegge","given":"Hedy"},{"family":"Bushman","given":"Brad J."},{"family":"Olthof","given":"Tjeert"},{"family":"Denissen","given":"Jaap"}],"issued":{"date-parts":[["2008",6,26]]}}}],"schema":"https://github.com/citation-style-language/schema/raw/master/csl-citation.json"} </w:instrText>
      </w:r>
      <w:r w:rsidR="004872A0">
        <w:rPr>
          <w:rFonts w:cs="Times New Roman"/>
          <w:szCs w:val="24"/>
        </w:rPr>
        <w:fldChar w:fldCharType="separate"/>
      </w:r>
      <w:r w:rsidR="004872A0" w:rsidRPr="004872A0">
        <w:rPr>
          <w:rFonts w:cs="Times New Roman"/>
        </w:rPr>
        <w:t>(Thomaes, Stegge, Bushman, Olthof, &amp; Denissen, 2008)</w:t>
      </w:r>
      <w:r w:rsidR="004872A0">
        <w:rPr>
          <w:rFonts w:cs="Times New Roman"/>
          <w:szCs w:val="24"/>
        </w:rPr>
        <w:fldChar w:fldCharType="end"/>
      </w:r>
      <w:r w:rsidR="004872A0">
        <w:rPr>
          <w:rFonts w:cs="Times New Roman"/>
          <w:szCs w:val="24"/>
        </w:rPr>
        <w:t xml:space="preserve">. </w:t>
      </w:r>
      <w:r w:rsidRPr="00B83441">
        <w:rPr>
          <w:rFonts w:cs="Times New Roman"/>
          <w:szCs w:val="24"/>
        </w:rPr>
        <w:t>By contrast, c</w:t>
      </w:r>
      <w:r w:rsidR="00541FA0" w:rsidRPr="00B83441">
        <w:rPr>
          <w:rFonts w:cs="Times New Roman"/>
          <w:szCs w:val="24"/>
        </w:rPr>
        <w:t xml:space="preserve">hildren with high self-esteem </w:t>
      </w:r>
      <w:r w:rsidR="002E3F2A" w:rsidRPr="00B83441">
        <w:rPr>
          <w:rFonts w:cs="Times New Roman"/>
          <w:szCs w:val="24"/>
        </w:rPr>
        <w:t xml:space="preserve">are </w:t>
      </w:r>
      <w:r w:rsidR="00541FA0" w:rsidRPr="00B83441">
        <w:rPr>
          <w:rFonts w:cs="Times New Roman"/>
          <w:szCs w:val="24"/>
        </w:rPr>
        <w:t>more interested in improving themselves than in outperforming others. For example, they believe</w:t>
      </w:r>
      <w:r w:rsidR="001A7F28">
        <w:rPr>
          <w:rFonts w:cs="Times New Roman"/>
          <w:szCs w:val="24"/>
        </w:rPr>
        <w:t xml:space="preserve"> that</w:t>
      </w:r>
      <w:r w:rsidR="00541FA0" w:rsidRPr="00B83441">
        <w:rPr>
          <w:rFonts w:cs="Times New Roman"/>
          <w:szCs w:val="24"/>
        </w:rPr>
        <w:t xml:space="preserve"> they can </w:t>
      </w:r>
      <w:r w:rsidR="005C0E08">
        <w:rPr>
          <w:rFonts w:cs="Times New Roman"/>
          <w:szCs w:val="24"/>
        </w:rPr>
        <w:t>hone</w:t>
      </w:r>
      <w:r w:rsidR="005C0E08" w:rsidRPr="00B83441">
        <w:rPr>
          <w:rFonts w:cs="Times New Roman"/>
          <w:szCs w:val="24"/>
        </w:rPr>
        <w:t xml:space="preserve"> </w:t>
      </w:r>
      <w:r w:rsidR="00541FA0" w:rsidRPr="00B83441">
        <w:rPr>
          <w:rFonts w:cs="Times New Roman"/>
          <w:szCs w:val="24"/>
        </w:rPr>
        <w:t xml:space="preserve">their abilities through effort and education </w:t>
      </w:r>
      <w:r w:rsidR="00541FA0" w:rsidRPr="00B83441">
        <w:rPr>
          <w:rFonts w:cs="Times New Roman"/>
          <w:szCs w:val="24"/>
        </w:rPr>
        <w:fldChar w:fldCharType="begin"/>
      </w:r>
      <w:r w:rsidR="00AE557B">
        <w:rPr>
          <w:rFonts w:cs="Times New Roman"/>
          <w:szCs w:val="24"/>
        </w:rPr>
        <w:instrText xml:space="preserve"> ADDIN ZOTERO_ITEM CSL_CITATION {"citationID":"JqJXAfzW","properties":{"formattedCitation":"(Robins &amp; Pals, 2002)","plainCitation":"(Robins &amp; Pals, 2002)","noteIndex":0},"citationItems":[{"id":390,"uris":["http://zotero.org/users/3632044/items/A8TKIM57"],"uri":["http://zotero.org/users/3632044/items/A8TKIM57"],"itemData":{"id":390,"type":"article-journal","title":"Implicit self-theories in the academic domain: Implications for goal orientation, attributions, affect, and self-esteem change","container-title":"Self and Identity","page":"313-336","volume":"1","issue":"4","source":"Taylor and Francis+NEJM","abstract":"This study supported hypotheses derived from Dweck's model about the implications of two implicit self-theories: Entity theorists believe their intelligence is fixed, whereas Incremental theorists believe their intelligence can be increased. Findings showed no normative change in implicit self-theories from high school through college and relatively stable individual differences during college. Entity theorists tended to adopt performance goals, whereas Incremental theorists tended to adopt learning goals. In terms of attributions, affect, and behavioral response to challenge, Entity theorists displayed a helpless response pattern and Incremental theorists displayed a mastery-oriented response pattern. Finally, Entity theorists declined in self-esteem during college whereas Incremental theorists increased self-esteem, and path analyses showed that this effect was mediated by goal orientation and the helpless versus mastery response patterns.","DOI":"10.1080/15298860290106805","ISSN":"1529-8868","title-short":"Implicit Self-Theories in the Academic Domain","author":[{"family":"Robins","given":"Richard W."},{"family":"Pals","given":"Jennifer L."}],"issued":{"date-parts":[["2002",10,1]]}}}],"schema":"https://github.com/citation-style-language/schema/raw/master/csl-citation.json"} </w:instrText>
      </w:r>
      <w:r w:rsidR="00541FA0" w:rsidRPr="00B83441">
        <w:rPr>
          <w:rFonts w:cs="Times New Roman"/>
          <w:szCs w:val="24"/>
        </w:rPr>
        <w:fldChar w:fldCharType="separate"/>
      </w:r>
      <w:r w:rsidR="00AE557B" w:rsidRPr="00AE557B">
        <w:rPr>
          <w:rFonts w:cs="Times New Roman"/>
        </w:rPr>
        <w:t>(Robins &amp; Pals, 2002)</w:t>
      </w:r>
      <w:r w:rsidR="00541FA0" w:rsidRPr="00B83441">
        <w:rPr>
          <w:rFonts w:cs="Times New Roman"/>
          <w:szCs w:val="24"/>
        </w:rPr>
        <w:fldChar w:fldCharType="end"/>
      </w:r>
      <w:r w:rsidR="004A6504" w:rsidRPr="00B83441">
        <w:rPr>
          <w:rFonts w:cs="Times New Roman"/>
          <w:szCs w:val="24"/>
        </w:rPr>
        <w:t>. Consequently, they are curious, interested, and ready to</w:t>
      </w:r>
      <w:r w:rsidR="00541FA0" w:rsidRPr="00B83441">
        <w:rPr>
          <w:rFonts w:cs="Times New Roman"/>
          <w:szCs w:val="24"/>
        </w:rPr>
        <w:t xml:space="preserve"> </w:t>
      </w:r>
      <w:r w:rsidR="009A7E3E">
        <w:rPr>
          <w:rFonts w:cs="Times New Roman"/>
          <w:szCs w:val="24"/>
        </w:rPr>
        <w:t>assume</w:t>
      </w:r>
      <w:r w:rsidR="00541FA0" w:rsidRPr="00B83441">
        <w:rPr>
          <w:rFonts w:cs="Times New Roman"/>
          <w:szCs w:val="24"/>
        </w:rPr>
        <w:t xml:space="preserve"> challenging tasks to </w:t>
      </w:r>
      <w:r w:rsidR="002E3F2A" w:rsidRPr="00B83441">
        <w:rPr>
          <w:rFonts w:cs="Times New Roman"/>
          <w:szCs w:val="24"/>
        </w:rPr>
        <w:t xml:space="preserve">better </w:t>
      </w:r>
      <w:r w:rsidR="00541FA0" w:rsidRPr="00B83441">
        <w:rPr>
          <w:rFonts w:cs="Times New Roman"/>
          <w:szCs w:val="24"/>
        </w:rPr>
        <w:t xml:space="preserve">themselves </w:t>
      </w:r>
      <w:r w:rsidR="00541FA0" w:rsidRPr="00B83441">
        <w:rPr>
          <w:rFonts w:cs="Times New Roman"/>
          <w:szCs w:val="24"/>
        </w:rPr>
        <w:fldChar w:fldCharType="begin"/>
      </w:r>
      <w:r w:rsidR="00AE557B">
        <w:rPr>
          <w:rFonts w:cs="Times New Roman"/>
          <w:szCs w:val="24"/>
        </w:rPr>
        <w:instrText xml:space="preserve"> ADDIN ZOTERO_ITEM CSL_CITATION {"citationID":"ACJ1SYo6","properties":{"formattedCitation":"(Waschull &amp; Kernis, 1996)","plainCitation":"(Waschull &amp; Kernis, 1996)","noteIndex":0},"citationItems":[{"id":1005,"uris":["http://zotero.org/users/3632044/items/YPUHCTI8"],"uri":["http://zotero.org/users/3632044/items/YPUHCTI8"],"itemData":{"id":1005,"type":"article-journal","title":"Level and stability of self-esteem as predictors of children's intrinsic motivation and reasons for anger","container-title":"Personality and Social Psychology Bulletin","page":"4-13","volume":"22","issue":"1","source":"SAGE Journals","abstract":"The authors examined the extent to which level and stability of fifth-grade children's self-esteem predicted intrinsic motivation and related achievement behaviors, and reasons for anger. The findings indicated that the more unstable the children's self-esteem, the lower their scores on measures of curiosity/interest and preference for challenge. In addition, the lower the children's self-esteem, the lower their preference for challenge. Additional analyses indicated that (a) self-evaluations of scholastic competence mediated the effects of both stability and level of self-esteem and (b) day-to-day variability in self-evaluations of scholastic competence was so intertwined with stability of self-esteem that neither uniquely predicted either curiosity/interest or preference for challenge. Finally, the more unstable the children's self-esteem, the greater the likelihood that they reported that they would become angry because of the self-esteem-threatening aspects of aversive interpersonal events. Theoretical implications are discussed.","DOI":"10.1177/0146167296221001","ISSN":"0146-1672","journalAbbreviation":"Pers Soc Psychol Bull","language":"en","author":[{"family":"Waschull","given":"Stefanie B."},{"family":"Kernis","given":"Michael H."}],"issued":{"date-parts":[["1996",1,1]]}}}],"schema":"https://github.com/citation-style-language/schema/raw/master/csl-citation.json"} </w:instrText>
      </w:r>
      <w:r w:rsidR="00541FA0" w:rsidRPr="00B83441">
        <w:rPr>
          <w:rFonts w:cs="Times New Roman"/>
          <w:szCs w:val="24"/>
        </w:rPr>
        <w:fldChar w:fldCharType="separate"/>
      </w:r>
      <w:r w:rsidR="00D51031" w:rsidRPr="00D51031">
        <w:rPr>
          <w:rFonts w:cs="Times New Roman"/>
        </w:rPr>
        <w:t>(Waschull &amp; Kernis, 1996)</w:t>
      </w:r>
      <w:r w:rsidR="00541FA0" w:rsidRPr="00B83441">
        <w:rPr>
          <w:rFonts w:cs="Times New Roman"/>
          <w:szCs w:val="24"/>
        </w:rPr>
        <w:fldChar w:fldCharType="end"/>
      </w:r>
      <w:r w:rsidR="00541FA0" w:rsidRPr="00B83441">
        <w:rPr>
          <w:rFonts w:cs="Times New Roman"/>
          <w:szCs w:val="24"/>
        </w:rPr>
        <w:t xml:space="preserve">. </w:t>
      </w:r>
      <w:r w:rsidR="002E3F2A" w:rsidRPr="00B83441">
        <w:rPr>
          <w:rFonts w:cs="Times New Roman"/>
          <w:szCs w:val="24"/>
        </w:rPr>
        <w:t>C</w:t>
      </w:r>
      <w:r w:rsidR="00541FA0" w:rsidRPr="00B83441">
        <w:rPr>
          <w:rFonts w:cs="Times New Roman"/>
          <w:szCs w:val="24"/>
        </w:rPr>
        <w:t>hildren with high self-esteem</w:t>
      </w:r>
      <w:r w:rsidR="002E3F2A" w:rsidRPr="00B83441">
        <w:rPr>
          <w:rFonts w:cs="Times New Roman"/>
          <w:szCs w:val="24"/>
        </w:rPr>
        <w:t>, then,</w:t>
      </w:r>
      <w:r w:rsidR="00541FA0" w:rsidRPr="00B83441">
        <w:rPr>
          <w:rFonts w:cs="Times New Roman"/>
          <w:szCs w:val="24"/>
        </w:rPr>
        <w:t xml:space="preserve"> may not </w:t>
      </w:r>
      <w:r w:rsidR="000E16AA">
        <w:rPr>
          <w:rFonts w:cs="Times New Roman"/>
          <w:szCs w:val="24"/>
        </w:rPr>
        <w:t xml:space="preserve">habitually </w:t>
      </w:r>
      <w:r w:rsidR="00541FA0" w:rsidRPr="00B83441">
        <w:rPr>
          <w:rFonts w:cs="Times New Roman"/>
          <w:szCs w:val="24"/>
        </w:rPr>
        <w:t>compare themselves to others, but instead</w:t>
      </w:r>
      <w:r w:rsidR="000E16AA">
        <w:rPr>
          <w:rFonts w:cs="Times New Roman"/>
          <w:szCs w:val="24"/>
        </w:rPr>
        <w:t xml:space="preserve"> tend to</w:t>
      </w:r>
      <w:r w:rsidR="00541FA0" w:rsidRPr="00B83441">
        <w:rPr>
          <w:rFonts w:cs="Times New Roman"/>
          <w:szCs w:val="24"/>
        </w:rPr>
        <w:t xml:space="preserve"> reflect on how they have improved over time </w:t>
      </w:r>
      <w:r w:rsidR="00541FA0" w:rsidRPr="00DB406D">
        <w:rPr>
          <w:rFonts w:cs="Times New Roman"/>
          <w:szCs w:val="24"/>
        </w:rPr>
        <w:fldChar w:fldCharType="begin"/>
      </w:r>
      <w:r w:rsidR="00C47935">
        <w:rPr>
          <w:rFonts w:cs="Times New Roman"/>
          <w:szCs w:val="24"/>
        </w:rPr>
        <w:instrText xml:space="preserve"> ADDIN ZOTERO_ITEM CSL_CITATION {"citationID":"4egkOImK","properties":{"formattedCitation":"(G\\uc0\\u252{}rel, Brummelman, Sedikides, &amp; Overbeek, 2020)","plainCitation":"(Gürel, Brummelman, Sedikides, &amp; Overbeek, 2020)","dontUpdate":true,"noteIndex":0},"citationItems":[{"id":1155,"uris":["http://zotero.org/users/3632044/items/5IHAQWWM"],"uri":["http://zotero.org/users/3632044/items/5IHAQWWM"],"itemData":{"id":1155,"type":"article-journal","title":"Better than my past self: Temporal comparison raises children’s pride without triggering superiority goals","container-title":"Journal of Experimental Psychology: General","source":"APA PsycNET","abstract":"Western societies offer children many opportunities for downward social comparisons (i.e., comparing oneself favorably to others). Such comparisons make children feel proud of themselves but could inadvertently trigger a desire to be superior to others. How can children be made to feel proud without triggering a desire for superiority? We hypothesized that downward temporal comparisons (i.e., comparing one’s current self favorably to one’s past self) can make children feel proud and give them a sense of insight and progress, without triggering a desire for superiority. We randomly assigned 583 children (Mage = 11.65, SD = 1.92) to engage in social comparisons (downward or upward), temporal comparisons (downward or upward), or no comparison. As hypothesized, downward social and temporal comparisons both made children feel proud, but only temporal comparisons did so without triggering superiority goals. Relative to social comparisons, temporal comparisons gave children a sense of progress and insight. These comparison effects were similar across middle-to-late childhood (ages 8–10), early adolescence (ages 11–13), and middle adolescence (ages 14–16). Collectively, our findings suggest that social comparisons contribute a competitive interpersonal orientation marked by a desire for superiority. Temporal comparisons, in contrast, shift children’s goals away from being better than others toward being better than their own past selves. (PsycINFO Database Record (c) 2020 APA, all rights reserved)","DOI":"10.1037/xge0000733","ISSN":"1939-2222(Electronic),0096-3445(Print)","title-short":"Better than my past self","author":[{"family":"Gürel","given":"Çisem"},{"family":"Brummelman","given":"Eddie"},{"family":"Sedikides","given":"Constantine"},{"family":"Overbeek","given":"Geertjan"}],"issued":{"date-parts":[["2020"]]}}}],"schema":"https://github.com/citation-style-language/schema/raw/master/csl-citation.json"} </w:instrText>
      </w:r>
      <w:r w:rsidR="00541FA0" w:rsidRPr="00DB406D">
        <w:rPr>
          <w:rFonts w:cs="Times New Roman"/>
          <w:szCs w:val="24"/>
        </w:rPr>
        <w:fldChar w:fldCharType="separate"/>
      </w:r>
      <w:r w:rsidR="00FC4312" w:rsidRPr="00FC4312">
        <w:rPr>
          <w:rFonts w:cs="Times New Roman"/>
          <w:szCs w:val="24"/>
        </w:rPr>
        <w:t>(</w:t>
      </w:r>
      <w:r w:rsidR="00FC4312">
        <w:rPr>
          <w:rFonts w:cs="Times New Roman"/>
          <w:szCs w:val="24"/>
        </w:rPr>
        <w:t xml:space="preserve">cf. </w:t>
      </w:r>
      <w:r w:rsidR="00FC4312" w:rsidRPr="00FC4312">
        <w:rPr>
          <w:rFonts w:cs="Times New Roman"/>
          <w:szCs w:val="24"/>
        </w:rPr>
        <w:t>Gürel, Brummelman, Sedikides, &amp; Overbeek, 2020)</w:t>
      </w:r>
      <w:r w:rsidR="00541FA0" w:rsidRPr="00DB406D">
        <w:rPr>
          <w:rFonts w:cs="Times New Roman"/>
          <w:szCs w:val="24"/>
        </w:rPr>
        <w:fldChar w:fldCharType="end"/>
      </w:r>
      <w:r w:rsidR="00541FA0" w:rsidRPr="00B83441">
        <w:rPr>
          <w:rFonts w:cs="Times New Roman"/>
          <w:szCs w:val="24"/>
        </w:rPr>
        <w:t>. Thus, whereas narcissism is</w:t>
      </w:r>
      <w:r w:rsidR="001A7F28">
        <w:rPr>
          <w:rFonts w:cs="Times New Roman"/>
          <w:szCs w:val="24"/>
        </w:rPr>
        <w:t xml:space="preserve"> </w:t>
      </w:r>
      <w:r w:rsidR="00541FA0" w:rsidRPr="00B83441">
        <w:rPr>
          <w:rFonts w:cs="Times New Roman"/>
          <w:szCs w:val="24"/>
        </w:rPr>
        <w:t>marked by</w:t>
      </w:r>
      <w:r w:rsidR="004A6504" w:rsidRPr="00B83441">
        <w:rPr>
          <w:rFonts w:cs="Times New Roman"/>
          <w:szCs w:val="24"/>
        </w:rPr>
        <w:t xml:space="preserve"> striving for</w:t>
      </w:r>
      <w:r w:rsidR="00541FA0" w:rsidRPr="00B83441">
        <w:rPr>
          <w:rFonts w:cs="Times New Roman"/>
          <w:szCs w:val="24"/>
        </w:rPr>
        <w:t xml:space="preserve"> </w:t>
      </w:r>
      <w:r w:rsidR="00541FA0" w:rsidRPr="00B83441">
        <w:rPr>
          <w:rFonts w:cs="Times New Roman"/>
          <w:i/>
          <w:szCs w:val="24"/>
        </w:rPr>
        <w:t>superiority</w:t>
      </w:r>
      <w:r w:rsidR="00541FA0" w:rsidRPr="00B83441">
        <w:rPr>
          <w:rFonts w:cs="Times New Roman"/>
          <w:szCs w:val="24"/>
        </w:rPr>
        <w:t xml:space="preserve">, self-esteem </w:t>
      </w:r>
      <w:r w:rsidR="000E16AA">
        <w:rPr>
          <w:rFonts w:cs="Times New Roman"/>
          <w:szCs w:val="24"/>
        </w:rPr>
        <w:t xml:space="preserve">is </w:t>
      </w:r>
      <w:r w:rsidR="00541FA0" w:rsidRPr="00B83441">
        <w:rPr>
          <w:rFonts w:cs="Times New Roman"/>
          <w:szCs w:val="24"/>
        </w:rPr>
        <w:t xml:space="preserve">marked by </w:t>
      </w:r>
      <w:r w:rsidR="004A6504" w:rsidRPr="00B83441">
        <w:rPr>
          <w:rFonts w:cs="Times New Roman"/>
          <w:szCs w:val="24"/>
        </w:rPr>
        <w:t xml:space="preserve">striving for </w:t>
      </w:r>
      <w:r w:rsidR="00541FA0" w:rsidRPr="00B83441">
        <w:rPr>
          <w:rFonts w:cs="Times New Roman"/>
          <w:i/>
          <w:szCs w:val="24"/>
        </w:rPr>
        <w:t>growth</w:t>
      </w:r>
      <w:r w:rsidR="004A6504" w:rsidRPr="00B83441">
        <w:rPr>
          <w:rFonts w:cs="Times New Roman"/>
          <w:i/>
          <w:szCs w:val="24"/>
        </w:rPr>
        <w:t>.</w:t>
      </w:r>
    </w:p>
    <w:p w14:paraId="5CA775B9" w14:textId="2112A01E" w:rsidR="00C86D72" w:rsidRPr="00B83441" w:rsidRDefault="00C86D72" w:rsidP="006F7AFA">
      <w:pPr>
        <w:spacing w:after="0" w:line="480" w:lineRule="exact"/>
        <w:rPr>
          <w:rFonts w:cs="Times New Roman"/>
          <w:b/>
          <w:szCs w:val="24"/>
        </w:rPr>
      </w:pPr>
      <w:r w:rsidRPr="00B83441">
        <w:rPr>
          <w:rFonts w:cs="Times New Roman"/>
          <w:b/>
          <w:szCs w:val="24"/>
        </w:rPr>
        <w:t>Robustness</w:t>
      </w:r>
    </w:p>
    <w:p w14:paraId="1F5C25CE" w14:textId="20CF305D" w:rsidR="00C86D72" w:rsidRDefault="00C86D72" w:rsidP="006F7AFA">
      <w:pPr>
        <w:spacing w:after="0" w:line="480" w:lineRule="exact"/>
        <w:ind w:firstLine="720"/>
        <w:rPr>
          <w:rFonts w:cs="Times New Roman"/>
          <w:szCs w:val="24"/>
        </w:rPr>
      </w:pPr>
      <w:r w:rsidRPr="00B83441">
        <w:rPr>
          <w:rFonts w:cs="Times New Roman"/>
          <w:szCs w:val="24"/>
        </w:rPr>
        <w:t xml:space="preserve">Narcissistic children have fragile self-feelings. </w:t>
      </w:r>
      <w:r w:rsidR="00205500">
        <w:rPr>
          <w:rFonts w:cs="Times New Roman"/>
          <w:szCs w:val="24"/>
        </w:rPr>
        <w:t>According to</w:t>
      </w:r>
      <w:r w:rsidR="00230FDD">
        <w:rPr>
          <w:rFonts w:cs="Times New Roman"/>
          <w:szCs w:val="24"/>
        </w:rPr>
        <w:t xml:space="preserve"> attribution theory, </w:t>
      </w:r>
      <w:r w:rsidR="00230FDD" w:rsidRPr="00230FDD">
        <w:rPr>
          <w:rFonts w:cs="Times New Roman"/>
          <w:szCs w:val="24"/>
        </w:rPr>
        <w:t xml:space="preserve">narcissistic children </w:t>
      </w:r>
      <w:r w:rsidR="00205500">
        <w:rPr>
          <w:rFonts w:cs="Times New Roman"/>
          <w:szCs w:val="24"/>
        </w:rPr>
        <w:t>are</w:t>
      </w:r>
      <w:r w:rsidR="00230FDD" w:rsidRPr="00230FDD">
        <w:rPr>
          <w:rFonts w:cs="Times New Roman"/>
          <w:szCs w:val="24"/>
        </w:rPr>
        <w:t xml:space="preserve"> </w:t>
      </w:r>
      <w:r w:rsidR="00254C92">
        <w:rPr>
          <w:rFonts w:cs="Times New Roman"/>
          <w:szCs w:val="24"/>
        </w:rPr>
        <w:t xml:space="preserve">inclined </w:t>
      </w:r>
      <w:r w:rsidR="00230FDD" w:rsidRPr="00230FDD">
        <w:rPr>
          <w:rFonts w:cs="Times New Roman"/>
          <w:szCs w:val="24"/>
        </w:rPr>
        <w:t xml:space="preserve">to make stable and global self-attributions </w:t>
      </w:r>
      <w:r w:rsidR="00230FDD">
        <w:rPr>
          <w:rFonts w:cs="Times New Roman"/>
          <w:szCs w:val="24"/>
        </w:rPr>
        <w:t>of</w:t>
      </w:r>
      <w:r w:rsidR="00230FDD" w:rsidRPr="00230FDD">
        <w:rPr>
          <w:rFonts w:cs="Times New Roman"/>
          <w:szCs w:val="24"/>
        </w:rPr>
        <w:t xml:space="preserve"> </w:t>
      </w:r>
      <w:r w:rsidR="00254C92">
        <w:rPr>
          <w:rFonts w:cs="Times New Roman"/>
          <w:szCs w:val="24"/>
        </w:rPr>
        <w:t xml:space="preserve">both </w:t>
      </w:r>
      <w:r w:rsidR="00230FDD" w:rsidRPr="00230FDD">
        <w:rPr>
          <w:rFonts w:cs="Times New Roman"/>
          <w:szCs w:val="24"/>
        </w:rPr>
        <w:t>success</w:t>
      </w:r>
      <w:r w:rsidR="00230FDD">
        <w:rPr>
          <w:rFonts w:cs="Times New Roman"/>
          <w:szCs w:val="24"/>
        </w:rPr>
        <w:t>es</w:t>
      </w:r>
      <w:r w:rsidR="00230FDD" w:rsidRPr="00230FDD">
        <w:rPr>
          <w:rFonts w:cs="Times New Roman"/>
          <w:szCs w:val="24"/>
        </w:rPr>
        <w:t xml:space="preserve"> and failure</w:t>
      </w:r>
      <w:r w:rsidR="00230FDD">
        <w:rPr>
          <w:rFonts w:cs="Times New Roman"/>
          <w:szCs w:val="24"/>
        </w:rPr>
        <w:t>s</w:t>
      </w:r>
      <w:r w:rsidR="00230FDD" w:rsidRPr="00230FDD">
        <w:rPr>
          <w:rFonts w:cs="Times New Roman"/>
          <w:szCs w:val="24"/>
        </w:rPr>
        <w:t xml:space="preserve">, causing </w:t>
      </w:r>
      <w:r w:rsidR="00230FDD">
        <w:rPr>
          <w:rFonts w:cs="Times New Roman"/>
          <w:szCs w:val="24"/>
        </w:rPr>
        <w:t>them to oscillate between hubris and shame</w:t>
      </w:r>
      <w:r w:rsidR="00205500">
        <w:rPr>
          <w:rFonts w:cs="Times New Roman"/>
          <w:szCs w:val="24"/>
        </w:rPr>
        <w:t xml:space="preserve"> </w:t>
      </w:r>
      <w:r w:rsidR="00205500">
        <w:rPr>
          <w:rFonts w:cs="Times New Roman"/>
          <w:szCs w:val="24"/>
        </w:rPr>
        <w:fldChar w:fldCharType="begin"/>
      </w:r>
      <w:r w:rsidR="00F93078">
        <w:rPr>
          <w:rFonts w:cs="Times New Roman"/>
          <w:szCs w:val="24"/>
        </w:rPr>
        <w:instrText xml:space="preserve"> ADDIN ZOTERO_ITEM CSL_CITATION {"citationID":"i5Kut1QP","properties":{"formattedCitation":"(M. Lewis, 1992; Tracy et al., 2009)","plainCitation":"(M. Lewis, 1992; Tracy et al., 2009)","dontUpdate":true,"noteIndex":0},"citationItems":[{"id":1171,"uris":["http://zotero.org/users/3632044/items/W8UGAZAB"],"uri":["http://zotero.org/users/3632044/items/W8UGAZAB"],"itemData":{"id":1171,"type":"book","title":"Shame: The exposed self","publisher":"Free Press","publisher-place":"New York, NY","number-of-pages":"xii, 275","event-place":"New York, NY","abstract":"Shame, in some sense the quintessential human emotion, received little attention during the years in which the central forces believed to be motivating us were identified as primitive instincts like sex and aggression. Now, redressing the balance, there is an explosion of interest in the self-conscious emotion. Much of our psychic lives involves the negotiation of shame, asserts Michael Lewis, internationally known developmental and clinical psychologist. Shame is normal, not pathological, though opposite reactions to shame underlie many conflicts among individuals and groups, and some styles of handling shame are clearly maladaptive.  Illustrating his argument with examples from everyday life, Lewis draws on his own pathbreaking studies and the theory and research of many others to construct the first comprehensive and empirically based account of emotional development focused on shame. He traces the precursors of a sense of self in infancy and early childhood, and describes the consequences of shame which goes [sic] unacknowledged, such as sadness, rage, or depression. Lewis also explores the many ways in which shame is induced and expressed, reflecting on the broader implications of these differences—for instance, the divergence, early in life, of men's and women's experiences of and responses to shame; he finds that women are more ashamed, more of the time.  Cultures, Lewis argues, are shaped by the ways in which children are taught to deal with shame. What many have seen as a rise in narcissism in contemporary America, following years of emphasis on self-actualization and personal freedom as opposed to commitment and community, is associated with an increase in shame. Narcissism is in some sense the ultimate attempt to avoid shame, albeit a doomed one.  Lewis shows how approaches to shame differ not only among cultures, but religions as well. Judaism and Christianity, for instance, hold different approaches to shame. He explores the major tenets of each belief, including mainstream Protestantism, Catholicism, and fundamentalist Christianity, and discusses the relative degree of orientation of each toward shame or guilt.  Understanding shame is the first step toward coping with it effectively. This book offers a new way of understanding fights between husband and wife, parent and child, nation and nation, and it will be, for many, a crucial impetus to take or to help others take that first step. (PsycINFO Database Record (c) 2016 APA, all rights reserved)","ISBN":"0-02-918881-4","author":[{"family":"Lewis","given":"Michael"}],"issued":{"date-parts":[["1992"]]}}},{"id":169,"uris":["http://zotero.org/users/3632044/items/9H8FPYKM"],"uri":["http://zotero.org/users/3632044/items/9H8FPYKM"],"itemData":{"id":169,"type":"article-journal","title":"Authentic and hubristic pride: The affective core of self-esteem and narcissism","container-title":"Self and Identity","page":"196-213","volume":"8","issue":"2-3","source":"Taylor and Francis+NEJM","abstract":"Do individuals with high self-esteem enjoy positive interpersonal relationships, or are they aggressive and antisocial? Does narcissism reflect an abundance of self-worth, or inflated self-views driven by an overcompensation for low self-esteem? The present research addresses the apparently two-sided nature of self-esteem and narcissism by distinguishing between two distinct self-regulatory processes (narcissistic self-aggrandizement and genuine self-esteem), and proposing that two distinct facets of pride—authentic and hubristic—form the affective core of each. Specifically, findings demonstrate that when narcissistic and genuine self-esteem are empirically distinguished, genuine self-esteem (along with authentic pride) is positively related to successful social relationships and mental health, whereas narcissistic self-aggrandizement (along with hubristic pride) is positively related to aggression and other antisocial behaviors.","DOI":"10.1080/15298860802505053","ISSN":"1529-8868","title-short":"Authentic and Hubristic Pride","author":[{"family":"Tracy","given":"Jessica L."},{"family":"Cheng","given":"Joey T."},{"family":"Robins","given":"Richard W."},{"family":"Trzesniewski","given":"Kali H."}],"issued":{"date-parts":[["2009",4,1]]}}}],"schema":"https://github.com/citation-style-language/schema/raw/master/csl-citation.json"} </w:instrText>
      </w:r>
      <w:r w:rsidR="00205500">
        <w:rPr>
          <w:rFonts w:cs="Times New Roman"/>
          <w:szCs w:val="24"/>
        </w:rPr>
        <w:fldChar w:fldCharType="separate"/>
      </w:r>
      <w:r w:rsidR="00205500" w:rsidRPr="00205500">
        <w:rPr>
          <w:rFonts w:cs="Times New Roman"/>
        </w:rPr>
        <w:t>(Lewis, 1992; Tracy et al., 2009)</w:t>
      </w:r>
      <w:r w:rsidR="00205500">
        <w:rPr>
          <w:rFonts w:cs="Times New Roman"/>
          <w:szCs w:val="24"/>
        </w:rPr>
        <w:fldChar w:fldCharType="end"/>
      </w:r>
      <w:r w:rsidR="00205500">
        <w:rPr>
          <w:rFonts w:cs="Times New Roman"/>
          <w:szCs w:val="24"/>
        </w:rPr>
        <w:t>.</w:t>
      </w:r>
      <w:r w:rsidR="00126375">
        <w:rPr>
          <w:rFonts w:cs="Times New Roman"/>
          <w:szCs w:val="24"/>
        </w:rPr>
        <w:t xml:space="preserve"> For example, experiments </w:t>
      </w:r>
      <w:r w:rsidR="002B5ECC">
        <w:rPr>
          <w:rFonts w:cs="Times New Roman"/>
          <w:szCs w:val="24"/>
        </w:rPr>
        <w:t>indicate</w:t>
      </w:r>
      <w:r w:rsidR="00126375">
        <w:rPr>
          <w:rFonts w:cs="Times New Roman"/>
          <w:szCs w:val="24"/>
        </w:rPr>
        <w:t xml:space="preserve"> that</w:t>
      </w:r>
      <w:r w:rsidR="002B5ECC">
        <w:rPr>
          <w:rFonts w:cs="Times New Roman"/>
          <w:szCs w:val="24"/>
        </w:rPr>
        <w:t>,</w:t>
      </w:r>
      <w:r w:rsidR="00126375">
        <w:rPr>
          <w:rFonts w:cs="Times New Roman"/>
          <w:szCs w:val="24"/>
        </w:rPr>
        <w:t xml:space="preserve"> when narcissistic children receive negative feedback, they feel disappointed in themselves and may even blush—a hallmark of shame </w:t>
      </w:r>
      <w:r w:rsidR="00126375">
        <w:rPr>
          <w:rFonts w:cs="Times New Roman"/>
          <w:szCs w:val="24"/>
        </w:rPr>
        <w:fldChar w:fldCharType="begin"/>
      </w:r>
      <w:r w:rsidR="00126375">
        <w:rPr>
          <w:rFonts w:cs="Times New Roman"/>
          <w:szCs w:val="24"/>
        </w:rPr>
        <w:instrText xml:space="preserve"> ADDIN ZOTERO_ITEM CSL_CITATION {"citationID":"7QD03wMs","properties":{"formattedCitation":"(Brummelman, Nikoli\\uc0\\u263{}, &amp; B\\uc0\\u246{}gels, 2018)","plainCitation":"(Brummelman, Nikolić, &amp; Bögels, 2018)","noteIndex":0},"citationItems":[{"id":353,"uris":["http://zotero.org/users/3632044/items/CDXMIS7T"],"uri":["http://zotero.org/users/3632044/items/CDXMIS7T"],"itemData":{"id":353,"type":"article-journal","title":"What's in a blush? Physiological blushing reveals narcissistic children's social-evaluative concerns","container-title":"Psychophysiology","page":"e13201","volume":"55","issue":"10","source":"onlinelibrary.wiley.com (Atypon)","abstract":"Abstract Physiological responses can reveal emotional states that individuals are unwilling to admit to others. Here, we studied what blushing reveals about the emotional states of narcissistic children. Narcissistic children (i.e., those high on the personality trait of narcissism) have a pervasive sense of grandiosity. We theorized that narcissistic children are so invested in their sense of grandiosity that even modest praise can make them feel depreciated. Because narcissistic children may not admit this feeling to others, we measured their physiological blushing: an involuntary reddening of the face that occurs when individuals anticipate being depreciated. Unlike other emotional expressions, blushing cannot be faked. Children (N?=?105, ages 7?12) completed the Childhood Narcissism Scale and were then invited to sing a song on stage. They were randomly assigned to receive inflated praise (e.g., ?You sang incredibly well!?), modest praise (?You sang well!?), or no praise for their performance. Blushing was recorded using photoplethysmography and temperature sensing. Afterward, children were asked how much they thought they had blushed. As predicted, narcissistic children?unlike nonnarcissistic children?blushed when they received modest praise, not when they received inflated praise. Specifically, they showed increased blood volume pulse (i.e., fast changes in blood volume with each heartbeat). Strikingly, when asked, narcissistic children denied blushing, perhaps to hide their vulnerabilities. Thus, blushing revealed social-evaluative concerns that narcissistic children wished to keep private.","DOI":"10.1111/psyp.13201","ISSN":"0048-5772","title-short":"What's in a blush?","journalAbbreviation":"Psychophysiology","author":[{"family":"Brummelman","given":"Eddie"},{"family":"Nikolić","given":"Milica"},{"family":"Bögels","given":"Susan M."}],"issued":{"date-parts":[["2018",10,1]]}}}],"schema":"https://github.com/citation-style-language/schema/raw/master/csl-citation.json"} </w:instrText>
      </w:r>
      <w:r w:rsidR="00126375">
        <w:rPr>
          <w:rFonts w:cs="Times New Roman"/>
          <w:szCs w:val="24"/>
        </w:rPr>
        <w:fldChar w:fldCharType="separate"/>
      </w:r>
      <w:r w:rsidR="00126375" w:rsidRPr="00126375">
        <w:rPr>
          <w:rFonts w:cs="Times New Roman"/>
          <w:szCs w:val="24"/>
        </w:rPr>
        <w:t>(Brummelman, Nikolić, &amp; Bögels, 2018)</w:t>
      </w:r>
      <w:r w:rsidR="00126375">
        <w:rPr>
          <w:rFonts w:cs="Times New Roman"/>
          <w:szCs w:val="24"/>
        </w:rPr>
        <w:fldChar w:fldCharType="end"/>
      </w:r>
      <w:r w:rsidR="00126375">
        <w:rPr>
          <w:rFonts w:cs="Times New Roman"/>
          <w:szCs w:val="24"/>
        </w:rPr>
        <w:t xml:space="preserve">. </w:t>
      </w:r>
      <w:r w:rsidRPr="00B83441">
        <w:rPr>
          <w:rFonts w:cs="Times New Roman"/>
          <w:szCs w:val="24"/>
        </w:rPr>
        <w:t xml:space="preserve">In response to shame, narcissistic children may lash out angrily or aggressively </w:t>
      </w:r>
      <w:r w:rsidRPr="00B83441">
        <w:rPr>
          <w:rFonts w:cs="Times New Roman"/>
          <w:szCs w:val="24"/>
        </w:rPr>
        <w:fldChar w:fldCharType="begin"/>
      </w:r>
      <w:r w:rsidR="00784C33">
        <w:rPr>
          <w:rFonts w:cs="Times New Roman"/>
          <w:szCs w:val="24"/>
        </w:rPr>
        <w:instrText xml:space="preserve"> ADDIN ZOTERO_ITEM CSL_CITATION {"citationID":"dc8nUHSq","properties":{"formattedCitation":"(Donnellan et al., 2005)","plainCitation":"(Donnellan et al., 2005)","noteIndex":0},"citationItems":[{"id":531,"uris":["http://zotero.org/users/3632044/items/HAB96HBK"],"uri":["http://zotero.org/users/3632044/items/HAB96HBK"],"itemData":{"id":531,"type":"article-journal","title":"Low self-esteem is related to aggression, antisocial behavior, and delinquency","container-title":"Psychological Science","page":"328-335","volume":"16","issue":"4","source":"SAGE Journals","abstract":"The present research explored the controversial link between global self-esteem and externalizing problems such as aggression, antisocial behavior, and delinquency. In three studies, we found a robust relation between low self-esteem and externalizing problems. This relation held for measures of self-esteem and externalizing problems based on self-report, teachers' ratings, and parents' ratings, and for participants from different nationalities (United States and New Zealand) and age groups (adolescents and college students). Moreover, this relation held both cross-sectionally and longitudinally and after controlling for potential confounding variables such as supportive parenting, parent-child and peer relationships, achievement-test scores, socioeconomic status, and IQ. In addition, the effect of self-esteem on aggression was independent of narcissism, an important finding given recent claims that individuals who are narcissistic, not low in self-esteem, are aggressive. Discussion focuses on clarifying the relations among self-esteem, narcissism, and externalizing problems.","DOI":"10.1111/j.0956-7976.2005.01535.x","ISSN":"0956-7976","journalAbbreviation":"Psychol Sci","language":"en","author":[{"family":"Donnellan","given":"M. Brent"},{"family":"Trzesniewski","given":"Kali H."},{"family":"Robins","given":"Richard W."},{"family":"Moffitt","given":"Terrie E."},{"family":"Caspi","given":"Avshalom"}],"issued":{"date-parts":[["2005",4,1]]}}}],"schema":"https://github.com/citation-style-language/schema/raw/master/csl-citation.json"} </w:instrText>
      </w:r>
      <w:r w:rsidRPr="00B83441">
        <w:rPr>
          <w:rFonts w:cs="Times New Roman"/>
          <w:szCs w:val="24"/>
        </w:rPr>
        <w:fldChar w:fldCharType="separate"/>
      </w:r>
      <w:r w:rsidR="00784C33" w:rsidRPr="00784C33">
        <w:rPr>
          <w:rFonts w:cs="Times New Roman"/>
        </w:rPr>
        <w:t>(Donnellan et al., 2005)</w:t>
      </w:r>
      <w:r w:rsidRPr="00B83441">
        <w:rPr>
          <w:rFonts w:cs="Times New Roman"/>
          <w:szCs w:val="24"/>
        </w:rPr>
        <w:fldChar w:fldCharType="end"/>
      </w:r>
      <w:r w:rsidRPr="00B83441">
        <w:rPr>
          <w:rFonts w:cs="Times New Roman"/>
          <w:szCs w:val="24"/>
        </w:rPr>
        <w:t xml:space="preserve">. Over time, shame may spiral into anxiety and depression </w:t>
      </w:r>
      <w:r w:rsidRPr="00B83441">
        <w:rPr>
          <w:rFonts w:cs="Times New Roman"/>
          <w:szCs w:val="24"/>
        </w:rPr>
        <w:fldChar w:fldCharType="begin"/>
      </w:r>
      <w:r w:rsidRPr="00B83441">
        <w:rPr>
          <w:rFonts w:cs="Times New Roman"/>
          <w:szCs w:val="24"/>
        </w:rPr>
        <w:instrText xml:space="preserve"> ADDIN ZOTERO_ITEM CSL_CITATION {"citationID":"RXfJs52o","properties":{"formattedCitation":"(Barry &amp; Malkin, 2010)","plainCitation":"(Barry &amp; Malkin, 2010)","noteIndex":0},"citationItems":[{"id":537,"uris":["http://zotero.org/users/3632044/items/TG92RGES"],"uri":["http://zotero.org/users/3632044/items/TG92RGES"],"itemData":{"id":537,"type":"article-journal","title":"The relation between adolescent narcissism and internalizing problems depends on the conceptualization of narcissism","container-title":"Journal of Research in Personality","page":"684-690","volume":"44","issue":"6","source":"ScienceDirect","abstract":"Recent research has reported an association between narcissism in youth and a variety of externalizing behavior problems. The extent to which narcissism, conceptualized in two ways (i.e., as part of psychopathy; as a constellation of maladaptive and adaptive features), was related to internalizing problems in adolescents was examined in this study. Participants were 534 at-risk adolescents ages 16–19, attending a military-style residential program. Psychopathy-linked narcissism was positively associated with self-reported internalizing problems; however, narcissism assessed from the Narcissistic Personality Inventory for Children (NPIC; Barry, Frick, &amp; Killian, 2003) was negatively associated with such symptoms. Perceptions of peer relationships appeared to play a role in this latter association. The implications for the understanding of youth narcissism are discussed.","DOI":"10.1016/j.jrp.2010.09.001","ISSN":"0092-6566","journalAbbreviation":"Journal of Research in Personality","author":[{"family":"Barry","given":"Christopher T."},{"family":"Malkin","given":"Mallory L."}],"issued":{"date-parts":[["2010",12,1]]}}}],"schema":"https://github.com/citation-style-language/schema/raw/master/csl-citation.json"} </w:instrText>
      </w:r>
      <w:r w:rsidRPr="00B83441">
        <w:rPr>
          <w:rFonts w:cs="Times New Roman"/>
          <w:szCs w:val="24"/>
        </w:rPr>
        <w:fldChar w:fldCharType="separate"/>
      </w:r>
      <w:r w:rsidR="00D51031" w:rsidRPr="00D51031">
        <w:rPr>
          <w:rFonts w:cs="Times New Roman"/>
        </w:rPr>
        <w:t>(Barry &amp; Malkin, 2010)</w:t>
      </w:r>
      <w:r w:rsidRPr="00B83441">
        <w:rPr>
          <w:rFonts w:cs="Times New Roman"/>
          <w:szCs w:val="24"/>
        </w:rPr>
        <w:fldChar w:fldCharType="end"/>
      </w:r>
      <w:r w:rsidRPr="00B83441">
        <w:rPr>
          <w:rFonts w:cs="Times New Roman"/>
          <w:szCs w:val="24"/>
        </w:rPr>
        <w:t xml:space="preserve">. By contrast, children with high self-esteem have relatively robust self-feelings. They feel worthy, even in the face of </w:t>
      </w:r>
      <w:r w:rsidR="00AD44BA">
        <w:rPr>
          <w:rFonts w:cs="Times New Roman"/>
          <w:szCs w:val="24"/>
        </w:rPr>
        <w:t>failure</w:t>
      </w:r>
      <w:r w:rsidR="00D54C92">
        <w:rPr>
          <w:rFonts w:cs="Times New Roman"/>
          <w:szCs w:val="24"/>
        </w:rPr>
        <w:t xml:space="preserve"> </w:t>
      </w:r>
      <w:r w:rsidR="00D54C92">
        <w:rPr>
          <w:rFonts w:cs="Times New Roman"/>
          <w:szCs w:val="24"/>
        </w:rPr>
        <w:fldChar w:fldCharType="begin"/>
      </w:r>
      <w:r w:rsidR="00AE557B">
        <w:rPr>
          <w:rFonts w:cs="Times New Roman"/>
          <w:szCs w:val="24"/>
        </w:rPr>
        <w:instrText xml:space="preserve"> ADDIN ZOTERO_ITEM CSL_CITATION {"citationID":"Bm7d8AwX","properties":{"formattedCitation":"(Kernis, Brown, &amp; Brody, 2000; Tracy et al., 2009)","plainCitation":"(Kernis, Brown, &amp; Brody, 2000; Tracy et al., 2009)","noteIndex":0},"citationItems":[{"id":733,"uris":["http://zotero.org/users/3632044/items/CKV6QDI9"],"uri":["http://zotero.org/users/3632044/items/CKV6QDI9"],"itemData":{"id":733,"type":"article-journal","title":"Fragile self-esteem in children and its associations with perceived patterns of parent-child communication","container-title":"Journal of Personality","page":"225-252","volume":"68","issue":"2","source":"onlinelibrary.wiley.com (Atypon)","abstract":"We examined the extent to which 11- to 12-year-old children' (N= 174) self-esteem (SE) stability and level related to their perceptions of various aspects of parent-child communication. Compared to children with stable SE, children with unstable SE reported that their fathers were more critical and psychologically controlling, and less likely to acknowledge their positive behaviors or to show their approval in value-affirming ways. Likewise, children with low SE reported that their fathers exhibited these qualities to a greater extent than did children with high SE. In addition, fathers of children with stable high SE were viewed as especially good at problem solving. Children' SE level related to perceptions of mothers' communication styles very similarly to how it did with fathers'; with respect to SE stability, however, relationships were generally less consistent and frequently absent. Discussion centered on the role of parent-child communication in promoting unstable SE.","DOI":"10.1111/1467-6494.00096","ISSN":"0022-3506","journalAbbreviation":"Journal of Personality","author":[{"family":"Kernis","given":"Michael H."},{"family":"Brown","given":"Anita C."},{"family":"Brody","given":"Gene H."}],"issued":{"date-parts":[["2000",4,1]]}}},{"id":169,"uris":["http://zotero.org/users/3632044/items/9H8FPYKM"],"uri":["http://zotero.org/users/3632044/items/9H8FPYKM"],"itemData":{"id":169,"type":"article-journal","title":"Authentic and hubristic pride: The affective core of self-esteem and narcissism","container-title":"Self and Identity","page":"196-213","volume":"8","issue":"2-3","source":"Taylor and Francis+NEJM","abstract":"Do individuals with high self-esteem enjoy positive interpersonal relationships, or are they aggressive and antisocial? Does narcissism reflect an abundance of self-worth, or inflated self-views driven by an overcompensation for low self-esteem? The present research addresses the apparently two-sided nature of self-esteem and narcissism by distinguishing between two distinct self-regulatory processes (narcissistic self-aggrandizement and genuine self-esteem), and proposing that two distinct facets of pride—authentic and hubristic—form the affective core of each. Specifically, findings demonstrate that when narcissistic and genuine self-esteem are empirically distinguished, genuine self-esteem (along with authentic pride) is positively related to successful social relationships and mental health, whereas narcissistic self-aggrandizement (along with hubristic pride) is positively related to aggression and other antisocial behaviors.","DOI":"10.1080/15298860802505053","ISSN":"1529-8868","title-short":"Authentic and Hubristic Pride","author":[{"family":"Tracy","given":"Jessica L."},{"family":"Cheng","given":"Joey T."},{"family":"Robins","given":"Richard W."},{"family":"Trzesniewski","given":"Kali H."}],"issued":{"date-parts":[["2009",4,1]]}}}],"schema":"https://github.com/citation-style-language/schema/raw/master/csl-citation.json"} </w:instrText>
      </w:r>
      <w:r w:rsidR="00D54C92">
        <w:rPr>
          <w:rFonts w:cs="Times New Roman"/>
          <w:szCs w:val="24"/>
        </w:rPr>
        <w:fldChar w:fldCharType="separate"/>
      </w:r>
      <w:r w:rsidR="00AE557B" w:rsidRPr="00AE557B">
        <w:rPr>
          <w:rFonts w:cs="Times New Roman"/>
        </w:rPr>
        <w:t>(Kernis, Brown, &amp; Brody, 2000; Tracy et al., 2009)</w:t>
      </w:r>
      <w:r w:rsidR="00D54C92">
        <w:rPr>
          <w:rFonts w:cs="Times New Roman"/>
          <w:szCs w:val="24"/>
        </w:rPr>
        <w:fldChar w:fldCharType="end"/>
      </w:r>
      <w:r w:rsidRPr="00B83441">
        <w:rPr>
          <w:rFonts w:cs="Times New Roman"/>
          <w:szCs w:val="24"/>
        </w:rPr>
        <w:t xml:space="preserve">. Consequently, they are unlikely to feel ashamed, </w:t>
      </w:r>
      <w:r w:rsidR="00CB3AE6" w:rsidRPr="00B83441">
        <w:rPr>
          <w:rFonts w:cs="Times New Roman"/>
          <w:szCs w:val="24"/>
        </w:rPr>
        <w:t>and hence to become angry or aggressive</w:t>
      </w:r>
      <w:r w:rsidRPr="00B83441">
        <w:rPr>
          <w:rFonts w:cs="Times New Roman"/>
          <w:szCs w:val="24"/>
        </w:rPr>
        <w:t xml:space="preserve"> </w:t>
      </w:r>
      <w:r w:rsidRPr="00B83441">
        <w:rPr>
          <w:rFonts w:cs="Times New Roman"/>
          <w:szCs w:val="24"/>
        </w:rPr>
        <w:fldChar w:fldCharType="begin"/>
      </w:r>
      <w:r w:rsidR="004E3FED">
        <w:rPr>
          <w:rFonts w:cs="Times New Roman"/>
          <w:szCs w:val="24"/>
        </w:rPr>
        <w:instrText xml:space="preserve"> ADDIN ZOTERO_ITEM CSL_CITATION {"citationID":"fFuaoUIn","properties":{"formattedCitation":"(Donnellan et al., 2005)","plainCitation":"(Donnellan et al., 2005)","noteIndex":0},"citationItems":[{"id":531,"uris":["http://zotero.org/users/3632044/items/HAB96HBK"],"uri":["http://zotero.org/users/3632044/items/HAB96HBK"],"itemData":{"id":531,"type":"article-journal","title":"Low self-esteem is related to aggression, antisocial behavior, and delinquency","container-title":"Psychological Science","page":"328-335","volume":"16","issue":"4","source":"SAGE Journals","abstract":"The present research explored the controversial link between global self-esteem and externalizing problems such as aggression, antisocial behavior, and delinquency. In three studies, we found a robust relation between low self-esteem and externalizing problems. This relation held for measures of self-esteem and externalizing problems based on self-report, teachers' ratings, and parents' ratings, and for participants from different nationalities (United States and New Zealand) and age groups (adolescents and college students). Moreover, this relation held both cross-sectionally and longitudinally and after controlling for potential confounding variables such as supportive parenting, parent-child and peer relationships, achievement-test scores, socioeconomic status, and IQ. In addition, the effect of self-esteem on aggression was independent of narcissism, an important finding given recent claims that individuals who are narcissistic, not low in self-esteem, are aggressive. Discussion focuses on clarifying the relations among self-esteem, narcissism, and externalizing problems.","DOI":"10.1111/j.0956-7976.2005.01535.x","ISSN":"0956-7976","journalAbbreviation":"Psychol Sci","language":"en","author":[{"family":"Donnellan","given":"M. Brent"},{"family":"Trzesniewski","given":"Kali H."},{"family":"Robins","given":"Richard W."},{"family":"Moffitt","given":"Terrie E."},{"family":"Caspi","given":"Avshalom"}],"issued":{"date-parts":[["2005",4,1]]}}}],"schema":"https://github.com/citation-style-language/schema/raw/master/csl-citation.json"} </w:instrText>
      </w:r>
      <w:r w:rsidRPr="00B83441">
        <w:rPr>
          <w:rFonts w:cs="Times New Roman"/>
          <w:szCs w:val="24"/>
        </w:rPr>
        <w:fldChar w:fldCharType="separate"/>
      </w:r>
      <w:r w:rsidR="00D51031" w:rsidRPr="00D51031">
        <w:rPr>
          <w:rFonts w:cs="Times New Roman"/>
        </w:rPr>
        <w:t>(Donnellan et al., 2005)</w:t>
      </w:r>
      <w:r w:rsidRPr="00B83441">
        <w:rPr>
          <w:rFonts w:cs="Times New Roman"/>
          <w:szCs w:val="24"/>
        </w:rPr>
        <w:fldChar w:fldCharType="end"/>
      </w:r>
      <w:r w:rsidRPr="00B83441">
        <w:rPr>
          <w:rFonts w:cs="Times New Roman"/>
          <w:szCs w:val="24"/>
        </w:rPr>
        <w:t>. These children are at reduced risk of developing anxiety and depression</w:t>
      </w:r>
      <w:r w:rsidR="004E3FED">
        <w:rPr>
          <w:rFonts w:cs="Times New Roman"/>
          <w:szCs w:val="24"/>
        </w:rPr>
        <w:t xml:space="preserve"> </w:t>
      </w:r>
      <w:r w:rsidR="004E3FED">
        <w:rPr>
          <w:rFonts w:cs="Times New Roman"/>
          <w:szCs w:val="24"/>
        </w:rPr>
        <w:fldChar w:fldCharType="begin"/>
      </w:r>
      <w:r w:rsidR="004E3FED">
        <w:rPr>
          <w:rFonts w:cs="Times New Roman"/>
          <w:szCs w:val="24"/>
        </w:rPr>
        <w:instrText xml:space="preserve"> ADDIN ZOTERO_ITEM CSL_CITATION {"citationID":"2WnGZOsI","properties":{"formattedCitation":"(Orth &amp; Robins, 2014)","plainCitation":"(Orth &amp; Robins, 2014)","noteIndex":0},"citationItems":[{"id":345,"uris":["http://zotero.org/users/3632044/items/R3NLKTJK"],"uri":["http://zotero.org/users/3632044/items/R3NLKTJK"],"itemData":{"id":345,"type":"article-journal","title":"The development of self-esteem","container-title":"Current Directions in Psychological Science","page":"381-387","volume":"23","issue":"5","source":"SAGE Journals","abstract":"In this article, we review new insights gained from recent longitudinal studies examining the development of self-esteem and its influence on important life outcomes. The evidence supports the following three conclusions. First, self-esteem increases from adolescence to middle adulthood, peaks at about age 50 to 60 years, and then decreases at an accelerating pace into old age; moreover, there are no cohort differences in the self-esteem trajectory from adolescence to old age. Second, self-esteem is a relatively stable, but by no means immutable, trait; individuals with relatively high (or low) self-esteem at one stage of life are likely to have relatively high (or low) self-esteem decades later. Third, high self-esteem prospectively predicts success and well-being in life domains such as relationships, work, and health. Given the increasing evidence that self-esteem has important real-world consequences, the topic of self-esteem development is of considerable societal significance.","DOI":"10.1177/0963721414547414","ISSN":"0963-7214","journalAbbreviation":"Curr Dir Psychol Sci","language":"en","author":[{"family":"Orth","given":"Ulrich"},{"family":"Robins","given":"Richard W."}],"issued":{"date-parts":[["2014",10,1]]}}}],"schema":"https://github.com/citation-style-language/schema/raw/master/csl-citation.json"} </w:instrText>
      </w:r>
      <w:r w:rsidR="004E3FED">
        <w:rPr>
          <w:rFonts w:cs="Times New Roman"/>
          <w:szCs w:val="24"/>
        </w:rPr>
        <w:fldChar w:fldCharType="separate"/>
      </w:r>
      <w:r w:rsidR="00D51031" w:rsidRPr="00D51031">
        <w:rPr>
          <w:rFonts w:cs="Times New Roman"/>
        </w:rPr>
        <w:t>(Orth &amp; Robins, 2014)</w:t>
      </w:r>
      <w:r w:rsidR="004E3FED">
        <w:rPr>
          <w:rFonts w:cs="Times New Roman"/>
          <w:szCs w:val="24"/>
        </w:rPr>
        <w:fldChar w:fldCharType="end"/>
      </w:r>
      <w:r w:rsidRPr="00B83441">
        <w:rPr>
          <w:rFonts w:cs="Times New Roman"/>
          <w:szCs w:val="24"/>
        </w:rPr>
        <w:t xml:space="preserve">. Thus, </w:t>
      </w:r>
      <w:r w:rsidR="00837F9C" w:rsidRPr="00B83441">
        <w:rPr>
          <w:rFonts w:cs="Times New Roman"/>
          <w:szCs w:val="24"/>
        </w:rPr>
        <w:t xml:space="preserve">whereas narcissism is marked by </w:t>
      </w:r>
      <w:r w:rsidR="00837F9C" w:rsidRPr="00B83441">
        <w:rPr>
          <w:rFonts w:cs="Times New Roman"/>
          <w:i/>
          <w:szCs w:val="24"/>
        </w:rPr>
        <w:t>fragility</w:t>
      </w:r>
      <w:r w:rsidRPr="00B83441">
        <w:rPr>
          <w:rFonts w:cs="Times New Roman"/>
          <w:szCs w:val="24"/>
        </w:rPr>
        <w:t xml:space="preserve">, </w:t>
      </w:r>
      <w:r w:rsidR="00837F9C" w:rsidRPr="00B83441">
        <w:rPr>
          <w:rFonts w:cs="Times New Roman"/>
          <w:szCs w:val="24"/>
        </w:rPr>
        <w:t xml:space="preserve">self-esteem is marked by </w:t>
      </w:r>
      <w:r w:rsidR="00837F9C" w:rsidRPr="00B83441">
        <w:rPr>
          <w:rFonts w:cs="Times New Roman"/>
          <w:i/>
          <w:szCs w:val="24"/>
        </w:rPr>
        <w:t>robustness</w:t>
      </w:r>
      <w:r w:rsidR="00837F9C" w:rsidRPr="00B83441">
        <w:rPr>
          <w:rFonts w:cs="Times New Roman"/>
          <w:szCs w:val="24"/>
        </w:rPr>
        <w:t>.</w:t>
      </w:r>
    </w:p>
    <w:p w14:paraId="7DB100FA" w14:textId="3C0FD0D3" w:rsidR="000864F0" w:rsidRPr="007642A4" w:rsidRDefault="000864F0" w:rsidP="006F7AFA">
      <w:pPr>
        <w:spacing w:after="0" w:line="480" w:lineRule="exact"/>
        <w:rPr>
          <w:rFonts w:cs="Times New Roman"/>
          <w:b/>
          <w:szCs w:val="24"/>
        </w:rPr>
      </w:pPr>
      <w:r w:rsidRPr="007642A4">
        <w:rPr>
          <w:rFonts w:cs="Times New Roman"/>
          <w:b/>
          <w:szCs w:val="24"/>
        </w:rPr>
        <w:t>Summary</w:t>
      </w:r>
    </w:p>
    <w:p w14:paraId="5CE488CE" w14:textId="4D7C1B3A" w:rsidR="008E477F" w:rsidRDefault="002B5ECC" w:rsidP="006F7AFA">
      <w:pPr>
        <w:spacing w:after="0" w:line="480" w:lineRule="exact"/>
        <w:ind w:firstLine="720"/>
        <w:rPr>
          <w:rFonts w:cs="Times New Roman"/>
          <w:szCs w:val="24"/>
        </w:rPr>
      </w:pPr>
      <w:r>
        <w:rPr>
          <w:rFonts w:cs="Times New Roman"/>
          <w:szCs w:val="24"/>
        </w:rPr>
        <w:t>O</w:t>
      </w:r>
      <w:r w:rsidR="000864F0">
        <w:rPr>
          <w:rFonts w:cs="Times New Roman"/>
          <w:szCs w:val="24"/>
        </w:rPr>
        <w:t xml:space="preserve">ur model holds that narcissism and self-esteem are built on </w:t>
      </w:r>
      <w:r w:rsidR="001C7C9A">
        <w:rPr>
          <w:rFonts w:cs="Times New Roman"/>
          <w:szCs w:val="24"/>
        </w:rPr>
        <w:t>distinct</w:t>
      </w:r>
      <w:r w:rsidR="000864F0">
        <w:rPr>
          <w:rFonts w:cs="Times New Roman"/>
          <w:szCs w:val="24"/>
        </w:rPr>
        <w:t xml:space="preserve"> pillars. </w:t>
      </w:r>
      <w:r w:rsidR="00EE0865">
        <w:rPr>
          <w:rFonts w:cs="Times New Roman"/>
          <w:szCs w:val="24"/>
        </w:rPr>
        <w:t>Why, then, are narcissism and self-esteem</w:t>
      </w:r>
      <w:r w:rsidR="000864F0">
        <w:rPr>
          <w:rFonts w:cs="Times New Roman"/>
          <w:szCs w:val="24"/>
        </w:rPr>
        <w:t xml:space="preserve"> w</w:t>
      </w:r>
      <w:r w:rsidR="00EE0865">
        <w:rPr>
          <w:rFonts w:cs="Times New Roman"/>
          <w:szCs w:val="24"/>
        </w:rPr>
        <w:t>eakly but positively correlated</w:t>
      </w:r>
      <w:r w:rsidR="000864F0">
        <w:rPr>
          <w:rFonts w:cs="Times New Roman"/>
          <w:szCs w:val="24"/>
        </w:rPr>
        <w:t xml:space="preserve">? </w:t>
      </w:r>
      <w:r w:rsidR="00C86654">
        <w:rPr>
          <w:rFonts w:cs="Times New Roman"/>
          <w:szCs w:val="24"/>
        </w:rPr>
        <w:t>First, narcissism and self-esteem</w:t>
      </w:r>
      <w:r w:rsidR="00C86654" w:rsidRPr="00AE5A1B">
        <w:rPr>
          <w:rFonts w:cs="Times New Roman"/>
          <w:szCs w:val="24"/>
        </w:rPr>
        <w:t xml:space="preserve"> </w:t>
      </w:r>
      <w:r w:rsidR="00C86654" w:rsidRPr="00B86F74">
        <w:rPr>
          <w:rFonts w:cs="Times New Roman"/>
          <w:szCs w:val="24"/>
        </w:rPr>
        <w:t>share</w:t>
      </w:r>
      <w:r w:rsidR="00C86654">
        <w:rPr>
          <w:rFonts w:cs="Times New Roman"/>
          <w:szCs w:val="24"/>
        </w:rPr>
        <w:t xml:space="preserve"> an agentic</w:t>
      </w:r>
      <w:r w:rsidR="00C86654" w:rsidRPr="00867E4B">
        <w:rPr>
          <w:rFonts w:cs="Times New Roman"/>
          <w:szCs w:val="24"/>
        </w:rPr>
        <w:t xml:space="preserve"> core</w:t>
      </w:r>
      <w:r w:rsidR="00C86654">
        <w:rPr>
          <w:rFonts w:cs="Times New Roman"/>
          <w:szCs w:val="24"/>
        </w:rPr>
        <w:t>—</w:t>
      </w:r>
      <w:r w:rsidR="00C86654" w:rsidRPr="00867E4B">
        <w:rPr>
          <w:rFonts w:cs="Times New Roman"/>
          <w:szCs w:val="24"/>
        </w:rPr>
        <w:t xml:space="preserve">a tendency to </w:t>
      </w:r>
      <w:r w:rsidR="00C86654">
        <w:rPr>
          <w:rFonts w:cs="Times New Roman"/>
          <w:szCs w:val="24"/>
        </w:rPr>
        <w:t xml:space="preserve">focus on oneself and the pursuit of one’s goals </w:t>
      </w:r>
      <w:r w:rsidR="00C86654">
        <w:rPr>
          <w:rFonts w:cs="Times New Roman"/>
          <w:szCs w:val="24"/>
        </w:rPr>
        <w:fldChar w:fldCharType="begin"/>
      </w:r>
      <w:r w:rsidR="00FC4312">
        <w:rPr>
          <w:rFonts w:cs="Times New Roman"/>
          <w:szCs w:val="24"/>
        </w:rPr>
        <w:instrText xml:space="preserve"> ADDIN ZOTERO_ITEM CSL_CITATION {"citationID":"Q8rUX0kt","properties":{"formattedCitation":"(Hyatt et al., 2018)","plainCitation":"(Hyatt et al., 2018)","noteIndex":0},"citationItems":[{"id":473,"uris":["http://zotero.org/users/3632044/items/4YQ6ZN64"],"uri":["http://zotero.org/users/3632044/items/4YQ6ZN64"],"itemData":{"id":473,"type":"article-journal","title":"Narcissism and self-esteem: A nomological network analysis","container-title":"PLOS ONE","page":"e0201088","volume":"13","issue":"8","source":"PLoS Journals","abstract":"Similarity between narcissism and self-esteem seems intuitive, as both capture positive perceptions of the self. In the current undertaking, we provide a broad comparison of the nomological networks of grandiose narcissism and explicit self-esteem. Pooling data from 11 existing samples (N = 4711), we compared the relations of narcissism and self-esteem to developmental experiences, individual differences, interpersonal functioning, and psychopathology. Both constructs are positively related to agentic traits and assertive interpersonal approaches, but differ in relation to agreeableness/communion. Self-esteem emerged as a wholly adaptive construct negatively associated with internalizing psychopathology and generally unrelated to externalizing behaviors. Unlike self-esteem, narcissism was related to callousness, grandiosity, entitlement, and demeaning attitudes towards others that likely partially explain narcissism’s links to maladaptive outcomes.","DOI":"10.1371/journal.pone.0201088","ISSN":"1932-6203","title-short":"Narcissism and self-esteem","journalAbbreviation":"PLOS ONE","language":"en","author":[{"family":"Hyatt","given":"Courtland S."},{"family":"Sleep","given":"Chelsea E."},{"family":"Lamkin","given":"Joanna"},{"family":"Maples-Keller","given":"Jessica L."},{"family":"Sedikides","given":"Constantine"},{"family":"Campbell","given":"W. Keith"},{"family":"Miller","given":"Joshua D."}],"issued":{"date-parts":[["2018",8,1]]}}}],"schema":"https://github.com/citation-style-language/schema/raw/master/csl-citation.json"} </w:instrText>
      </w:r>
      <w:r w:rsidR="00C86654">
        <w:rPr>
          <w:rFonts w:cs="Times New Roman"/>
          <w:szCs w:val="24"/>
        </w:rPr>
        <w:fldChar w:fldCharType="separate"/>
      </w:r>
      <w:r w:rsidR="00FC4312" w:rsidRPr="00FC4312">
        <w:rPr>
          <w:rFonts w:cs="Times New Roman"/>
        </w:rPr>
        <w:t>(Hyatt et al., 2018)</w:t>
      </w:r>
      <w:r w:rsidR="00C86654">
        <w:rPr>
          <w:rFonts w:cs="Times New Roman"/>
          <w:szCs w:val="24"/>
        </w:rPr>
        <w:fldChar w:fldCharType="end"/>
      </w:r>
      <w:r w:rsidR="00C86654">
        <w:rPr>
          <w:rFonts w:cs="Times New Roman"/>
          <w:szCs w:val="24"/>
        </w:rPr>
        <w:t xml:space="preserve">. </w:t>
      </w:r>
      <w:r w:rsidR="00EB6027" w:rsidRPr="00EB6027">
        <w:rPr>
          <w:rFonts w:cs="Times New Roman"/>
          <w:szCs w:val="24"/>
        </w:rPr>
        <w:t xml:space="preserve">Like their high self-esteem counterparts, narcissists </w:t>
      </w:r>
      <w:r w:rsidR="00EB6027">
        <w:rPr>
          <w:rFonts w:cs="Times New Roman"/>
          <w:szCs w:val="24"/>
        </w:rPr>
        <w:t xml:space="preserve">value competence and achievement </w:t>
      </w:r>
      <w:r w:rsidR="00EB6027">
        <w:rPr>
          <w:rFonts w:cs="Times New Roman"/>
          <w:szCs w:val="24"/>
        </w:rPr>
        <w:fldChar w:fldCharType="begin"/>
      </w:r>
      <w:r w:rsidR="00EB6027">
        <w:rPr>
          <w:rFonts w:cs="Times New Roman"/>
          <w:szCs w:val="24"/>
        </w:rPr>
        <w:instrText xml:space="preserve"> ADDIN ZOTERO_ITEM CSL_CITATION {"citationID":"ZZ4WpRDk","properties":{"formattedCitation":"(Hyatt et al., 2018)","plainCitation":"(Hyatt et al., 2018)","noteIndex":0},"citationItems":[{"id":473,"uris":["http://zotero.org/users/3632044/items/4YQ6ZN64"],"uri":["http://zotero.org/users/3632044/items/4YQ6ZN64"],"itemData":{"id":473,"type":"article-journal","title":"Narcissism and self-esteem: A nomological network analysis","container-title":"PLOS ONE","page":"e0201088","volume":"13","issue":"8","source":"PLoS Journals","abstract":"Similarity between narcissism and self-esteem seems intuitive, as both capture positive perceptions of the self. In the current undertaking, we provide a broad comparison of the nomological networks of grandiose narcissism and explicit self-esteem. Pooling data from 11 existing samples (N = 4711), we compared the relations of narcissism and self-esteem to developmental experiences, individual differences, interpersonal functioning, and psychopathology. Both constructs are positively related to agentic traits and assertive interpersonal approaches, but differ in relation to agreeableness/communion. Self-esteem emerged as a wholly adaptive construct negatively associated with internalizing psychopathology and generally unrelated to externalizing behaviors. Unlike self-esteem, narcissism was related to callousness, grandiosity, entitlement, and demeaning attitudes towards others that likely partially explain narcissism’s links to maladaptive outcomes.","DOI":"10.1371/journal.pone.0201088","ISSN":"1932-6203","title-short":"Narcissism and self-esteem","journalAbbreviation":"PLOS ONE","language":"en","author":[{"family":"Hyatt","given":"Courtland S."},{"family":"Sleep","given":"Chelsea E."},{"family":"Lamkin","given":"Joanna"},{"family":"Maples-Keller","given":"Jessica L."},{"family":"Sedikides","given":"Constantine"},{"family":"Campbell","given":"W. Keith"},{"family":"Miller","given":"Joshua D."}],"issued":{"date-parts":[["2018",8,1]]}}}],"schema":"https://github.com/citation-style-language/schema/raw/master/csl-citation.json"} </w:instrText>
      </w:r>
      <w:r w:rsidR="00EB6027">
        <w:rPr>
          <w:rFonts w:cs="Times New Roman"/>
          <w:szCs w:val="24"/>
        </w:rPr>
        <w:fldChar w:fldCharType="separate"/>
      </w:r>
      <w:r w:rsidR="00EB6027" w:rsidRPr="00EB6027">
        <w:rPr>
          <w:rFonts w:cs="Times New Roman"/>
        </w:rPr>
        <w:t>(Hyatt et al., 2018)</w:t>
      </w:r>
      <w:r w:rsidR="00EB6027">
        <w:rPr>
          <w:rFonts w:cs="Times New Roman"/>
          <w:szCs w:val="24"/>
        </w:rPr>
        <w:fldChar w:fldCharType="end"/>
      </w:r>
      <w:r w:rsidR="00EB6027" w:rsidRPr="00EB6027">
        <w:rPr>
          <w:rFonts w:cs="Times New Roman"/>
          <w:szCs w:val="24"/>
        </w:rPr>
        <w:t xml:space="preserve">. </w:t>
      </w:r>
      <w:r w:rsidR="00C86654">
        <w:rPr>
          <w:rFonts w:cs="Times New Roman"/>
          <w:szCs w:val="24"/>
        </w:rPr>
        <w:t>Second</w:t>
      </w:r>
      <w:r w:rsidR="0043594F">
        <w:rPr>
          <w:rFonts w:cs="Times New Roman"/>
          <w:szCs w:val="24"/>
        </w:rPr>
        <w:t xml:space="preserve">, the pillars of narcissism and self-esteem are not mutually exclusive. For example, some children might strive for both growth and superiority, and others might strive for neither. </w:t>
      </w:r>
      <w:r>
        <w:rPr>
          <w:rFonts w:cs="Times New Roman"/>
          <w:szCs w:val="24"/>
        </w:rPr>
        <w:t>N</w:t>
      </w:r>
      <w:r w:rsidR="000864F0">
        <w:rPr>
          <w:rFonts w:cs="Times New Roman"/>
          <w:szCs w:val="24"/>
        </w:rPr>
        <w:t>arcissism and self-esteem</w:t>
      </w:r>
      <w:r>
        <w:rPr>
          <w:rFonts w:cs="Times New Roman"/>
          <w:szCs w:val="24"/>
        </w:rPr>
        <w:t>, then,</w:t>
      </w:r>
      <w:r w:rsidR="000864F0">
        <w:rPr>
          <w:rFonts w:cs="Times New Roman"/>
          <w:szCs w:val="24"/>
        </w:rPr>
        <w:t xml:space="preserve"> are not opposites and can fluctuate independent</w:t>
      </w:r>
      <w:r w:rsidR="00727478">
        <w:rPr>
          <w:rFonts w:cs="Times New Roman"/>
          <w:szCs w:val="24"/>
        </w:rPr>
        <w:t>ly</w:t>
      </w:r>
      <w:r w:rsidR="000864F0">
        <w:rPr>
          <w:rFonts w:cs="Times New Roman"/>
          <w:szCs w:val="24"/>
        </w:rPr>
        <w:t xml:space="preserve"> of one another.</w:t>
      </w:r>
      <w:r w:rsidR="007A08CC">
        <w:rPr>
          <w:rFonts w:cs="Times New Roman"/>
          <w:szCs w:val="24"/>
        </w:rPr>
        <w:t xml:space="preserve"> </w:t>
      </w:r>
      <w:r w:rsidR="008E477F">
        <w:rPr>
          <w:rFonts w:cs="Times New Roman"/>
          <w:szCs w:val="24"/>
        </w:rPr>
        <w:t xml:space="preserve">Our thesis is that </w:t>
      </w:r>
      <w:r w:rsidR="008E477F" w:rsidRPr="00FB3692">
        <w:rPr>
          <w:rFonts w:cs="Times New Roman"/>
          <w:szCs w:val="24"/>
        </w:rPr>
        <w:t>pillars are foundational</w:t>
      </w:r>
      <w:r w:rsidR="008E477F">
        <w:rPr>
          <w:rFonts w:cs="Times New Roman"/>
          <w:szCs w:val="24"/>
        </w:rPr>
        <w:t xml:space="preserve">, that is, they </w:t>
      </w:r>
      <w:r w:rsidR="008E477F" w:rsidRPr="00FB3692">
        <w:rPr>
          <w:rFonts w:cs="Times New Roman"/>
          <w:szCs w:val="24"/>
        </w:rPr>
        <w:t>precede</w:t>
      </w:r>
      <w:r w:rsidR="008E477F">
        <w:rPr>
          <w:rFonts w:cs="Times New Roman"/>
          <w:szCs w:val="24"/>
        </w:rPr>
        <w:t xml:space="preserve"> (i.e., predict)</w:t>
      </w:r>
      <w:r w:rsidR="008E477F" w:rsidRPr="00FB3692">
        <w:rPr>
          <w:rFonts w:cs="Times New Roman"/>
          <w:szCs w:val="24"/>
        </w:rPr>
        <w:t xml:space="preserve"> the development</w:t>
      </w:r>
      <w:r w:rsidR="008E477F">
        <w:rPr>
          <w:rFonts w:cs="Times New Roman"/>
          <w:szCs w:val="24"/>
        </w:rPr>
        <w:t xml:space="preserve"> of narcissism and self-esteem. Of course, given the recursive character of developmental processes, pillars may also appear to co-occur with narcissism and self-esteem.</w:t>
      </w:r>
    </w:p>
    <w:p w14:paraId="2FCDCC0E" w14:textId="73EC571E" w:rsidR="00163CB5" w:rsidRPr="00B83441" w:rsidRDefault="006112F2" w:rsidP="006F7AFA">
      <w:pPr>
        <w:spacing w:after="0" w:line="480" w:lineRule="exact"/>
        <w:jc w:val="center"/>
        <w:rPr>
          <w:rFonts w:cs="Times New Roman"/>
          <w:b/>
          <w:szCs w:val="24"/>
        </w:rPr>
      </w:pPr>
      <w:r>
        <w:rPr>
          <w:rFonts w:cs="Times New Roman"/>
          <w:b/>
          <w:szCs w:val="24"/>
        </w:rPr>
        <w:t>Socialization of Narcissism and Self-Esteem</w:t>
      </w:r>
    </w:p>
    <w:p w14:paraId="1758CA5E" w14:textId="22D78297" w:rsidR="0099676E" w:rsidRDefault="003C60A7" w:rsidP="006F7AFA">
      <w:pPr>
        <w:spacing w:after="0" w:line="480" w:lineRule="exact"/>
        <w:ind w:firstLine="720"/>
        <w:rPr>
          <w:rFonts w:cs="Times New Roman"/>
          <w:szCs w:val="24"/>
        </w:rPr>
      </w:pPr>
      <w:r w:rsidRPr="00B83441">
        <w:rPr>
          <w:rFonts w:cs="Times New Roman"/>
          <w:szCs w:val="24"/>
        </w:rPr>
        <w:t xml:space="preserve">By </w:t>
      </w:r>
      <w:r w:rsidR="002B5ECC">
        <w:rPr>
          <w:rFonts w:cs="Times New Roman"/>
          <w:szCs w:val="24"/>
        </w:rPr>
        <w:t>delineating</w:t>
      </w:r>
      <w:r w:rsidRPr="00B83441">
        <w:rPr>
          <w:rFonts w:cs="Times New Roman"/>
          <w:szCs w:val="24"/>
        </w:rPr>
        <w:t xml:space="preserve"> the</w:t>
      </w:r>
      <w:r>
        <w:rPr>
          <w:rFonts w:cs="Times New Roman"/>
          <w:szCs w:val="24"/>
        </w:rPr>
        <w:t xml:space="preserve"> </w:t>
      </w:r>
      <w:r w:rsidR="000864F0">
        <w:rPr>
          <w:rFonts w:cs="Times New Roman"/>
          <w:szCs w:val="24"/>
        </w:rPr>
        <w:t>distinct</w:t>
      </w:r>
      <w:r>
        <w:rPr>
          <w:rFonts w:cs="Times New Roman"/>
          <w:szCs w:val="24"/>
        </w:rPr>
        <w:t xml:space="preserve"> pillars underlying </w:t>
      </w:r>
      <w:r w:rsidRPr="00B83441">
        <w:rPr>
          <w:rFonts w:cs="Times New Roman"/>
          <w:szCs w:val="24"/>
        </w:rPr>
        <w:t xml:space="preserve">narcissism and self-esteem, our model opens up the possibility of identifying </w:t>
      </w:r>
      <w:r w:rsidRPr="00CA7F4B">
        <w:rPr>
          <w:rFonts w:cs="Times New Roman"/>
          <w:szCs w:val="24"/>
        </w:rPr>
        <w:t>socialization experiences that cultivate self-esteem without breeding narcissism</w:t>
      </w:r>
      <w:r w:rsidRPr="00B83441">
        <w:rPr>
          <w:rFonts w:cs="Times New Roman"/>
          <w:szCs w:val="24"/>
        </w:rPr>
        <w:t>.</w:t>
      </w:r>
      <w:r>
        <w:rPr>
          <w:rFonts w:cs="Times New Roman"/>
          <w:szCs w:val="24"/>
        </w:rPr>
        <w:t xml:space="preserve"> To date, psychology has focused </w:t>
      </w:r>
      <w:r w:rsidR="006258F6">
        <w:rPr>
          <w:rFonts w:cs="Times New Roman"/>
          <w:szCs w:val="24"/>
        </w:rPr>
        <w:t>mostly</w:t>
      </w:r>
      <w:r>
        <w:rPr>
          <w:rFonts w:cs="Times New Roman"/>
          <w:szCs w:val="24"/>
        </w:rPr>
        <w:t xml:space="preserve"> on the </w:t>
      </w:r>
      <w:r w:rsidR="002B5ECC">
        <w:rPr>
          <w:rFonts w:cs="Times New Roman"/>
          <w:szCs w:val="24"/>
        </w:rPr>
        <w:t>reverse</w:t>
      </w:r>
      <w:r>
        <w:rPr>
          <w:rFonts w:cs="Times New Roman"/>
          <w:szCs w:val="24"/>
        </w:rPr>
        <w:t xml:space="preserve">—the socialization experiences that breed narcissism. </w:t>
      </w:r>
      <w:r w:rsidR="00977E6E">
        <w:rPr>
          <w:rFonts w:cs="Times New Roman"/>
          <w:szCs w:val="24"/>
        </w:rPr>
        <w:t>A dominant view that emerged</w:t>
      </w:r>
      <w:r w:rsidR="00EC6E80" w:rsidRPr="00EC6E80">
        <w:rPr>
          <w:rFonts w:cs="Times New Roman"/>
          <w:szCs w:val="24"/>
        </w:rPr>
        <w:t xml:space="preserve"> from </w:t>
      </w:r>
      <w:r w:rsidR="00EC6E80">
        <w:rPr>
          <w:rFonts w:cs="Times New Roman"/>
          <w:szCs w:val="24"/>
        </w:rPr>
        <w:t xml:space="preserve">some </w:t>
      </w:r>
      <w:r w:rsidR="00EC6E80" w:rsidRPr="00EC6E80">
        <w:rPr>
          <w:rFonts w:cs="Times New Roman"/>
          <w:szCs w:val="24"/>
        </w:rPr>
        <w:t>psychoanalytic theories has been that narcissism develops in resp</w:t>
      </w:r>
      <w:r w:rsidR="00EC6E80">
        <w:rPr>
          <w:rFonts w:cs="Times New Roman"/>
          <w:szCs w:val="24"/>
        </w:rPr>
        <w:t>onse to lack of parental warmth</w:t>
      </w:r>
      <w:r w:rsidR="00A05BD4" w:rsidRPr="00835765">
        <w:rPr>
          <w:rFonts w:cs="Times New Roman"/>
          <w:szCs w:val="24"/>
        </w:rPr>
        <w:t xml:space="preserve"> </w:t>
      </w:r>
      <w:r w:rsidR="00A05BD4" w:rsidRPr="00835765">
        <w:rPr>
          <w:rFonts w:cs="Times New Roman"/>
          <w:szCs w:val="24"/>
        </w:rPr>
        <w:fldChar w:fldCharType="begin"/>
      </w:r>
      <w:r w:rsidR="00784C33">
        <w:rPr>
          <w:rFonts w:cs="Times New Roman"/>
          <w:szCs w:val="24"/>
        </w:rPr>
        <w:instrText xml:space="preserve"> ADDIN ZOTERO_ITEM CSL_CITATION {"citationID":"Z3l0jt8F","properties":{"formattedCitation":"(Kernberg, 1975)","plainCitation":"(Kernberg, 1975)","dontUpdate":true,"noteIndex":0},"citationItems":[{"id":939,"uris":["http://zotero.org/users/3632044/items/FGXLSCL5"],"uri":["http://zotero.org/users/3632044/items/FGXLSCL5"],"itemData":{"id":939,"type":"book","title":"Borderline conditions and pathological narcissism","publisher":"Jason Aronson","publisher-place":"New York, NY","event-place":"New York, NY","author":[{"family":"Kernberg","given":"O. F."}],"issued":{"date-parts":[["1975"]]}}}],"schema":"https://github.com/citation-style-language/schema/raw/master/csl-citation.json"} </w:instrText>
      </w:r>
      <w:r w:rsidR="00A05BD4" w:rsidRPr="00835765">
        <w:rPr>
          <w:rFonts w:cs="Times New Roman"/>
          <w:szCs w:val="24"/>
        </w:rPr>
        <w:fldChar w:fldCharType="separate"/>
      </w:r>
      <w:r w:rsidR="00784C33" w:rsidRPr="00784C33">
        <w:rPr>
          <w:rFonts w:cs="Times New Roman"/>
        </w:rPr>
        <w:t>(Kernberg, 1975)</w:t>
      </w:r>
      <w:r w:rsidR="00A05BD4" w:rsidRPr="00835765">
        <w:rPr>
          <w:rFonts w:cs="Times New Roman"/>
          <w:szCs w:val="24"/>
        </w:rPr>
        <w:fldChar w:fldCharType="end"/>
      </w:r>
      <w:r w:rsidR="00A05BD4" w:rsidRPr="00835765">
        <w:rPr>
          <w:rFonts w:cs="Times New Roman"/>
          <w:szCs w:val="24"/>
        </w:rPr>
        <w:t xml:space="preserve">. In such an upbringing, children are thought to develop deep-seated, unconscious shame and self-loathing, and to engage in narcissistic ideation to ward off these </w:t>
      </w:r>
      <w:r w:rsidR="00F6643D">
        <w:rPr>
          <w:rFonts w:cs="Times New Roman"/>
          <w:szCs w:val="24"/>
        </w:rPr>
        <w:t>discomforting states</w:t>
      </w:r>
      <w:r w:rsidR="00205500">
        <w:rPr>
          <w:rFonts w:cs="Times New Roman"/>
          <w:szCs w:val="24"/>
        </w:rPr>
        <w:t xml:space="preserve"> </w:t>
      </w:r>
      <w:r w:rsidR="00205500">
        <w:rPr>
          <w:rFonts w:cs="Times New Roman"/>
          <w:szCs w:val="24"/>
        </w:rPr>
        <w:fldChar w:fldCharType="begin"/>
      </w:r>
      <w:r w:rsidR="00476C1F">
        <w:rPr>
          <w:rFonts w:cs="Times New Roman"/>
          <w:szCs w:val="24"/>
        </w:rPr>
        <w:instrText xml:space="preserve"> ADDIN ZOTERO_ITEM CSL_CITATION {"citationID":"NHcBqDmV","properties":{"formattedCitation":"(H. B. Lewis, 1987)","plainCitation":"(H. B. Lewis, 1987)","dontUpdate":true,"noteIndex":0},"citationItems":[{"id":1157,"uris":["http://zotero.org/users/3632044/items/7HGJPBFZ"],"uri":["http://zotero.org/users/3632044/items/7HGJPBFZ"],"itemData":{"id":1157,"type":"chapter","title":"Shame and the narcissistic personality","container-title":"The many faces of shame","publisher":"The Guilford Press","publisher-place":"New York, NY, US","page":"93-132","source":"APA PsycNET","event-place":"New York, NY, US","abstract":"Lewis approaches the literature on the narcissistic personality from the standpoint of her own research demonstrating shame as the key emotion / focus on the alterations in therapeutic technique necessitated by this understanding, especially the refinements in interpretation made possible by clear distinctions between shame and guilt  shame and field dependence / phenomenology of shame and guilt / techniques of analyzing shame and guilt / clinical examples of the neglect of shame (PsycINFO Database Record (c) 2019 APA, all rights reserved)","ISBN":"978-0-89862-705-3","author":[{"family":"Lewis","given":"Helen Block"}],"editor":[{"family":"Nathanson","given":"D. L."}],"issued":{"date-parts":[["1987"]]}}}],"schema":"https://github.com/citation-style-language/schema/raw/master/csl-citation.json"} </w:instrText>
      </w:r>
      <w:r w:rsidR="00205500">
        <w:rPr>
          <w:rFonts w:cs="Times New Roman"/>
          <w:szCs w:val="24"/>
        </w:rPr>
        <w:fldChar w:fldCharType="separate"/>
      </w:r>
      <w:r w:rsidR="00EE0865">
        <w:rPr>
          <w:rFonts w:cs="Times New Roman"/>
        </w:rPr>
        <w:t>(</w:t>
      </w:r>
      <w:r w:rsidR="00205500" w:rsidRPr="00205500">
        <w:rPr>
          <w:rFonts w:cs="Times New Roman"/>
        </w:rPr>
        <w:t>Lewis, 1987)</w:t>
      </w:r>
      <w:r w:rsidR="00205500">
        <w:rPr>
          <w:rFonts w:cs="Times New Roman"/>
          <w:szCs w:val="24"/>
        </w:rPr>
        <w:fldChar w:fldCharType="end"/>
      </w:r>
      <w:r w:rsidR="00A05BD4" w:rsidRPr="00835765">
        <w:rPr>
          <w:rFonts w:cs="Times New Roman"/>
          <w:szCs w:val="24"/>
        </w:rPr>
        <w:t xml:space="preserve">. However, there is no evidence that narcissism is cultivated by lack of parental warmth </w:t>
      </w:r>
      <w:r w:rsidR="00A05BD4" w:rsidRPr="00835765">
        <w:rPr>
          <w:rFonts w:cs="Times New Roman"/>
          <w:szCs w:val="24"/>
        </w:rPr>
        <w:fldChar w:fldCharType="begin"/>
      </w:r>
      <w:r w:rsidR="00EC6E80">
        <w:rPr>
          <w:rFonts w:cs="Times New Roman"/>
          <w:szCs w:val="24"/>
        </w:rPr>
        <w:instrText xml:space="preserve"> ADDIN ZOTERO_ITEM CSL_CITATION {"citationID":"plae1JM5","properties":{"formattedCitation":"(Brummelman, Thomaes, Nelemans, Orobio de Castro, Overbeek, et al., 2015; Wetzel &amp; Robins, 2016)","plainCitation":"(Brummelman, Thomaes, Nelemans, Orobio de Castro, Overbeek, et al., 2015; Wetzel &amp; Robins, 2016)","noteIndex":0},"citationItems":[{"id":95,"uris":["http://zotero.org/users/3632044/items/BZ34PYLD"],"uri":["http://zotero.org/users/3632044/items/BZ34PYLD"],"itemData":{"id":95,"type":"article-journal","title":"Origins of narcissism in children","container-title":"Proceedings of the National Academy of Sciences, USA","page":"3659-3662","volume":"112","issue":"12","source":"www.pnas.org","abstract":"Narcissism levels have been increasing among Western youth, and contribute to societal problems such as aggression and violence. The origins of narcissism, however, are not well understood. Here, we report, to our knowledge, the first prospective longitudinal evidence on the origins of narcissism in children. We compared two perspectives: social learning theory (positing that narcissism is cultivated by parental overvaluation) and psychoanalytic theory (positing that narcissism is cultivated by lack of parental warmth). We timed the study in late childhood (ages 7–12), when individual differences in narcissism first emerge. In four 6-mo waves, 565 children and their parents reported child narcissism, child self-esteem, parental overvaluation, and parental warmth. Four-wave cross-lagged panel models were conducted. Results support social learning theory and contradict psychoanalytic theory: Narcissism was predicted by parental overvaluation, not by lack of parental warmth. Thus, children seem to acquire narcissism, in part, by internalizing parents’ inflated views of them (e.g., “I am superior to others” and “I am entitled to privileges”). Attesting to the specificity of this finding, self-esteem was predicted by parental warmth, not by parental overvaluation. These findings uncover early socialization experiences that cultivate narcissism, and may inform interventions to curtail narcissistic development at an early age.","DOI":"10.1073/pnas.1420870112","ISSN":"0027-8424, 1091-6490","journalAbbreviation":"PNAS","language":"en","author":[{"family":"Brummelman","given":"Eddie"},{"family":"Thomaes","given":"Sander"},{"family":"Nelemans","given":"Stefanie A."},{"family":"Orobio de Castro","given":"Bram"},{"family":"Overbeek","given":"Geertjan"},{"family":"Bushman","given":"Brad J."}],"issued":{"date-parts":[["2015",3,24]]}}},{"id":336,"uris":["http://zotero.org/users/3632044/items/QQMEU8PA"],"uri":["http://zotero.org/users/3632044/items/QQMEU8PA"],"itemData":{"id":336,"type":"article-journal","title":"Are parenting practices associated with the development of narcissism? Findings from a longitudinal study of Mexican-origin youth","container-title":"Journal of Research in Personality","page":"84-94","volume":"63","source":"ScienceDirect","abstract":"Narcissism is an important and consequential aspect of personality, yet we know little about its developmental origins. Using data from a longitudinal study of 674 Mexican-origin families, we examined cross-lagged relations between parenting behaviors (warmth, hostility, monitoring) and narcissism (superiority, exploitativeness). Parental hostility at age 12 was associated with higher levels of exploitativeness at age 14, whereas parental monitoring at age 12 was associated with lower levels of exploitativeness at age 14. These effects replicated across three different parenting measures: child reports, spouse reports, and behavioral coding of parent-child interactions. None of the parenting dimensions was related to superiority, suggesting that parenting practices are more strongly related to the maladaptive than the adaptive component of narcissism.","DOI":"10.1016/j.jrp.2016.05.005","ISSN":"0092-6566","title-short":"Are parenting practices associated with the development of narcissism?","journalAbbreviation":"Journal of Research in Personality","author":[{"family":"Wetzel","given":"Eunike"},{"family":"Robins","given":"Richard W."}],"issued":{"date-parts":[["2016",8,1]]}}}],"schema":"https://github.com/citation-style-language/schema/raw/master/csl-citation.json"} </w:instrText>
      </w:r>
      <w:r w:rsidR="00A05BD4" w:rsidRPr="00835765">
        <w:rPr>
          <w:rFonts w:cs="Times New Roman"/>
          <w:szCs w:val="24"/>
        </w:rPr>
        <w:fldChar w:fldCharType="separate"/>
      </w:r>
      <w:r w:rsidR="00EC6E80" w:rsidRPr="002D5021">
        <w:rPr>
          <w:rFonts w:cs="Times New Roman"/>
        </w:rPr>
        <w:t>(Brummelman, Thomaes, Nelemans, Orobio de Castro, Overbeek, et al., 2015; Wetzel &amp; Robins, 2016)</w:t>
      </w:r>
      <w:r w:rsidR="00A05BD4" w:rsidRPr="00835765">
        <w:rPr>
          <w:rFonts w:cs="Times New Roman"/>
          <w:szCs w:val="24"/>
        </w:rPr>
        <w:fldChar w:fldCharType="end"/>
      </w:r>
      <w:r w:rsidR="00A05BD4" w:rsidRPr="00835765">
        <w:rPr>
          <w:rFonts w:cs="Times New Roman"/>
          <w:szCs w:val="24"/>
        </w:rPr>
        <w:t xml:space="preserve"> or that narcissists </w:t>
      </w:r>
      <w:r w:rsidR="00FC4312">
        <w:rPr>
          <w:rFonts w:cs="Times New Roman"/>
          <w:szCs w:val="24"/>
        </w:rPr>
        <w:t>harbor</w:t>
      </w:r>
      <w:r w:rsidR="00A05BD4" w:rsidRPr="00835765">
        <w:rPr>
          <w:rFonts w:cs="Times New Roman"/>
          <w:szCs w:val="24"/>
        </w:rPr>
        <w:t xml:space="preserve"> unconscious shame or self-loathing </w:t>
      </w:r>
      <w:r w:rsidR="00A05BD4" w:rsidRPr="00835765">
        <w:rPr>
          <w:rFonts w:cs="Times New Roman"/>
          <w:szCs w:val="24"/>
        </w:rPr>
        <w:fldChar w:fldCharType="begin"/>
      </w:r>
      <w:r w:rsidR="000864F0">
        <w:rPr>
          <w:rFonts w:cs="Times New Roman"/>
          <w:szCs w:val="24"/>
        </w:rPr>
        <w:instrText xml:space="preserve"> ADDIN ZOTERO_ITEM CSL_CITATION {"citationID":"r8La8rB9","properties":{"formattedCitation":"(Bosson et al., 2008)","plainCitation":"(Bosson et al., 2008)","noteIndex":0},"citationItems":[{"id":1161,"uris":["http://zotero.org/users/3632044/items/PASQQKXK"],"uri":["http://zotero.org/users/3632044/items/PASQQKXK"],"itemData":{"id":1161,"type":"article-journal","title":"Untangling the links between narcissism and self-esteem: A theoretical and empirical review","container-title":"Social and Personality Psychology Compass","page":"1415-1439","volume":"2","issue":"3","source":"Wiley Online Library","abstract":"The links among narcissism, explicit (deliberate, controllable) self-esteem, and implicit (automatic, uncontrollable) self-esteem are unclear despite numerous attempts to illuminate these links. Some investigations suggest that narcissism reflects high explicit self-esteem that masks low implicit self-esteem, but other investigations fail to replicate this pattern. Here, we place the ‘mask’ model of narcissism in historical context and review the existing empirical evidence for this model. We then discuss three possible issues that might shed light on the inconsistent findings that have emerged from tests of the mask model. These issues include the unreliability of implicit attitude measures, narcissism's different associations with agentic versus communal self-views, and distinctions between grandiose and vulnerable narcissism subtypes. We also summarize several alternatives to the mask model of narcissism. Throughout, we offer suggestions for improving the study of narcissism and self-esteem and point to directions for future research on this topic.","DOI":"10.1111/j.1751-9004.2008.00089.x","ISSN":"1751-9004","title-short":"Untangling the Links between Narcissism and Self-esteem","language":"en","author":[{"family":"Bosson","given":"Jennifer K."},{"family":"Lakey","given":"Chad E."},{"family":"Campbell","given":"W. Keith"},{"family":"Zeigler‐Hill","given":"Virgil"},{"family":"Jordan","given":"Christian H."},{"family":"Kernis","given":"Michael H."}],"issued":{"date-parts":[["2008"]]}}}],"schema":"https://github.com/citation-style-language/schema/raw/master/csl-citation.json"} </w:instrText>
      </w:r>
      <w:r w:rsidR="00A05BD4" w:rsidRPr="00835765">
        <w:rPr>
          <w:rFonts w:cs="Times New Roman"/>
          <w:szCs w:val="24"/>
        </w:rPr>
        <w:fldChar w:fldCharType="separate"/>
      </w:r>
      <w:r w:rsidR="000864F0" w:rsidRPr="00C92ABB">
        <w:rPr>
          <w:rFonts w:cs="Times New Roman"/>
        </w:rPr>
        <w:t>(Bosson et al., 2008)</w:t>
      </w:r>
      <w:r w:rsidR="00A05BD4" w:rsidRPr="00835765">
        <w:rPr>
          <w:rFonts w:cs="Times New Roman"/>
          <w:szCs w:val="24"/>
        </w:rPr>
        <w:fldChar w:fldCharType="end"/>
      </w:r>
      <w:r w:rsidR="00A05BD4" w:rsidRPr="00835765">
        <w:rPr>
          <w:rFonts w:cs="Times New Roman"/>
          <w:szCs w:val="24"/>
        </w:rPr>
        <w:t xml:space="preserve">. </w:t>
      </w:r>
    </w:p>
    <w:p w14:paraId="7ECBBACF" w14:textId="3C7D2F8E" w:rsidR="00CE2917" w:rsidRDefault="004A6CBA" w:rsidP="006F7AFA">
      <w:pPr>
        <w:spacing w:after="0" w:line="480" w:lineRule="exact"/>
        <w:ind w:firstLine="720"/>
        <w:rPr>
          <w:rFonts w:cs="Times New Roman"/>
          <w:szCs w:val="24"/>
        </w:rPr>
      </w:pPr>
      <w:r>
        <w:rPr>
          <w:rFonts w:cs="Times New Roman"/>
          <w:szCs w:val="24"/>
        </w:rPr>
        <w:t>Recent findings indicate</w:t>
      </w:r>
      <w:r w:rsidR="00A05BD4" w:rsidRPr="00835765">
        <w:rPr>
          <w:rFonts w:cs="Times New Roman"/>
          <w:szCs w:val="24"/>
        </w:rPr>
        <w:t xml:space="preserve"> that narcissism is cultivated, in part, by parental overvaluation. In </w:t>
      </w:r>
      <w:r w:rsidR="00A05BD4">
        <w:rPr>
          <w:rFonts w:cs="Times New Roman"/>
          <w:szCs w:val="24"/>
        </w:rPr>
        <w:t>a</w:t>
      </w:r>
      <w:r w:rsidR="00A05BD4" w:rsidRPr="00835765">
        <w:rPr>
          <w:rFonts w:cs="Times New Roman"/>
          <w:szCs w:val="24"/>
        </w:rPr>
        <w:t xml:space="preserve"> longitudinal study, 565 children</w:t>
      </w:r>
      <w:r w:rsidR="00A05BD4">
        <w:rPr>
          <w:rFonts w:cs="Times New Roman"/>
          <w:szCs w:val="24"/>
        </w:rPr>
        <w:t xml:space="preserve"> ages 7-11</w:t>
      </w:r>
      <w:r w:rsidR="00A05BD4" w:rsidRPr="00835765">
        <w:rPr>
          <w:rFonts w:cs="Times New Roman"/>
          <w:szCs w:val="24"/>
        </w:rPr>
        <w:t xml:space="preserve"> and their parents were followed prospectively over four measurement waves</w:t>
      </w:r>
      <w:r w:rsidR="00A05BD4">
        <w:rPr>
          <w:rFonts w:cs="Times New Roman"/>
          <w:szCs w:val="24"/>
        </w:rPr>
        <w:t xml:space="preserve"> </w:t>
      </w:r>
      <w:r w:rsidR="00A05BD4">
        <w:rPr>
          <w:rFonts w:cs="Times New Roman"/>
          <w:szCs w:val="24"/>
        </w:rPr>
        <w:fldChar w:fldCharType="begin"/>
      </w:r>
      <w:r w:rsidR="00A05BD4">
        <w:rPr>
          <w:rFonts w:cs="Times New Roman"/>
          <w:szCs w:val="24"/>
        </w:rPr>
        <w:instrText xml:space="preserve"> ADDIN ZOTERO_ITEM CSL_CITATION {"citationID":"mEgUlBDG","properties":{"formattedCitation":"(Brummelman, Thomaes, Nelemans, Orobio de Castro, Overbeek, et al., 2015)","plainCitation":"(Brummelman, Thomaes, Nelemans, Orobio de Castro, Overbeek, et al., 2015)","noteIndex":0},"citationItems":[{"id":95,"uris":["http://zotero.org/users/3632044/items/BZ34PYLD"],"uri":["http://zotero.org/users/3632044/items/BZ34PYLD"],"itemData":{"id":95,"type":"article-journal","title":"Origins of narcissism in children","container-title":"Proceedings of the National Academy of Sciences, USA","page":"3659-3662","volume":"112","issue":"12","source":"www.pnas.org","abstract":"Narcissism levels have been increasing among Western youth, and contribute to societal problems such as aggression and violence. The origins of narcissism, however, are not well understood. Here, we report, to our knowledge, the first prospective longitudinal evidence on the origins of narcissism in children. We compared two perspectives: social learning theory (positing that narcissism is cultivated by parental overvaluation) and psychoanalytic theory (positing that narcissism is cultivated by lack of parental warmth). We timed the study in late childhood (ages 7–12), when individual differences in narcissism first emerge. In four 6-mo waves, 565 children and their parents reported child narcissism, child self-esteem, parental overvaluation, and parental warmth. Four-wave cross-lagged panel models were conducted. Results support social learning theory and contradict psychoanalytic theory: Narcissism was predicted by parental overvaluation, not by lack of parental warmth. Thus, children seem to acquire narcissism, in part, by internalizing parents’ inflated views of them (e.g., “I am superior to others” and “I am entitled to privileges”). Attesting to the specificity of this finding, self-esteem was predicted by parental warmth, not by parental overvaluation. These findings uncover early socialization experiences that cultivate narcissism, and may inform interventions to curtail narcissistic development at an early age.","DOI":"10.1073/pnas.1420870112","ISSN":"0027-8424, 1091-6490","journalAbbreviation":"PNAS","language":"en","author":[{"family":"Brummelman","given":"Eddie"},{"family":"Thomaes","given":"Sander"},{"family":"Nelemans","given":"Stefanie A."},{"family":"Orobio de Castro","given":"Bram"},{"family":"Overbeek","given":"Geertjan"},{"family":"Bushman","given":"Brad J."}],"issued":{"date-parts":[["2015",3,24]]}}}],"schema":"https://github.com/citation-style-language/schema/raw/master/csl-citation.json"} </w:instrText>
      </w:r>
      <w:r w:rsidR="00A05BD4">
        <w:rPr>
          <w:rFonts w:cs="Times New Roman"/>
          <w:szCs w:val="24"/>
        </w:rPr>
        <w:fldChar w:fldCharType="separate"/>
      </w:r>
      <w:r w:rsidR="00A05BD4" w:rsidRPr="00A05BD4">
        <w:rPr>
          <w:rFonts w:cs="Times New Roman"/>
        </w:rPr>
        <w:t>(Brummelman, Thomaes, Nelemans, Orobio de Castro, Overbeek, et al., 2015)</w:t>
      </w:r>
      <w:r w:rsidR="00A05BD4">
        <w:rPr>
          <w:rFonts w:cs="Times New Roman"/>
          <w:szCs w:val="24"/>
        </w:rPr>
        <w:fldChar w:fldCharType="end"/>
      </w:r>
      <w:r w:rsidR="00A05BD4" w:rsidRPr="00835765">
        <w:rPr>
          <w:rFonts w:cs="Times New Roman"/>
          <w:szCs w:val="24"/>
        </w:rPr>
        <w:t xml:space="preserve">. Narcissism was </w:t>
      </w:r>
      <w:r w:rsidR="006258F6">
        <w:rPr>
          <w:rFonts w:cs="Times New Roman"/>
          <w:szCs w:val="24"/>
        </w:rPr>
        <w:t>predicted</w:t>
      </w:r>
      <w:r w:rsidR="00A05BD4" w:rsidRPr="00835765">
        <w:rPr>
          <w:rFonts w:cs="Times New Roman"/>
          <w:szCs w:val="24"/>
        </w:rPr>
        <w:t xml:space="preserve"> by parental overvaluation—how much parents saw their child as a special individual entitled to privileges. </w:t>
      </w:r>
      <w:r w:rsidR="0020370B">
        <w:rPr>
          <w:rFonts w:cs="Times New Roman"/>
          <w:szCs w:val="24"/>
        </w:rPr>
        <w:t xml:space="preserve">Cross-sectional research replicated these findings </w:t>
      </w:r>
      <w:r w:rsidR="003963EC">
        <w:rPr>
          <w:rFonts w:cs="Times New Roman"/>
          <w:szCs w:val="24"/>
        </w:rPr>
        <w:fldChar w:fldCharType="begin"/>
      </w:r>
      <w:r w:rsidR="003963EC">
        <w:rPr>
          <w:rFonts w:cs="Times New Roman"/>
          <w:szCs w:val="24"/>
        </w:rPr>
        <w:instrText xml:space="preserve"> ADDIN ZOTERO_ITEM CSL_CITATION {"citationID":"jwUGKQr6","properties":{"formattedCitation":"(Derry, 2018; Nguyen &amp; Shaw, 2020)","plainCitation":"(Derry, 2018; Nguyen &amp; Shaw, 2020)","noteIndex":0},"citationItems":[{"id":852,"uris":["http://zotero.org/users/3632044/items/CVSJUYXR"],"uri":["http://zotero.org/users/3632044/items/CVSJUYXR"],"itemData":{"id":852,"type":"thesis","title":"An examination of grandiose and vulnerable narcissism in adults, adolescents, and children","publisher":"University of Western Australia","publisher-place":"Australia","genre":"Unpublished doctoral dissertation","event-place":"Australia","author":[{"family":"Derry","given":"Kate L."}],"issued":{"date-parts":[["2018"]]}}},{"id":1165,"uris":["http://zotero.org/users/3632044/items/KMK5YFSE"],"uri":["http://zotero.org/users/3632044/items/KMK5YFSE"],"itemData":{"id":1165,"type":"article-journal","title":"The aetiology of non-clinical narcissism: Clarifying the role of adverse childhood experiences and parental overvaluation","container-title":"Personality and Individual Differences","page":"109615","volume":"154","source":"ScienceDirect","abstract":"This research investigated the unique contribution of adverse childhood experiences (psychoanalytic theory) and parental overvaluation (social learning theory) in the development of grandiose and vulnerable narcissism in adults (N = 263). Multiple linear regressions revealed that, as expected, adverse childhood experiences, but not parental overvaluation, predicted vulnerable narcissism while parental overvaluation, but not adverse childhood experiences, predicted grandiose narcissism. Albeit, predictive effects were small in all analyses. Further analyses revealed that 1) adverse childhood experiences significantly predicted vulnerable narcissism over and above the effects of past mental health disorders; and, 2) correlation patterns of the Adverse Childhood Experience Questionnaire subscales were positively associated with vulnerable narcissism, but negatively associated with grandiose narcissism. Combined, these findings strengthen the two-type model of narcissism and have implications for both research and society at macro and individual levels.","DOI":"10.1016/j.paid.2019.109615","ISSN":"0191-8869","title-short":"The aetiology of non-clinical narcissism","journalAbbreviation":"Personality and Individual Differences","author":[{"family":"Nguyen","given":"Kim Thy"},{"family":"Shaw","given":"Lauren"}],"issued":{"date-parts":[["2020",2,1]]}}}],"schema":"https://github.com/citation-style-language/schema/raw/master/csl-citation.json"} </w:instrText>
      </w:r>
      <w:r w:rsidR="003963EC">
        <w:rPr>
          <w:rFonts w:cs="Times New Roman"/>
          <w:szCs w:val="24"/>
        </w:rPr>
        <w:fldChar w:fldCharType="separate"/>
      </w:r>
      <w:r w:rsidR="003963EC" w:rsidRPr="003963EC">
        <w:rPr>
          <w:rFonts w:cs="Times New Roman"/>
        </w:rPr>
        <w:t>(Derry, 2018; Nguyen &amp; Shaw, 2020)</w:t>
      </w:r>
      <w:r w:rsidR="003963EC">
        <w:rPr>
          <w:rFonts w:cs="Times New Roman"/>
          <w:szCs w:val="24"/>
        </w:rPr>
        <w:fldChar w:fldCharType="end"/>
      </w:r>
      <w:r w:rsidR="003963EC">
        <w:rPr>
          <w:rFonts w:cs="Times New Roman"/>
          <w:szCs w:val="24"/>
        </w:rPr>
        <w:t xml:space="preserve">. </w:t>
      </w:r>
    </w:p>
    <w:p w14:paraId="2E64CFB6" w14:textId="2D2D6FDD" w:rsidR="00644965" w:rsidRPr="00B83441" w:rsidRDefault="00E132DA" w:rsidP="006F7AFA">
      <w:pPr>
        <w:spacing w:after="0" w:line="480" w:lineRule="exact"/>
        <w:ind w:firstLine="720"/>
        <w:rPr>
          <w:rFonts w:cs="Times New Roman"/>
          <w:szCs w:val="24"/>
        </w:rPr>
      </w:pPr>
      <w:r>
        <w:rPr>
          <w:rFonts w:cs="Times New Roman"/>
          <w:szCs w:val="24"/>
        </w:rPr>
        <w:t>How</w:t>
      </w:r>
      <w:r w:rsidR="00905D19">
        <w:rPr>
          <w:rFonts w:cs="Times New Roman"/>
          <w:szCs w:val="24"/>
        </w:rPr>
        <w:t xml:space="preserve"> exactly</w:t>
      </w:r>
      <w:r>
        <w:rPr>
          <w:rFonts w:cs="Times New Roman"/>
          <w:szCs w:val="24"/>
        </w:rPr>
        <w:t xml:space="preserve"> do overvaluing parents cultivate narcissism in children</w:t>
      </w:r>
      <w:r w:rsidR="00644965" w:rsidRPr="00B83441">
        <w:rPr>
          <w:rFonts w:cs="Times New Roman"/>
          <w:szCs w:val="24"/>
        </w:rPr>
        <w:t xml:space="preserve">? </w:t>
      </w:r>
      <w:r w:rsidR="002B5ECC">
        <w:rPr>
          <w:rFonts w:cs="Times New Roman"/>
          <w:szCs w:val="24"/>
        </w:rPr>
        <w:t>C</w:t>
      </w:r>
      <w:r>
        <w:rPr>
          <w:rFonts w:cs="Times New Roman"/>
          <w:szCs w:val="24"/>
        </w:rPr>
        <w:t>onversely,</w:t>
      </w:r>
      <w:r w:rsidR="00644965" w:rsidRPr="00B83441">
        <w:rPr>
          <w:rFonts w:cs="Times New Roman"/>
          <w:szCs w:val="24"/>
        </w:rPr>
        <w:t xml:space="preserve"> how can parents raise self-esteem without breeding narcissism? </w:t>
      </w:r>
      <w:r w:rsidR="00903AEF" w:rsidRPr="00B83441">
        <w:rPr>
          <w:rFonts w:cs="Times New Roman"/>
          <w:szCs w:val="24"/>
        </w:rPr>
        <w:t>O</w:t>
      </w:r>
      <w:r w:rsidR="00644965" w:rsidRPr="00B83441">
        <w:rPr>
          <w:rFonts w:cs="Times New Roman"/>
          <w:szCs w:val="24"/>
        </w:rPr>
        <w:t xml:space="preserve">ur model </w:t>
      </w:r>
      <w:r w:rsidR="0099676E">
        <w:rPr>
          <w:rFonts w:cs="Times New Roman"/>
          <w:szCs w:val="24"/>
        </w:rPr>
        <w:t>suggests</w:t>
      </w:r>
      <w:r w:rsidR="00644965" w:rsidRPr="00B83441">
        <w:rPr>
          <w:rFonts w:cs="Times New Roman"/>
          <w:szCs w:val="24"/>
        </w:rPr>
        <w:t xml:space="preserve"> that </w:t>
      </w:r>
      <w:r w:rsidR="004469A8">
        <w:rPr>
          <w:rFonts w:cs="Times New Roman"/>
          <w:szCs w:val="24"/>
        </w:rPr>
        <w:t xml:space="preserve">narcissism and self-esteem are </w:t>
      </w:r>
      <w:r w:rsidR="00644965" w:rsidRPr="00B83441">
        <w:rPr>
          <w:rFonts w:cs="Times New Roman"/>
          <w:szCs w:val="24"/>
        </w:rPr>
        <w:t xml:space="preserve">cultivated by three classes of socialization </w:t>
      </w:r>
      <w:r w:rsidR="006258F6">
        <w:rPr>
          <w:rFonts w:cs="Times New Roman"/>
          <w:szCs w:val="24"/>
        </w:rPr>
        <w:t>practices</w:t>
      </w:r>
      <w:r w:rsidR="004469A8">
        <w:rPr>
          <w:rFonts w:cs="Times New Roman"/>
          <w:szCs w:val="24"/>
        </w:rPr>
        <w:t>, corresponding to the three pillars</w:t>
      </w:r>
      <w:r w:rsidR="00E9666C">
        <w:rPr>
          <w:rFonts w:cs="Times New Roman"/>
          <w:szCs w:val="24"/>
        </w:rPr>
        <w:t xml:space="preserve"> (</w:t>
      </w:r>
      <w:r w:rsidR="006258F6">
        <w:rPr>
          <w:rFonts w:cs="Times New Roman"/>
          <w:szCs w:val="24"/>
        </w:rPr>
        <w:t>Figure 1</w:t>
      </w:r>
      <w:r w:rsidR="00E9666C">
        <w:rPr>
          <w:rFonts w:cs="Times New Roman"/>
          <w:szCs w:val="24"/>
        </w:rPr>
        <w:t>)</w:t>
      </w:r>
      <w:r w:rsidR="006258F6">
        <w:rPr>
          <w:rFonts w:cs="Times New Roman"/>
          <w:szCs w:val="24"/>
        </w:rPr>
        <w:t xml:space="preserve">. </w:t>
      </w:r>
      <w:r w:rsidR="00157EEF">
        <w:rPr>
          <w:rFonts w:cs="Times New Roman"/>
          <w:szCs w:val="24"/>
        </w:rPr>
        <w:t>The model applies</w:t>
      </w:r>
      <w:r w:rsidR="006258F6">
        <w:rPr>
          <w:rFonts w:cs="Times New Roman"/>
          <w:szCs w:val="24"/>
        </w:rPr>
        <w:t xml:space="preserve"> to children age 7 and older, </w:t>
      </w:r>
      <w:r w:rsidR="00EE0865">
        <w:rPr>
          <w:rFonts w:cs="Times New Roman"/>
          <w:szCs w:val="24"/>
        </w:rPr>
        <w:t>who</w:t>
      </w:r>
      <w:r w:rsidR="006258F6">
        <w:rPr>
          <w:rFonts w:cs="Times New Roman"/>
          <w:szCs w:val="24"/>
        </w:rPr>
        <w:t xml:space="preserve"> </w:t>
      </w:r>
      <w:r w:rsidR="006258F6" w:rsidRPr="00B86F74">
        <w:rPr>
          <w:rFonts w:cs="Times New Roman"/>
          <w:szCs w:val="24"/>
        </w:rPr>
        <w:t xml:space="preserve">are aware that others, </w:t>
      </w:r>
      <w:r w:rsidR="00E40E57">
        <w:rPr>
          <w:rFonts w:cs="Times New Roman"/>
          <w:szCs w:val="24"/>
        </w:rPr>
        <w:t>such as</w:t>
      </w:r>
      <w:r w:rsidR="006258F6" w:rsidRPr="00B86F74">
        <w:rPr>
          <w:rFonts w:cs="Times New Roman"/>
          <w:szCs w:val="24"/>
        </w:rPr>
        <w:t xml:space="preserve"> parents, evaluate them from an external perspective</w:t>
      </w:r>
      <w:r w:rsidR="006258F6">
        <w:rPr>
          <w:rFonts w:cs="Times New Roman"/>
          <w:szCs w:val="24"/>
        </w:rPr>
        <w:t xml:space="preserve"> </w:t>
      </w:r>
      <w:r w:rsidR="006258F6">
        <w:rPr>
          <w:rFonts w:cs="Times New Roman"/>
          <w:szCs w:val="24"/>
        </w:rPr>
        <w:fldChar w:fldCharType="begin"/>
      </w:r>
      <w:r w:rsidR="006258F6">
        <w:rPr>
          <w:rFonts w:cs="Times New Roman"/>
          <w:szCs w:val="24"/>
        </w:rPr>
        <w:instrText xml:space="preserve"> ADDIN ZOTERO_ITEM CSL_CITATION {"citationID":"yVssaBzA","properties":{"formattedCitation":"(Harter, 2012)","plainCitation":"(Harter, 2012)","noteIndex":0},"citationItems":[{"id":6,"uris":["http://zotero.org/users/3632044/items/2GAPZNEK"],"uri":["http://zotero.org/users/3632044/items/2GAPZNEK"],"itemData":{"id":6,"type":"book","title":"The construction of the self: Developmental and sociocultural foundations","publisher":"Guilford Press","publisher-place":"New York, NY","source":"Google Scholar","event-place":"New York, NY","language":"en","author":[{"family":"Harter","given":"Susan"}],"issued":{"date-parts":[["2012"]]},"accessed":{"date-parts":[["2017",3,29]]}}}],"schema":"https://github.com/citation-style-language/schema/raw/master/csl-citation.json"} </w:instrText>
      </w:r>
      <w:r w:rsidR="006258F6">
        <w:rPr>
          <w:rFonts w:cs="Times New Roman"/>
          <w:szCs w:val="24"/>
        </w:rPr>
        <w:fldChar w:fldCharType="separate"/>
      </w:r>
      <w:r w:rsidR="006258F6" w:rsidRPr="00AA39A3">
        <w:rPr>
          <w:rFonts w:cs="Times New Roman"/>
        </w:rPr>
        <w:t>(Harter, 2012)</w:t>
      </w:r>
      <w:r w:rsidR="006258F6">
        <w:rPr>
          <w:rFonts w:cs="Times New Roman"/>
          <w:szCs w:val="24"/>
        </w:rPr>
        <w:fldChar w:fldCharType="end"/>
      </w:r>
      <w:r w:rsidR="006258F6" w:rsidRPr="00B86F74">
        <w:rPr>
          <w:rFonts w:cs="Times New Roman"/>
          <w:szCs w:val="24"/>
        </w:rPr>
        <w:t xml:space="preserve">. These evaluations can be internalized and develop into stable self-evaluations. </w:t>
      </w:r>
      <w:r w:rsidR="001C7C9A">
        <w:rPr>
          <w:rFonts w:cs="Times New Roman"/>
          <w:szCs w:val="24"/>
        </w:rPr>
        <w:t>Indeed, s</w:t>
      </w:r>
      <w:r w:rsidR="006258F6" w:rsidRPr="00B86F74">
        <w:rPr>
          <w:rFonts w:cs="Times New Roman"/>
          <w:szCs w:val="24"/>
        </w:rPr>
        <w:t xml:space="preserve">table individual differences in narcissism and self-esteem </w:t>
      </w:r>
      <w:r w:rsidR="006258F6">
        <w:rPr>
          <w:rFonts w:cs="Times New Roman"/>
          <w:szCs w:val="24"/>
        </w:rPr>
        <w:t xml:space="preserve">can be assessed reliably from age 7 </w:t>
      </w:r>
      <w:r w:rsidR="006258F6">
        <w:rPr>
          <w:rFonts w:cs="Times New Roman"/>
          <w:szCs w:val="24"/>
        </w:rPr>
        <w:fldChar w:fldCharType="begin"/>
      </w:r>
      <w:r w:rsidR="006258F6">
        <w:rPr>
          <w:rFonts w:cs="Times New Roman"/>
          <w:szCs w:val="24"/>
        </w:rPr>
        <w:instrText xml:space="preserve"> ADDIN ZOTERO_ITEM CSL_CITATION {"citationID":"MaSrIhjZ","properties":{"formattedCitation":"(Thomaes &amp; Brummelman, 2016)","plainCitation":"(Thomaes &amp; Brummelman, 2016)","noteIndex":0},"citationItems":[{"id":160,"uris":["http://zotero.org/users/3632044/items/8PH9DDAV"],"uri":["http://zotero.org/users/3632044/items/8PH9DDAV"],"itemData":{"id":160,"type":"chapter","title":"Narcissism","container-title":"Developmental psychopathology","publisher":"Wiley","publisher-place":"Hoboken, NJ","page":"679-725","volume":"4","edition":"3","event-place":"Hoboken, NJ","author":[{"family":"Thomaes","given":"Sander"},{"family":"Brummelman","given":"Eddie"}],"editor":[{"family":"Cicchetti","given":"Dante"}],"issued":{"date-parts":[["2016"]]}}}],"schema":"https://github.com/citation-style-language/schema/raw/master/csl-citation.json"} </w:instrText>
      </w:r>
      <w:r w:rsidR="006258F6">
        <w:rPr>
          <w:rFonts w:cs="Times New Roman"/>
          <w:szCs w:val="24"/>
        </w:rPr>
        <w:fldChar w:fldCharType="separate"/>
      </w:r>
      <w:r w:rsidR="006258F6" w:rsidRPr="00B82557">
        <w:rPr>
          <w:rFonts w:cs="Times New Roman"/>
        </w:rPr>
        <w:t>(Thomaes &amp; Brummelman, 2016)</w:t>
      </w:r>
      <w:r w:rsidR="006258F6">
        <w:rPr>
          <w:rFonts w:cs="Times New Roman"/>
          <w:szCs w:val="24"/>
        </w:rPr>
        <w:fldChar w:fldCharType="end"/>
      </w:r>
      <w:r w:rsidR="006258F6" w:rsidRPr="00B86F74">
        <w:rPr>
          <w:rFonts w:cs="Times New Roman"/>
          <w:szCs w:val="24"/>
        </w:rPr>
        <w:t>.</w:t>
      </w:r>
    </w:p>
    <w:p w14:paraId="6C81537A" w14:textId="77777777" w:rsidR="00644965" w:rsidRPr="00B83441" w:rsidRDefault="00644965" w:rsidP="006F7AFA">
      <w:pPr>
        <w:spacing w:after="0" w:line="480" w:lineRule="exact"/>
        <w:rPr>
          <w:rFonts w:cs="Times New Roman"/>
          <w:b/>
          <w:szCs w:val="24"/>
        </w:rPr>
      </w:pPr>
      <w:r w:rsidRPr="00B83441">
        <w:rPr>
          <w:rFonts w:cs="Times New Roman"/>
          <w:b/>
          <w:szCs w:val="24"/>
        </w:rPr>
        <w:t>Realistic Feedback</w:t>
      </w:r>
    </w:p>
    <w:p w14:paraId="386C71C5" w14:textId="05231A14" w:rsidR="00644965" w:rsidRPr="00B83441" w:rsidRDefault="00644965" w:rsidP="006F7AFA">
      <w:pPr>
        <w:spacing w:after="0" w:line="480" w:lineRule="exact"/>
        <w:ind w:firstLine="720"/>
        <w:rPr>
          <w:rFonts w:cs="Times New Roman"/>
          <w:szCs w:val="24"/>
        </w:rPr>
      </w:pPr>
      <w:r w:rsidRPr="00B83441">
        <w:rPr>
          <w:rFonts w:cs="Times New Roman"/>
          <w:szCs w:val="24"/>
        </w:rPr>
        <w:t xml:space="preserve">Overvaluing parents may foster narcissism by cultivating </w:t>
      </w:r>
      <w:r w:rsidRPr="00B83441">
        <w:rPr>
          <w:rFonts w:cs="Times New Roman"/>
          <w:i/>
          <w:szCs w:val="24"/>
        </w:rPr>
        <w:t>illusion</w:t>
      </w:r>
      <w:r w:rsidRPr="00B83441">
        <w:rPr>
          <w:rFonts w:cs="Times New Roman"/>
          <w:szCs w:val="24"/>
        </w:rPr>
        <w:t>. Overvaluing parents overestimate children’s qualities</w:t>
      </w:r>
      <w:r w:rsidR="00906E47" w:rsidRPr="00B83441">
        <w:rPr>
          <w:rFonts w:cs="Times New Roman"/>
          <w:szCs w:val="24"/>
        </w:rPr>
        <w:t xml:space="preserve"> </w:t>
      </w:r>
      <w:r w:rsidR="00906E47" w:rsidRPr="00B83441">
        <w:rPr>
          <w:rFonts w:cs="Times New Roman"/>
          <w:szCs w:val="24"/>
        </w:rPr>
        <w:fldChar w:fldCharType="begin"/>
      </w:r>
      <w:r w:rsidR="00B82557">
        <w:rPr>
          <w:rFonts w:cs="Times New Roman"/>
          <w:szCs w:val="24"/>
        </w:rPr>
        <w:instrText xml:space="preserve"> ADDIN ZOTERO_ITEM CSL_CITATION {"citationID":"79a1B6c6","properties":{"formattedCitation":"(Brummelman, Thomaes, Nelemans, Orobio de Castro, &amp; Bushman, 2015)","plainCitation":"(Brummelman, Thomaes, Nelemans, Orobio de Castro, &amp; Bushman, 2015)","dontUpdate":true,"noteIndex":0},"citationItems":[{"id":113,"uris":["http://zotero.org/users/3632044/items/EPGU2XL8"],"uri":["http://zotero.org/users/3632044/items/EPGU2XL8"],"itemData":{"id":113,"type":"article-journal","title":"My child is God’s gift to humanity: Development and validation of the Parental Overvaluation Scale (POS)","container-title":"Journal of Personality and Social Psychology","page":"665-679","volume":"108","issue":"4","source":"APA PsycNET","abstract":"Although it is natural for parents to value their children, some parents “overvalue” them, believing that their own children are more special and more entitled than other children are. This research introduces this concept of parental overvaluation. We developed a concise self-report scale to measure individual differences in parental overvaluation, the Parental Overvaluation Scale (POS; Study 1). The POS has high test–retest stability over 6, 12, and 18 months (Study 2). As demonstrated in a representative sample of Dutch parents (Study 3) and a diverse sample of American parents (Study 4), the POS has an internally consistent single-factor structure; strong measurement invariance across sexes; as well as good convergent, discriminant, and criterion validity. Overvaluation is especially high in narcissistic parents (Studies 3, 4, 6). When parents overvalue their child, they overclaim their child’s knowledge (Study 4), perceive their child as more gifted than actual IQ scores justify (Study 5), want their child to stand out from others, and frequently praise their child in real-life settings (Study 6). By contrast, overvaluation is not consistently related to parents’ basic parenting dimensions (i.e., warmth and control) or Big Five personality traits (Studies 3, 4, 6). Importantly, overvalued children are not more intelligent or better performing than other children (Studies 5–6). These findings support the validity of the POS and show that parental overvaluation has important and unique implications for parents’ beliefs and practices. Research on overvaluation might shed light on the determinants of parenting practices and the socialization of children’s self-views, including narcissism.","DOI":"10.1037/pspp0000012","ISSN":"1939-1315 0022-3514","title-short":"My child is God’s gift to humanity","language":"English","author":[{"family":"Brummelman","given":"Eddie"},{"family":"Thomaes","given":"Sander"},{"family":"Nelemans","given":"Stefanie A."},{"family":"Orobio de Castro","given":"Bram"},{"family":"Bushman","given":"Brad J."}],"issued":{"date-parts":[["2015"]]}}}],"schema":"https://github.com/citation-style-language/schema/raw/master/csl-citation.json"} </w:instrText>
      </w:r>
      <w:r w:rsidR="00906E47" w:rsidRPr="00B83441">
        <w:rPr>
          <w:rFonts w:cs="Times New Roman"/>
          <w:szCs w:val="24"/>
        </w:rPr>
        <w:fldChar w:fldCharType="separate"/>
      </w:r>
      <w:r w:rsidR="00D51031" w:rsidRPr="00D51031">
        <w:rPr>
          <w:rFonts w:cs="Times New Roman"/>
        </w:rPr>
        <w:t>(Brummelman, Thomaes, Nelemans, Orobio de Castro, &amp; Bushman, 2015)</w:t>
      </w:r>
      <w:r w:rsidR="00906E47" w:rsidRPr="00B83441">
        <w:rPr>
          <w:rFonts w:cs="Times New Roman"/>
          <w:szCs w:val="24"/>
        </w:rPr>
        <w:fldChar w:fldCharType="end"/>
      </w:r>
      <w:r w:rsidRPr="00B83441">
        <w:rPr>
          <w:rFonts w:cs="Times New Roman"/>
          <w:szCs w:val="24"/>
        </w:rPr>
        <w:t xml:space="preserve">. </w:t>
      </w:r>
      <w:r w:rsidR="00B91C26" w:rsidRPr="00B83441">
        <w:rPr>
          <w:rFonts w:cs="Times New Roman"/>
          <w:szCs w:val="24"/>
        </w:rPr>
        <w:t xml:space="preserve">Such </w:t>
      </w:r>
      <w:r w:rsidRPr="00B83441">
        <w:rPr>
          <w:rFonts w:cs="Times New Roman"/>
          <w:szCs w:val="24"/>
        </w:rPr>
        <w:t>parents believe</w:t>
      </w:r>
      <w:r w:rsidR="00B91C26" w:rsidRPr="00B83441">
        <w:rPr>
          <w:rFonts w:cs="Times New Roman"/>
          <w:szCs w:val="24"/>
        </w:rPr>
        <w:t xml:space="preserve"> that</w:t>
      </w:r>
      <w:r w:rsidRPr="00B83441">
        <w:rPr>
          <w:rFonts w:cs="Times New Roman"/>
          <w:szCs w:val="24"/>
        </w:rPr>
        <w:t xml:space="preserve"> their children are smarter than others, even when </w:t>
      </w:r>
      <w:r w:rsidR="00B91C26" w:rsidRPr="00B83441">
        <w:rPr>
          <w:rFonts w:cs="Times New Roman"/>
          <w:szCs w:val="24"/>
        </w:rPr>
        <w:t xml:space="preserve">their </w:t>
      </w:r>
      <w:r w:rsidRPr="00B83441">
        <w:rPr>
          <w:rFonts w:cs="Times New Roman"/>
          <w:szCs w:val="24"/>
        </w:rPr>
        <w:t xml:space="preserve">children’s IQ scores </w:t>
      </w:r>
      <w:r w:rsidR="00DC5D0F">
        <w:rPr>
          <w:rFonts w:cs="Times New Roman"/>
          <w:szCs w:val="24"/>
        </w:rPr>
        <w:t>are average</w:t>
      </w:r>
      <w:r w:rsidRPr="00B83441">
        <w:rPr>
          <w:rFonts w:cs="Times New Roman"/>
          <w:szCs w:val="24"/>
        </w:rPr>
        <w:t>.</w:t>
      </w:r>
      <w:r w:rsidR="004D1119" w:rsidRPr="00B83441">
        <w:rPr>
          <w:rFonts w:cs="Times New Roman"/>
          <w:szCs w:val="24"/>
        </w:rPr>
        <w:t xml:space="preserve"> They</w:t>
      </w:r>
      <w:r w:rsidRPr="00B83441">
        <w:rPr>
          <w:rFonts w:cs="Times New Roman"/>
          <w:szCs w:val="24"/>
        </w:rPr>
        <w:t xml:space="preserve"> claim </w:t>
      </w:r>
      <w:r w:rsidR="00B91C26" w:rsidRPr="00B83441">
        <w:rPr>
          <w:rFonts w:cs="Times New Roman"/>
          <w:szCs w:val="24"/>
        </w:rPr>
        <w:t xml:space="preserve">that </w:t>
      </w:r>
      <w:r w:rsidRPr="00B83441">
        <w:rPr>
          <w:rFonts w:cs="Times New Roman"/>
          <w:szCs w:val="24"/>
        </w:rPr>
        <w:t xml:space="preserve">their children have knowledge of a wide range of topics, even </w:t>
      </w:r>
      <w:r w:rsidR="00DC5D0F">
        <w:rPr>
          <w:rFonts w:cs="Times New Roman"/>
          <w:szCs w:val="24"/>
        </w:rPr>
        <w:t xml:space="preserve">non-existing </w:t>
      </w:r>
      <w:r w:rsidR="00404130">
        <w:rPr>
          <w:rFonts w:cs="Times New Roman"/>
          <w:szCs w:val="24"/>
        </w:rPr>
        <w:t>ones</w:t>
      </w:r>
      <w:r w:rsidR="00404130" w:rsidRPr="00B83441">
        <w:rPr>
          <w:rFonts w:cs="Times New Roman"/>
          <w:szCs w:val="24"/>
        </w:rPr>
        <w:t xml:space="preserve"> </w:t>
      </w:r>
      <w:r w:rsidRPr="00B83441">
        <w:rPr>
          <w:rFonts w:cs="Times New Roman"/>
          <w:szCs w:val="24"/>
        </w:rPr>
        <w:t xml:space="preserve">(e.g., the </w:t>
      </w:r>
      <w:r w:rsidR="00B91C26" w:rsidRPr="00B83441">
        <w:rPr>
          <w:rFonts w:cs="Times New Roman"/>
          <w:szCs w:val="24"/>
        </w:rPr>
        <w:t>fictional</w:t>
      </w:r>
      <w:r w:rsidRPr="00B83441">
        <w:rPr>
          <w:rFonts w:cs="Times New Roman"/>
          <w:szCs w:val="24"/>
        </w:rPr>
        <w:t xml:space="preserve"> book </w:t>
      </w:r>
      <w:r w:rsidRPr="00B83441">
        <w:rPr>
          <w:rFonts w:cs="Times New Roman"/>
          <w:i/>
          <w:szCs w:val="24"/>
        </w:rPr>
        <w:t>The Tale of Benson Bunny</w:t>
      </w:r>
      <w:r w:rsidRPr="00B83441">
        <w:rPr>
          <w:rFonts w:cs="Times New Roman"/>
          <w:szCs w:val="24"/>
        </w:rPr>
        <w:t xml:space="preserve">). </w:t>
      </w:r>
      <w:r w:rsidR="00B91C26" w:rsidRPr="00B83441">
        <w:rPr>
          <w:rFonts w:cs="Times New Roman"/>
          <w:szCs w:val="24"/>
        </w:rPr>
        <w:t>Also, the</w:t>
      </w:r>
      <w:r w:rsidR="009A5FD6" w:rsidRPr="00B83441">
        <w:rPr>
          <w:rFonts w:cs="Times New Roman"/>
          <w:szCs w:val="24"/>
        </w:rPr>
        <w:t>y</w:t>
      </w:r>
      <w:r w:rsidRPr="00B83441">
        <w:rPr>
          <w:rFonts w:cs="Times New Roman"/>
          <w:szCs w:val="24"/>
        </w:rPr>
        <w:t xml:space="preserve"> praise their children more often than</w:t>
      </w:r>
      <w:r w:rsidR="003327A6" w:rsidRPr="00B83441">
        <w:rPr>
          <w:rFonts w:cs="Times New Roman"/>
          <w:szCs w:val="24"/>
        </w:rPr>
        <w:t xml:space="preserve"> </w:t>
      </w:r>
      <w:r w:rsidR="00DC5D0F">
        <w:rPr>
          <w:rFonts w:cs="Times New Roman"/>
          <w:szCs w:val="24"/>
        </w:rPr>
        <w:t>other parents do</w:t>
      </w:r>
      <w:r w:rsidRPr="00B83441">
        <w:rPr>
          <w:rFonts w:cs="Times New Roman"/>
          <w:szCs w:val="24"/>
        </w:rPr>
        <w:t xml:space="preserve">, even when children do not </w:t>
      </w:r>
      <w:r w:rsidR="00DC5D0F">
        <w:rPr>
          <w:rFonts w:cs="Times New Roman"/>
          <w:szCs w:val="24"/>
        </w:rPr>
        <w:t>perform well</w:t>
      </w:r>
      <w:r w:rsidRPr="00B83441">
        <w:rPr>
          <w:rFonts w:cs="Times New Roman"/>
          <w:szCs w:val="24"/>
        </w:rPr>
        <w:t>.</w:t>
      </w:r>
    </w:p>
    <w:p w14:paraId="3355758C" w14:textId="28613FA0" w:rsidR="00644965" w:rsidRPr="00B83441" w:rsidRDefault="00906E47" w:rsidP="006F7AFA">
      <w:pPr>
        <w:spacing w:after="0" w:line="480" w:lineRule="exact"/>
        <w:ind w:firstLine="720"/>
        <w:rPr>
          <w:rFonts w:cs="Times New Roman"/>
          <w:szCs w:val="24"/>
        </w:rPr>
      </w:pPr>
      <w:r w:rsidRPr="00B83441">
        <w:rPr>
          <w:rFonts w:cs="Times New Roman"/>
          <w:szCs w:val="24"/>
        </w:rPr>
        <w:t>O</w:t>
      </w:r>
      <w:r w:rsidR="00644965" w:rsidRPr="00B83441">
        <w:rPr>
          <w:rFonts w:cs="Times New Roman"/>
          <w:szCs w:val="24"/>
        </w:rPr>
        <w:t xml:space="preserve">vervaluing parents </w:t>
      </w:r>
      <w:r w:rsidR="00734CE9" w:rsidRPr="00B83441">
        <w:rPr>
          <w:rFonts w:cs="Times New Roman"/>
          <w:szCs w:val="24"/>
        </w:rPr>
        <w:t xml:space="preserve">may </w:t>
      </w:r>
      <w:r w:rsidR="00644965" w:rsidRPr="00B83441">
        <w:rPr>
          <w:rFonts w:cs="Times New Roman"/>
          <w:szCs w:val="24"/>
        </w:rPr>
        <w:t xml:space="preserve">express their overestimation through inflated praise. Praise is inflated when it contains an adverb (e.g., </w:t>
      </w:r>
      <w:r w:rsidR="00644965" w:rsidRPr="00B83441">
        <w:rPr>
          <w:rFonts w:cs="Times New Roman"/>
          <w:i/>
          <w:szCs w:val="24"/>
        </w:rPr>
        <w:t>incredibly</w:t>
      </w:r>
      <w:r w:rsidR="00644965" w:rsidRPr="00B83441">
        <w:rPr>
          <w:rFonts w:cs="Times New Roman"/>
          <w:szCs w:val="24"/>
        </w:rPr>
        <w:t xml:space="preserve">) or adjective (e.g., </w:t>
      </w:r>
      <w:r w:rsidR="00644965" w:rsidRPr="00B83441">
        <w:rPr>
          <w:rFonts w:cs="Times New Roman"/>
          <w:i/>
          <w:szCs w:val="24"/>
        </w:rPr>
        <w:t>amazing</w:t>
      </w:r>
      <w:r w:rsidR="00644965" w:rsidRPr="00B83441">
        <w:rPr>
          <w:rFonts w:cs="Times New Roman"/>
          <w:szCs w:val="24"/>
        </w:rPr>
        <w:t xml:space="preserve">) signaling an extremely positive evaluation, such as “You did </w:t>
      </w:r>
      <w:r w:rsidR="00644965" w:rsidRPr="00B83441">
        <w:rPr>
          <w:rFonts w:cs="Times New Roman"/>
          <w:i/>
          <w:szCs w:val="24"/>
        </w:rPr>
        <w:t>incredibly</w:t>
      </w:r>
      <w:r w:rsidR="00644965" w:rsidRPr="00B83441">
        <w:rPr>
          <w:rFonts w:cs="Times New Roman"/>
          <w:szCs w:val="24"/>
        </w:rPr>
        <w:t xml:space="preserve"> well!”</w:t>
      </w:r>
      <w:r w:rsidR="00404130">
        <w:rPr>
          <w:rFonts w:cs="Times New Roman"/>
          <w:szCs w:val="24"/>
        </w:rPr>
        <w:t>.</w:t>
      </w:r>
      <w:r w:rsidR="00644965" w:rsidRPr="00B83441">
        <w:rPr>
          <w:rFonts w:cs="Times New Roman"/>
          <w:szCs w:val="24"/>
        </w:rPr>
        <w:t xml:space="preserve"> In a longitudinal-observational study </w:t>
      </w:r>
      <w:r w:rsidR="00644965" w:rsidRPr="00B83441">
        <w:rPr>
          <w:rFonts w:cs="Times New Roman"/>
          <w:szCs w:val="24"/>
        </w:rPr>
        <w:fldChar w:fldCharType="begin"/>
      </w:r>
      <w:r w:rsidR="006F5C4E" w:rsidRPr="00B83441">
        <w:rPr>
          <w:rFonts w:cs="Times New Roman"/>
          <w:szCs w:val="24"/>
        </w:rPr>
        <w:instrText xml:space="preserve"> ADDIN ZOTERO_ITEM CSL_CITATION {"citationID":"hKEeQWQ7","properties":{"formattedCitation":"(Brummelman, Nelemans, Thomaes, &amp; Orobio de Castro, 2017)","plainCitation":"(Brummelman, Nelemans, Thomaes, &amp; Orobio de Castro, 2017)","noteIndex":0},"citationItems":[{"id":296,"uris":["http://zotero.org/users/3632044/items/US43T8WI"],"uri":["http://zotero.org/users/3632044/items/US43T8WI"],"itemData":{"id":296,"type":"article-journal","title":"When parents’ praise inflates, children's self-esteem deflates","container-title":"Child Development","page":"1799-1809","volume":"88","issue":"6","source":"Wiley Online Library","abstract":"Western parents often give children overly positive, inflated praise. One perspective holds that inflated praise sets unattainable standards for children, eventually lowering children's self-esteem (self-deflation hypothesis). Another perspective holds that children internalize inflated praise to form narcissistic self-views (self-inflation hypothesis). These perspectives were tested in an observational-longitudinal study (120 parent–child dyads from the Netherlands) in late childhood (ages 7–11), when narcissism and self-esteem first emerge. Supporting the self-deflation hypothesis, parents’ inflated praise predicted lower self-esteem in children. Partly supporting the self-inflation hypothesis, parents’ inflated praise predicted higher narcissism—but only in children with high self-esteem. Noninflated praise predicted neither self-esteem nor narcissism. Thus, inflated praise may foster the self-views it seeks to prevent.","DOI":"10.1111/cdev.12936","ISSN":"1467-8624","journalAbbreviation":"Child Dev","language":"en","author":[{"family":"Brummelman","given":"Eddie"},{"family":"Nelemans","given":"Stefanie A."},{"family":"Thomaes","given":"Sander"},{"family":"Orobio de Castro","given":"Bram"}],"issued":{"date-parts":[["2017"]]}}}],"schema":"https://github.com/citation-style-language/schema/raw/master/csl-citation.json"} </w:instrText>
      </w:r>
      <w:r w:rsidR="00644965" w:rsidRPr="00B83441">
        <w:rPr>
          <w:rFonts w:cs="Times New Roman"/>
          <w:szCs w:val="24"/>
        </w:rPr>
        <w:fldChar w:fldCharType="separate"/>
      </w:r>
      <w:r w:rsidR="00D51031" w:rsidRPr="00D51031">
        <w:rPr>
          <w:rFonts w:cs="Times New Roman"/>
        </w:rPr>
        <w:t>(Brummelman, Nelemans, Thomaes, &amp; Orobio de Castro, 2017)</w:t>
      </w:r>
      <w:r w:rsidR="00644965" w:rsidRPr="00B83441">
        <w:rPr>
          <w:rFonts w:cs="Times New Roman"/>
          <w:szCs w:val="24"/>
        </w:rPr>
        <w:fldChar w:fldCharType="end"/>
      </w:r>
      <w:r w:rsidR="00644965" w:rsidRPr="00B83441">
        <w:rPr>
          <w:rFonts w:cs="Times New Roman"/>
          <w:szCs w:val="24"/>
        </w:rPr>
        <w:t>, parents’ inflated praise</w:t>
      </w:r>
      <w:r w:rsidRPr="00B83441">
        <w:rPr>
          <w:rFonts w:cs="Times New Roman"/>
          <w:szCs w:val="24"/>
        </w:rPr>
        <w:t xml:space="preserve"> was </w:t>
      </w:r>
      <w:r w:rsidR="00644965" w:rsidRPr="00B83441">
        <w:rPr>
          <w:rFonts w:cs="Times New Roman"/>
          <w:szCs w:val="24"/>
        </w:rPr>
        <w:t>coded from parent-child interactions</w:t>
      </w:r>
      <w:r w:rsidRPr="00B83441">
        <w:rPr>
          <w:rFonts w:cs="Times New Roman"/>
          <w:szCs w:val="24"/>
        </w:rPr>
        <w:t xml:space="preserve">. In </w:t>
      </w:r>
      <w:r w:rsidR="00B770EA" w:rsidRPr="00B83441">
        <w:rPr>
          <w:rFonts w:cs="Times New Roman"/>
          <w:szCs w:val="24"/>
        </w:rPr>
        <w:t>a subgroup of</w:t>
      </w:r>
      <w:r w:rsidRPr="00B83441">
        <w:rPr>
          <w:rFonts w:cs="Times New Roman"/>
          <w:szCs w:val="24"/>
        </w:rPr>
        <w:t xml:space="preserve"> children</w:t>
      </w:r>
      <w:r w:rsidR="00644965" w:rsidRPr="00B83441">
        <w:rPr>
          <w:rFonts w:cs="Times New Roman"/>
          <w:szCs w:val="24"/>
        </w:rPr>
        <w:t xml:space="preserve">, </w:t>
      </w:r>
      <w:r w:rsidRPr="00B83441">
        <w:rPr>
          <w:rFonts w:cs="Times New Roman"/>
          <w:szCs w:val="24"/>
        </w:rPr>
        <w:t xml:space="preserve">parents’ inflated praise </w:t>
      </w:r>
      <w:r w:rsidR="00644965" w:rsidRPr="00B83441">
        <w:rPr>
          <w:rFonts w:cs="Times New Roman"/>
          <w:szCs w:val="24"/>
        </w:rPr>
        <w:t>predicted higher narcissism 6, 12, and 18 months later.</w:t>
      </w:r>
    </w:p>
    <w:p w14:paraId="4EC64BE2" w14:textId="43294B6D" w:rsidR="00F8394C" w:rsidRPr="00B83441" w:rsidRDefault="00F8394C" w:rsidP="006F7AFA">
      <w:pPr>
        <w:spacing w:after="0" w:line="480" w:lineRule="exact"/>
        <w:ind w:firstLine="720"/>
        <w:rPr>
          <w:rFonts w:cs="Times New Roman"/>
          <w:szCs w:val="24"/>
        </w:rPr>
      </w:pPr>
      <w:r w:rsidRPr="00B83441">
        <w:rPr>
          <w:rFonts w:cs="Times New Roman"/>
          <w:szCs w:val="24"/>
        </w:rPr>
        <w:t xml:space="preserve">By contrast, parents may foster self-esteem via cultivating </w:t>
      </w:r>
      <w:r w:rsidRPr="00B83441">
        <w:rPr>
          <w:rFonts w:cs="Times New Roman"/>
          <w:i/>
          <w:szCs w:val="24"/>
        </w:rPr>
        <w:t>realism</w:t>
      </w:r>
      <w:r w:rsidRPr="00B83441">
        <w:rPr>
          <w:rFonts w:cs="Times New Roman"/>
          <w:szCs w:val="24"/>
        </w:rPr>
        <w:t xml:space="preserve">. They can do so by providing children with realistic feedback (i.e., feedback that is relatively close to objective benchmarks), which </w:t>
      </w:r>
      <w:r w:rsidR="004D1119" w:rsidRPr="00B83441">
        <w:rPr>
          <w:rFonts w:cs="Times New Roman"/>
          <w:szCs w:val="24"/>
        </w:rPr>
        <w:t xml:space="preserve">can </w:t>
      </w:r>
      <w:r w:rsidRPr="00B83441">
        <w:rPr>
          <w:rFonts w:cs="Times New Roman"/>
          <w:szCs w:val="24"/>
        </w:rPr>
        <w:t>help children gain a</w:t>
      </w:r>
      <w:r w:rsidR="00F6643D">
        <w:rPr>
          <w:rFonts w:cs="Times New Roman"/>
          <w:szCs w:val="24"/>
        </w:rPr>
        <w:t xml:space="preserve"> more</w:t>
      </w:r>
      <w:r w:rsidRPr="00B83441">
        <w:rPr>
          <w:rFonts w:cs="Times New Roman"/>
          <w:szCs w:val="24"/>
        </w:rPr>
        <w:t xml:space="preserve"> accurate understanding of </w:t>
      </w:r>
      <w:r w:rsidR="00E40E57">
        <w:rPr>
          <w:rFonts w:cs="Times New Roman"/>
          <w:szCs w:val="24"/>
        </w:rPr>
        <w:t>themselves</w:t>
      </w:r>
      <w:r w:rsidRPr="00B83441">
        <w:rPr>
          <w:rFonts w:cs="Times New Roman"/>
          <w:szCs w:val="24"/>
        </w:rPr>
        <w:t xml:space="preserve">. </w:t>
      </w:r>
      <w:r w:rsidR="00B83441">
        <w:rPr>
          <w:rFonts w:cs="Times New Roman"/>
          <w:szCs w:val="24"/>
        </w:rPr>
        <w:t>Because children prefer positive over negative feedback, they may</w:t>
      </w:r>
      <w:r w:rsidR="00404130">
        <w:rPr>
          <w:rFonts w:cs="Times New Roman"/>
          <w:szCs w:val="24"/>
        </w:rPr>
        <w:t xml:space="preserve"> be inclined to</w:t>
      </w:r>
      <w:r w:rsidR="00B83441">
        <w:rPr>
          <w:rFonts w:cs="Times New Roman"/>
          <w:szCs w:val="24"/>
        </w:rPr>
        <w:t xml:space="preserve"> dismiss negative feedback, even if </w:t>
      </w:r>
      <w:r w:rsidR="00D313D7">
        <w:rPr>
          <w:rFonts w:cs="Times New Roman"/>
          <w:szCs w:val="24"/>
        </w:rPr>
        <w:t>is</w:t>
      </w:r>
      <w:r w:rsidR="00FD44E7">
        <w:rPr>
          <w:rFonts w:cs="Times New Roman"/>
          <w:szCs w:val="24"/>
        </w:rPr>
        <w:t xml:space="preserve"> diagnostic</w:t>
      </w:r>
      <w:r w:rsidR="00F6643D">
        <w:rPr>
          <w:rFonts w:cs="Times New Roman"/>
          <w:szCs w:val="24"/>
        </w:rPr>
        <w:t>, because such feedback hurts</w:t>
      </w:r>
      <w:r w:rsidR="006D77D3">
        <w:rPr>
          <w:rFonts w:cs="Times New Roman"/>
          <w:szCs w:val="24"/>
        </w:rPr>
        <w:t xml:space="preserve"> </w:t>
      </w:r>
      <w:r w:rsidR="006D77D3">
        <w:rPr>
          <w:rFonts w:cs="Times New Roman"/>
          <w:szCs w:val="24"/>
        </w:rPr>
        <w:fldChar w:fldCharType="begin"/>
      </w:r>
      <w:r w:rsidR="006D77D3">
        <w:rPr>
          <w:rFonts w:cs="Times New Roman"/>
          <w:szCs w:val="24"/>
        </w:rPr>
        <w:instrText xml:space="preserve"> ADDIN ZOTERO_ITEM CSL_CITATION {"citationID":"Xa0dASiz","properties":{"formattedCitation":"(Sedikides, 2018)","plainCitation":"(Sedikides, 2018)","noteIndex":0},"citationItems":[{"id":1057,"uris":["http://zotero.org/users/3632044/items/6T6E5B2L"],"uri":["http://zotero.org/users/3632044/items/6T6E5B2L"],"itemData":{"id":1057,"type":"chapter","title":"The need for positive feedback: Sociocultural considerations of self-evaluative motives in education","container-title":"Big theories revisited 2","publisher":"Information Age Publishing","publisher-place":"Charlotte, NC","page":"381-400","source":"Google Books","event-place":"Charlotte, NC","abstract":"Students’ school motivation and engagement are key contributors to the quality of their academic learning and performance, as well as growth in other important areas of life (social, emotional, and physical health). Fostering motivation and engagement is thus a meaningful educational purpose, both in and of itself and as a pathway to holistic student development. However, motivation and engagement do not develop in a vacuum, and effort seeking to facilitate them cannot be effectively pursued without understanding their underpinning sociocultural influences. In the first edition of this volume, “Big Theories Revisited” (McInerney &amp;amp; Van Etten, 2004), authors of major models of school motivation and engagement were ‘challenged’ to look into their theoretical work through a sociocultural lens. The volume has been well received as objectively reflected in the number of citations of its chapters. Significant progress has since been made in the theorizing and research of ‘big theories’ of school motivation and engagement. In this volume, we invited a group of internationally-renowned scholars to re-examine their theoretical and conceptual work by highlighting the ‘what’ (factors) and ‘how’ (processes) of sociocultural influences in association with the key motivation and/or engagement construct(s) of their expertise. We made it clear to our contributors that we solicited new chapters rather than chapters with merely rehashed materials. As a result, this volume, “Big Theories Revisited 2” (Liem &amp;amp; McInerney, 2018) contains chapters that critically discuss sociocultural influences on school motivation and engagement constructs as viewed from focal theories including self-determination theory, achievement goal theory, personal investment theory, expectancy value theory, self-efficacy theory, self- and co-regulated learning models, and many others. Whereas some of the chapter topics covered in the initial edition are also part of this edition, some are new and provide fresh sociocultural angles on achievement-relevant processes and outcomes. Likewise, whereas some of the authors contributed to the earlier edition of the Volume, many of them are different. What appears to be the same across the two editions is the scholarly distinction of the authors and the substantive rigor of the chapters in advancing our current understanding of this field of enquiry. Readers will learn much from and be inspired by stimulating ideas presented in this volume.","ISBN":"978-1-64113-270-1","note":"Google-Books-ID: 7g9bDwAAQBAJ","language":"en","editor":[{"family":"Liem","given":"Gregory Arief D."},{"family":"McInerney","given":"Dennis M."}],"author":[{"family":"Sedikides","given":"Constantine"}],"issued":{"date-parts":[["2018",4,1]]}}}],"schema":"https://github.com/citation-style-language/schema/raw/master/csl-citation.json"} </w:instrText>
      </w:r>
      <w:r w:rsidR="006D77D3">
        <w:rPr>
          <w:rFonts w:cs="Times New Roman"/>
          <w:szCs w:val="24"/>
        </w:rPr>
        <w:fldChar w:fldCharType="separate"/>
      </w:r>
      <w:r w:rsidR="006D77D3" w:rsidRPr="006D77D3">
        <w:rPr>
          <w:rFonts w:cs="Times New Roman"/>
        </w:rPr>
        <w:t>(Sedikides, 2018)</w:t>
      </w:r>
      <w:r w:rsidR="006D77D3">
        <w:rPr>
          <w:rFonts w:cs="Times New Roman"/>
          <w:szCs w:val="24"/>
        </w:rPr>
        <w:fldChar w:fldCharType="end"/>
      </w:r>
      <w:r w:rsidR="009D19C6" w:rsidRPr="00B83441">
        <w:rPr>
          <w:rFonts w:cs="Times New Roman"/>
          <w:szCs w:val="24"/>
        </w:rPr>
        <w:t xml:space="preserve">. </w:t>
      </w:r>
      <w:r w:rsidRPr="00B83441">
        <w:rPr>
          <w:rFonts w:cs="Times New Roman"/>
          <w:szCs w:val="24"/>
        </w:rPr>
        <w:t>Yet, children may benefit more from</w:t>
      </w:r>
      <w:r w:rsidR="00DC5D0F">
        <w:rPr>
          <w:rFonts w:cs="Times New Roman"/>
          <w:szCs w:val="24"/>
        </w:rPr>
        <w:t xml:space="preserve"> </w:t>
      </w:r>
      <w:r w:rsidRPr="00B83441">
        <w:rPr>
          <w:rFonts w:cs="Times New Roman"/>
          <w:szCs w:val="24"/>
        </w:rPr>
        <w:t xml:space="preserve">moderately positive feedback than from inflated praise. </w:t>
      </w:r>
      <w:r w:rsidR="00EE0865">
        <w:rPr>
          <w:rFonts w:cs="Times New Roman"/>
          <w:szCs w:val="24"/>
        </w:rPr>
        <w:t xml:space="preserve">Although </w:t>
      </w:r>
      <w:r w:rsidR="004C050D">
        <w:rPr>
          <w:rFonts w:cs="Times New Roman"/>
          <w:szCs w:val="24"/>
        </w:rPr>
        <w:t xml:space="preserve">research has not yet </w:t>
      </w:r>
      <w:r w:rsidR="00EE0865">
        <w:rPr>
          <w:rFonts w:cs="Times New Roman"/>
          <w:szCs w:val="24"/>
        </w:rPr>
        <w:t>examined the causal link between</w:t>
      </w:r>
      <w:r w:rsidR="00AA39A3">
        <w:rPr>
          <w:rFonts w:cs="Times New Roman"/>
          <w:szCs w:val="24"/>
        </w:rPr>
        <w:t xml:space="preserve"> realistic feedback </w:t>
      </w:r>
      <w:r w:rsidR="00EE0865">
        <w:rPr>
          <w:rFonts w:cs="Times New Roman"/>
          <w:szCs w:val="24"/>
        </w:rPr>
        <w:t xml:space="preserve">and </w:t>
      </w:r>
      <w:r w:rsidR="004C050D">
        <w:rPr>
          <w:rFonts w:cs="Times New Roman"/>
          <w:szCs w:val="24"/>
        </w:rPr>
        <w:t>self-esteem development</w:t>
      </w:r>
      <w:r w:rsidR="00AA39A3">
        <w:rPr>
          <w:rFonts w:cs="Times New Roman"/>
          <w:szCs w:val="24"/>
        </w:rPr>
        <w:t xml:space="preserve">, </w:t>
      </w:r>
      <w:r w:rsidR="001B648A">
        <w:rPr>
          <w:rFonts w:cs="Times New Roman"/>
          <w:szCs w:val="24"/>
        </w:rPr>
        <w:t>correlational</w:t>
      </w:r>
      <w:r w:rsidR="00AA39A3">
        <w:rPr>
          <w:rFonts w:cs="Times New Roman"/>
          <w:szCs w:val="24"/>
        </w:rPr>
        <w:t xml:space="preserve"> evidence supports this </w:t>
      </w:r>
      <w:r w:rsidR="00EE0865">
        <w:rPr>
          <w:rFonts w:cs="Times New Roman"/>
          <w:szCs w:val="24"/>
        </w:rPr>
        <w:t>link</w:t>
      </w:r>
      <w:r w:rsidR="00AA39A3">
        <w:rPr>
          <w:rFonts w:cs="Times New Roman"/>
          <w:szCs w:val="24"/>
        </w:rPr>
        <w:t xml:space="preserve">. </w:t>
      </w:r>
      <w:r w:rsidR="00B83441">
        <w:rPr>
          <w:rFonts w:cs="Times New Roman"/>
          <w:szCs w:val="24"/>
        </w:rPr>
        <w:t xml:space="preserve">For example, </w:t>
      </w:r>
      <w:r w:rsidRPr="00B83441">
        <w:rPr>
          <w:rFonts w:cs="Times New Roman"/>
          <w:szCs w:val="24"/>
        </w:rPr>
        <w:t>when parents provided children with realistic praise (rather than over</w:t>
      </w:r>
      <w:r w:rsidR="00404130">
        <w:rPr>
          <w:rFonts w:cs="Times New Roman"/>
          <w:szCs w:val="24"/>
        </w:rPr>
        <w:t>praised</w:t>
      </w:r>
      <w:r w:rsidRPr="00B83441">
        <w:rPr>
          <w:rFonts w:cs="Times New Roman"/>
          <w:szCs w:val="24"/>
        </w:rPr>
        <w:t xml:space="preserve"> or underprais</w:t>
      </w:r>
      <w:r w:rsidR="00D313D7">
        <w:rPr>
          <w:rFonts w:cs="Times New Roman"/>
          <w:szCs w:val="24"/>
        </w:rPr>
        <w:t>ed</w:t>
      </w:r>
      <w:r w:rsidRPr="00B83441">
        <w:rPr>
          <w:rFonts w:cs="Times New Roman"/>
          <w:szCs w:val="24"/>
        </w:rPr>
        <w:t xml:space="preserve"> them), children earned higher GPAs and had fewer depressive symptoms </w:t>
      </w:r>
      <w:r w:rsidR="006F5C4E" w:rsidRPr="00B83441">
        <w:rPr>
          <w:rFonts w:cs="Times New Roman"/>
          <w:szCs w:val="24"/>
        </w:rPr>
        <w:fldChar w:fldCharType="begin"/>
      </w:r>
      <w:r w:rsidR="006F5C4E" w:rsidRPr="00B83441">
        <w:rPr>
          <w:rFonts w:cs="Times New Roman"/>
          <w:szCs w:val="24"/>
        </w:rPr>
        <w:instrText xml:space="preserve"> ADDIN ZOTERO_ITEM CSL_CITATION {"citationID":"oyxJp36m","properties":{"formattedCitation":"(Lee, Kim, Kesebir, &amp; Han, 2017)","plainCitation":"(Lee, Kim, Kesebir, &amp; Han, 2017)","noteIndex":0},"citationItems":[{"id":307,"uris":["http://zotero.org/users/3632044/items/JIUQ7FDW"],"uri":["http://zotero.org/users/3632044/items/JIUQ7FDW"],"itemData":{"id":307,"type":"article-journal","title":"Understanding when parental praise leads to optimal child outcomes: Role of perceived praise accuracy","container-title":"Social Psychological and Personality Science","page":"679-688","volume":"8","issue":"6","source":"SAGE Journals","abstract":"The current work examined conditions under which parental praise leads to higher academic achievement and better psychological health in schoolchildren. We tested the hypothesis that perceptions of accurate praise, both by parents and by children, are associated with outcomes optimal for children. Our results showed that parents’ perceptions of over- or underpraising (vs. accurately praising) their children’s schoolwork predicted poorer school performance and higher depression in children. From children’s perspectives, perceived under- and overpraise by parents predicted poorer school performance and higher depression. However, when children felt that their parents’ praise was slightly (but not majorly) overstated, this had at least as beneficial effects as when they felt the praise accurately reflected reality. For parents and educators, these results underline the importance of basing praise of children on actual performance and the need to pay careful attention to how praise is perceived by the child.","DOI":"10.1177/1948550616683020","ISSN":"1948-5506","title-short":"Understanding When Parental Praise Leads to Optimal Child Outcomes","journalAbbreviation":"Social Psychological and Personality Science","language":"en","author":[{"family":"Lee","given":"Hae In"},{"family":"Kim","given":"Young-Hoon"},{"family":"Kesebir","given":"Pelin"},{"family":"Han","given":"Da Eun"}],"issued":{"date-parts":[["2017",8,1]]}}}],"schema":"https://github.com/citation-style-language/schema/raw/master/csl-citation.json"} </w:instrText>
      </w:r>
      <w:r w:rsidR="006F5C4E" w:rsidRPr="00B83441">
        <w:rPr>
          <w:rFonts w:cs="Times New Roman"/>
          <w:szCs w:val="24"/>
        </w:rPr>
        <w:fldChar w:fldCharType="separate"/>
      </w:r>
      <w:r w:rsidR="00D51031" w:rsidRPr="00D51031">
        <w:rPr>
          <w:rFonts w:cs="Times New Roman"/>
        </w:rPr>
        <w:t>(Lee, Kim, Kesebir, &amp; Han, 2017)</w:t>
      </w:r>
      <w:r w:rsidR="006F5C4E" w:rsidRPr="00B83441">
        <w:rPr>
          <w:rFonts w:cs="Times New Roman"/>
          <w:szCs w:val="24"/>
        </w:rPr>
        <w:fldChar w:fldCharType="end"/>
      </w:r>
      <w:r w:rsidRPr="00B83441">
        <w:rPr>
          <w:rFonts w:cs="Times New Roman"/>
          <w:szCs w:val="24"/>
        </w:rPr>
        <w:t xml:space="preserve">. When children felt that their parents’ praise was </w:t>
      </w:r>
      <w:r w:rsidR="003545AB" w:rsidRPr="00B83441">
        <w:rPr>
          <w:rFonts w:cs="Times New Roman"/>
          <w:szCs w:val="24"/>
        </w:rPr>
        <w:t>slightly—but not majorly—</w:t>
      </w:r>
      <w:r w:rsidRPr="00B83441">
        <w:rPr>
          <w:rFonts w:cs="Times New Roman"/>
          <w:szCs w:val="24"/>
        </w:rPr>
        <w:t xml:space="preserve">overstated, this benefited them as much as realistic praise did. </w:t>
      </w:r>
      <w:r w:rsidR="00404130">
        <w:rPr>
          <w:rFonts w:cs="Times New Roman"/>
          <w:szCs w:val="24"/>
        </w:rPr>
        <w:t>Such</w:t>
      </w:r>
      <w:r w:rsidR="00404130" w:rsidRPr="00B83441">
        <w:rPr>
          <w:rFonts w:cs="Times New Roman"/>
          <w:szCs w:val="24"/>
        </w:rPr>
        <w:t xml:space="preserve"> </w:t>
      </w:r>
      <w:r w:rsidR="00461064" w:rsidRPr="00B83441">
        <w:rPr>
          <w:rFonts w:cs="Times New Roman"/>
          <w:szCs w:val="24"/>
        </w:rPr>
        <w:t xml:space="preserve">findings </w:t>
      </w:r>
      <w:r w:rsidR="0099676E">
        <w:rPr>
          <w:rFonts w:cs="Times New Roman"/>
          <w:szCs w:val="24"/>
        </w:rPr>
        <w:t xml:space="preserve">tentatively </w:t>
      </w:r>
      <w:r w:rsidR="00461064" w:rsidRPr="00B83441">
        <w:rPr>
          <w:rFonts w:cs="Times New Roman"/>
          <w:szCs w:val="24"/>
        </w:rPr>
        <w:t>suggest that positive feedback benefits children if it matches reality closely.</w:t>
      </w:r>
    </w:p>
    <w:p w14:paraId="2C15E931" w14:textId="77777777" w:rsidR="00644965" w:rsidRPr="00B83441" w:rsidRDefault="00644965" w:rsidP="006F7AFA">
      <w:pPr>
        <w:spacing w:after="0" w:line="480" w:lineRule="exact"/>
        <w:rPr>
          <w:rFonts w:cs="Times New Roman"/>
          <w:b/>
          <w:szCs w:val="24"/>
        </w:rPr>
      </w:pPr>
      <w:r w:rsidRPr="00B83441">
        <w:rPr>
          <w:rFonts w:cs="Times New Roman"/>
          <w:b/>
          <w:szCs w:val="24"/>
        </w:rPr>
        <w:t>Growth Focus</w:t>
      </w:r>
    </w:p>
    <w:p w14:paraId="5F9FD271" w14:textId="56583583" w:rsidR="00644965" w:rsidRPr="00B83441" w:rsidRDefault="00644965" w:rsidP="006F7AFA">
      <w:pPr>
        <w:spacing w:after="0" w:line="480" w:lineRule="exact"/>
        <w:ind w:firstLine="720"/>
        <w:rPr>
          <w:rFonts w:cs="Times New Roman"/>
          <w:szCs w:val="24"/>
        </w:rPr>
      </w:pPr>
      <w:r w:rsidRPr="00B83441">
        <w:rPr>
          <w:rFonts w:cs="Times New Roman"/>
          <w:szCs w:val="24"/>
        </w:rPr>
        <w:t xml:space="preserve">Overvaluing parents may foster narcissism by cultivating children’s </w:t>
      </w:r>
      <w:r w:rsidRPr="00B83441">
        <w:rPr>
          <w:rFonts w:cs="Times New Roman"/>
          <w:i/>
          <w:szCs w:val="24"/>
        </w:rPr>
        <w:t>striving for superiority</w:t>
      </w:r>
      <w:r w:rsidRPr="00B83441">
        <w:rPr>
          <w:rFonts w:cs="Times New Roman"/>
          <w:szCs w:val="24"/>
        </w:rPr>
        <w:t xml:space="preserve">. </w:t>
      </w:r>
      <w:r w:rsidR="004D7161" w:rsidRPr="00B83441">
        <w:rPr>
          <w:rFonts w:cs="Times New Roman"/>
          <w:szCs w:val="24"/>
        </w:rPr>
        <w:t xml:space="preserve">Such </w:t>
      </w:r>
      <w:r w:rsidRPr="00B83441">
        <w:rPr>
          <w:rFonts w:cs="Times New Roman"/>
          <w:szCs w:val="24"/>
        </w:rPr>
        <w:t xml:space="preserve">parents </w:t>
      </w:r>
      <w:r w:rsidR="004D1119" w:rsidRPr="00B83441">
        <w:rPr>
          <w:rFonts w:cs="Times New Roman"/>
          <w:szCs w:val="24"/>
        </w:rPr>
        <w:t xml:space="preserve">may </w:t>
      </w:r>
      <w:r w:rsidRPr="00B83441">
        <w:rPr>
          <w:rFonts w:cs="Times New Roman"/>
          <w:szCs w:val="24"/>
        </w:rPr>
        <w:t>pressure children to stand out from others. For example, overvaluing parents are likely to give their children uncommon first names</w:t>
      </w:r>
      <w:r w:rsidR="00E9408D" w:rsidRPr="00B83441">
        <w:rPr>
          <w:rFonts w:cs="Times New Roman"/>
          <w:szCs w:val="24"/>
        </w:rPr>
        <w:t xml:space="preserve"> </w:t>
      </w:r>
      <w:r w:rsidR="00F736A6" w:rsidRPr="00B83441">
        <w:rPr>
          <w:rFonts w:cs="Times New Roman"/>
          <w:szCs w:val="24"/>
        </w:rPr>
        <w:fldChar w:fldCharType="begin"/>
      </w:r>
      <w:r w:rsidR="0020394F">
        <w:rPr>
          <w:rFonts w:cs="Times New Roman"/>
          <w:szCs w:val="24"/>
        </w:rPr>
        <w:instrText xml:space="preserve"> ADDIN ZOTERO_ITEM CSL_CITATION {"citationID":"fjraXJiZ","properties":{"formattedCitation":"(Brummelman, Thomaes, Nelemans, Orobio de Castro, &amp; Bushman, 2015)","plainCitation":"(Brummelman, Thomaes, Nelemans, Orobio de Castro, &amp; Bushman, 2015)","noteIndex":0},"citationItems":[{"id":113,"uris":["http://zotero.org/users/3632044/items/EPGU2XL8"],"uri":["http://zotero.org/users/3632044/items/EPGU2XL8"],"itemData":{"id":113,"type":"article-journal","title":"My child is God’s gift to humanity: Development and validation of the Parental Overvaluation Scale (POS)","container-title":"Journal of Personality and Social Psychology","page":"665-679","volume":"108","issue":"4","source":"APA PsycNET","abstract":"Although it is natural for parents to value their children, some parents “overvalue” them, believing that their own children are more special and more entitled than other children are. This research introduces this concept of parental overvaluation. We developed a concise self-report scale to measure individual differences in parental overvaluation, the Parental Overvaluation Scale (POS; Study 1). The POS has high test–retest stability over 6, 12, and 18 months (Study 2). As demonstrated in a representative sample of Dutch parents (Study 3) and a diverse sample of American parents (Study 4), the POS has an internally consistent single-factor structure; strong measurement invariance across sexes; as well as good convergent, discriminant, and criterion validity. Overvaluation is especially high in narcissistic parents (Studies 3, 4, 6). When parents overvalue their child, they overclaim their child’s knowledge (Study 4), perceive their child as more gifted than actual IQ scores justify (Study 5), want their child to stand out from others, and frequently praise their child in real-life settings (Study 6). By contrast, overvaluation is not consistently related to parents’ basic parenting dimensions (i.e., warmth and control) or Big Five personality traits (Studies 3, 4, 6). Importantly, overvalued children are not more intelligent or better performing than other children (Studies 5–6). These findings support the validity of the POS and show that parental overvaluation has important and unique implications for parents’ beliefs and practices. Research on overvaluation might shed light on the determinants of parenting practices and the socialization of children’s self-views, including narcissism.","DOI":"10.1037/pspp0000012","ISSN":"1939-1315 0022-3514","title-short":"My child is God’s gift to humanity","language":"English","author":[{"family":"Brummelman","given":"Eddie"},{"family":"Thomaes","given":"Sander"},{"family":"Nelemans","given":"Stefanie A."},{"family":"Orobio de Castro","given":"Bram"},{"family":"Bushman","given":"Brad J."}],"issued":{"date-parts":[["2015"]]}}}],"schema":"https://github.com/citation-style-language/schema/raw/master/csl-citation.json"} </w:instrText>
      </w:r>
      <w:r w:rsidR="00F736A6" w:rsidRPr="00B83441">
        <w:rPr>
          <w:rFonts w:cs="Times New Roman"/>
          <w:szCs w:val="24"/>
        </w:rPr>
        <w:fldChar w:fldCharType="separate"/>
      </w:r>
      <w:r w:rsidR="0020394F" w:rsidRPr="0020394F">
        <w:rPr>
          <w:rFonts w:cs="Times New Roman"/>
        </w:rPr>
        <w:t>(Brummelman, Thomaes, Nelemans, Orobio de Castro, &amp; Bushman, 2015)</w:t>
      </w:r>
      <w:r w:rsidR="00F736A6" w:rsidRPr="00B83441">
        <w:rPr>
          <w:rFonts w:cs="Times New Roman"/>
          <w:szCs w:val="24"/>
        </w:rPr>
        <w:fldChar w:fldCharType="end"/>
      </w:r>
      <w:r w:rsidRPr="00B83441">
        <w:rPr>
          <w:rFonts w:cs="Times New Roman"/>
          <w:szCs w:val="24"/>
        </w:rPr>
        <w:t xml:space="preserve">. </w:t>
      </w:r>
      <w:r w:rsidR="00DB04A7">
        <w:rPr>
          <w:rFonts w:cs="Times New Roman"/>
          <w:szCs w:val="24"/>
        </w:rPr>
        <w:t>Also</w:t>
      </w:r>
      <w:r w:rsidRPr="00B83441">
        <w:rPr>
          <w:rFonts w:cs="Times New Roman"/>
          <w:szCs w:val="24"/>
        </w:rPr>
        <w:t xml:space="preserve">, </w:t>
      </w:r>
      <w:r w:rsidR="00B92BA1" w:rsidRPr="00B83441">
        <w:rPr>
          <w:rFonts w:cs="Times New Roman"/>
          <w:szCs w:val="24"/>
        </w:rPr>
        <w:t xml:space="preserve">these </w:t>
      </w:r>
      <w:r w:rsidRPr="00B83441">
        <w:rPr>
          <w:rFonts w:cs="Times New Roman"/>
          <w:szCs w:val="24"/>
        </w:rPr>
        <w:t xml:space="preserve">parents </w:t>
      </w:r>
      <w:r w:rsidR="00E635D6">
        <w:rPr>
          <w:rFonts w:cs="Times New Roman"/>
          <w:szCs w:val="24"/>
        </w:rPr>
        <w:t>are emotionally invested in their child’s social status</w:t>
      </w:r>
      <w:r w:rsidR="000F286C">
        <w:rPr>
          <w:rFonts w:cs="Times New Roman"/>
          <w:szCs w:val="24"/>
        </w:rPr>
        <w:t xml:space="preserve"> </w:t>
      </w:r>
      <w:r w:rsidR="000F286C">
        <w:rPr>
          <w:rFonts w:cs="Times New Roman"/>
          <w:szCs w:val="24"/>
        </w:rPr>
        <w:fldChar w:fldCharType="begin"/>
      </w:r>
      <w:r w:rsidR="000F286C">
        <w:rPr>
          <w:rFonts w:cs="Times New Roman"/>
          <w:szCs w:val="24"/>
        </w:rPr>
        <w:instrText xml:space="preserve"> ADDIN ZOTERO_ITEM CSL_CITATION {"citationID":"DYLM2xo1","properties":{"formattedCitation":"(Grapsas, Brummelman, et al., 2020)","plainCitation":"(Grapsas, Brummelman, et al., 2020)","noteIndex":0},"citationItems":[{"id":1145,"uris":["http://zotero.org/users/3632044/items/FYDR8ZK2"],"uri":["http://zotero.org/users/3632044/items/FYDR8ZK2"],"itemData":{"id":1145,"type":"article-journal","title":"The “why” and “how” of narcissism: A process model of narcissistic status pursuit","container-title":"Perspectives on Psychological Science","page":"150-172","volume":"15","issue":"1","source":"SAGE Journals","abstract":"We propose a self-regulation model of grandiose narcissism. This model illustrates an interconnected set of processes through which narcissists (i.e., individuals with relatively high levels of grandiose narcissism) pursue social status in their moment-by-moment transactions with their environments. The model shows that narcissists select situations that afford status. Narcissists vigilantly attend to cues related to the status they and others have in these situations and, on the basis of these perceived cues, appraise whether they can elevate their status or reduce the status of others. Narcissists engage in self-promotion (admiration pathway) or other-derogation (rivalry pathway) in accordance with these appraisals. Each pathway has unique consequences for how narcissists are perceived by others, thus shaping their social status over time. The model demonstrates how narcissism manifests itself as a stable and consistent cluster of behaviors in pursuit of social status and how it develops and maintains itself over time. More broadly, the model might offer useful insights for future process models of other personality traits.","DOI":"10.1177/1745691619873350","ISSN":"1745-6916","title-short":"The “Why” and “How” of Narcissism","journalAbbreviation":"Perspect Psychol Sci","language":"en","author":[{"family":"Grapsas","given":"Stathis"},{"family":"Brummelman","given":"Eddie"},{"family":"Back","given":"Mitja D."},{"family":"Denissen","given":"Jaap J. A."}],"issued":{"date-parts":[["2020",1,1]]}}}],"schema":"https://github.com/citation-style-language/schema/raw/master/csl-citation.json"} </w:instrText>
      </w:r>
      <w:r w:rsidR="000F286C">
        <w:rPr>
          <w:rFonts w:cs="Times New Roman"/>
          <w:szCs w:val="24"/>
        </w:rPr>
        <w:fldChar w:fldCharType="separate"/>
      </w:r>
      <w:r w:rsidR="000F286C" w:rsidRPr="000F286C">
        <w:rPr>
          <w:rFonts w:cs="Times New Roman"/>
        </w:rPr>
        <w:t>(Grapsas, Brummelman, et al., 2020)</w:t>
      </w:r>
      <w:r w:rsidR="000F286C">
        <w:rPr>
          <w:rFonts w:cs="Times New Roman"/>
          <w:szCs w:val="24"/>
        </w:rPr>
        <w:fldChar w:fldCharType="end"/>
      </w:r>
      <w:r w:rsidR="00B92BA1" w:rsidRPr="00B83441">
        <w:rPr>
          <w:rFonts w:cs="Times New Roman"/>
          <w:szCs w:val="24"/>
        </w:rPr>
        <w:t>. F</w:t>
      </w:r>
      <w:r w:rsidRPr="00B83441">
        <w:rPr>
          <w:rFonts w:cs="Times New Roman"/>
          <w:szCs w:val="24"/>
        </w:rPr>
        <w:t xml:space="preserve">or example, </w:t>
      </w:r>
      <w:r w:rsidR="00404130">
        <w:rPr>
          <w:rFonts w:cs="Times New Roman"/>
          <w:szCs w:val="24"/>
        </w:rPr>
        <w:t>while</w:t>
      </w:r>
      <w:r w:rsidR="007F0EDB">
        <w:rPr>
          <w:rFonts w:cs="Times New Roman"/>
          <w:szCs w:val="24"/>
        </w:rPr>
        <w:t xml:space="preserve"> monitoring </w:t>
      </w:r>
      <w:r w:rsidR="002B4BEB">
        <w:rPr>
          <w:rFonts w:cs="Times New Roman"/>
          <w:szCs w:val="24"/>
        </w:rPr>
        <w:t>children’s</w:t>
      </w:r>
      <w:r w:rsidR="00406BB8">
        <w:rPr>
          <w:rFonts w:cs="Times New Roman"/>
          <w:szCs w:val="24"/>
        </w:rPr>
        <w:t xml:space="preserve"> </w:t>
      </w:r>
      <w:r w:rsidR="007F0EDB">
        <w:rPr>
          <w:rFonts w:cs="Times New Roman"/>
          <w:szCs w:val="24"/>
        </w:rPr>
        <w:t>status on social media</w:t>
      </w:r>
      <w:r w:rsidR="00081D44">
        <w:rPr>
          <w:rFonts w:cs="Times New Roman"/>
          <w:szCs w:val="24"/>
        </w:rPr>
        <w:t xml:space="preserve">, </w:t>
      </w:r>
      <w:r w:rsidRPr="00B83441">
        <w:rPr>
          <w:rFonts w:cs="Times New Roman"/>
          <w:szCs w:val="24"/>
        </w:rPr>
        <w:t>overvaluing parents smile</w:t>
      </w:r>
      <w:r w:rsidR="00081D44">
        <w:rPr>
          <w:rFonts w:cs="Times New Roman"/>
          <w:szCs w:val="24"/>
        </w:rPr>
        <w:t>d</w:t>
      </w:r>
      <w:r w:rsidRPr="00B83441">
        <w:rPr>
          <w:rFonts w:cs="Times New Roman"/>
          <w:szCs w:val="24"/>
        </w:rPr>
        <w:t xml:space="preserve"> when their child </w:t>
      </w:r>
      <w:r w:rsidR="00081D44" w:rsidRPr="00B83441">
        <w:rPr>
          <w:rFonts w:cs="Times New Roman"/>
          <w:szCs w:val="24"/>
        </w:rPr>
        <w:t>gain</w:t>
      </w:r>
      <w:r w:rsidR="00081D44">
        <w:rPr>
          <w:rFonts w:cs="Times New Roman"/>
          <w:szCs w:val="24"/>
        </w:rPr>
        <w:t>ed</w:t>
      </w:r>
      <w:r w:rsidR="00081D44" w:rsidRPr="00B83441">
        <w:rPr>
          <w:rFonts w:cs="Times New Roman"/>
          <w:szCs w:val="24"/>
        </w:rPr>
        <w:t xml:space="preserve"> </w:t>
      </w:r>
      <w:r w:rsidRPr="00B83441">
        <w:rPr>
          <w:rFonts w:cs="Times New Roman"/>
          <w:szCs w:val="24"/>
        </w:rPr>
        <w:t>status</w:t>
      </w:r>
      <w:r w:rsidR="00D313D7">
        <w:rPr>
          <w:rFonts w:cs="Times New Roman"/>
          <w:szCs w:val="24"/>
        </w:rPr>
        <w:t>,</w:t>
      </w:r>
      <w:r w:rsidRPr="00B83441">
        <w:rPr>
          <w:rFonts w:cs="Times New Roman"/>
          <w:szCs w:val="24"/>
        </w:rPr>
        <w:t xml:space="preserve"> but frown</w:t>
      </w:r>
      <w:r w:rsidR="00081D44">
        <w:rPr>
          <w:rFonts w:cs="Times New Roman"/>
          <w:szCs w:val="24"/>
        </w:rPr>
        <w:t>ed</w:t>
      </w:r>
      <w:r w:rsidRPr="00B83441">
        <w:rPr>
          <w:rFonts w:cs="Times New Roman"/>
          <w:szCs w:val="24"/>
        </w:rPr>
        <w:t xml:space="preserve"> when the</w:t>
      </w:r>
      <w:r w:rsidR="009C1FD7" w:rsidRPr="00B83441">
        <w:rPr>
          <w:rFonts w:cs="Times New Roman"/>
          <w:szCs w:val="24"/>
        </w:rPr>
        <w:t>ir</w:t>
      </w:r>
      <w:r w:rsidRPr="00B83441">
        <w:rPr>
          <w:rFonts w:cs="Times New Roman"/>
          <w:szCs w:val="24"/>
        </w:rPr>
        <w:t xml:space="preserve"> child </w:t>
      </w:r>
      <w:r w:rsidR="00081D44" w:rsidRPr="00B83441">
        <w:rPr>
          <w:rFonts w:cs="Times New Roman"/>
          <w:szCs w:val="24"/>
        </w:rPr>
        <w:t>los</w:t>
      </w:r>
      <w:r w:rsidR="00081D44">
        <w:rPr>
          <w:rFonts w:cs="Times New Roman"/>
          <w:szCs w:val="24"/>
        </w:rPr>
        <w:t>t</w:t>
      </w:r>
      <w:r w:rsidR="00081D44" w:rsidRPr="00B83441">
        <w:rPr>
          <w:rFonts w:cs="Times New Roman"/>
          <w:szCs w:val="24"/>
        </w:rPr>
        <w:t xml:space="preserve"> </w:t>
      </w:r>
      <w:r w:rsidRPr="00B83441">
        <w:rPr>
          <w:rFonts w:cs="Times New Roman"/>
          <w:szCs w:val="24"/>
        </w:rPr>
        <w:t>status</w:t>
      </w:r>
      <w:r w:rsidR="00D313D7">
        <w:rPr>
          <w:rFonts w:cs="Times New Roman"/>
          <w:szCs w:val="24"/>
        </w:rPr>
        <w:t>,</w:t>
      </w:r>
      <w:r w:rsidR="004D1A28">
        <w:rPr>
          <w:rFonts w:cs="Times New Roman"/>
          <w:szCs w:val="24"/>
        </w:rPr>
        <w:t xml:space="preserve"> </w:t>
      </w:r>
      <w:r w:rsidR="00081D44">
        <w:rPr>
          <w:rFonts w:cs="Times New Roman"/>
          <w:szCs w:val="24"/>
        </w:rPr>
        <w:t xml:space="preserve">as revealed </w:t>
      </w:r>
      <w:r w:rsidR="00977E6E">
        <w:rPr>
          <w:rFonts w:cs="Times New Roman"/>
          <w:szCs w:val="24"/>
        </w:rPr>
        <w:t>by their facial muscle activity</w:t>
      </w:r>
      <w:r w:rsidR="0087403C">
        <w:rPr>
          <w:rFonts w:cs="Times New Roman"/>
          <w:szCs w:val="24"/>
        </w:rPr>
        <w:t xml:space="preserve"> </w:t>
      </w:r>
      <w:r w:rsidR="0087403C">
        <w:rPr>
          <w:rFonts w:cs="Times New Roman"/>
          <w:szCs w:val="24"/>
        </w:rPr>
        <w:fldChar w:fldCharType="begin"/>
      </w:r>
      <w:r w:rsidR="000864F0">
        <w:rPr>
          <w:rFonts w:cs="Times New Roman"/>
          <w:szCs w:val="24"/>
        </w:rPr>
        <w:instrText xml:space="preserve"> ADDIN ZOTERO_ITEM CSL_CITATION {"citationID":"RvfocfrM","properties":{"formattedCitation":"(Grapsas, Denissen, Lee, Bos, &amp; Brummelman, 2020)","plainCitation":"(Grapsas, Denissen, Lee, Bos, &amp; Brummelman, 2020)","noteIndex":0},"citationItems":[{"id":991,"uris":["http://zotero.org/users/3632044/items/2F2R9TA8"],"uri":["http://zotero.org/users/3632044/items/2F2R9TA8"],"itemData":{"id":991,"type":"article-journal","title":"Climbing up or falling down: An electromyography experiment on status concerns in narcissistic children and their parents","container-title":"Manuscript submitted for publication.","author":[{"family":"Grapsas","given":"Stathis"},{"family":"Denissen","given":"Jaap J. A."},{"family":"Lee","given":"Hae Yeon"},{"family":"Bos","given":"Peter A."},{"family":"Brummelman","given":"Eddie"}],"issued":{"date-parts":[["2020"]]}}}],"schema":"https://github.com/citation-style-language/schema/raw/master/csl-citation.json"} </w:instrText>
      </w:r>
      <w:r w:rsidR="0087403C">
        <w:rPr>
          <w:rFonts w:cs="Times New Roman"/>
          <w:szCs w:val="24"/>
        </w:rPr>
        <w:fldChar w:fldCharType="separate"/>
      </w:r>
      <w:r w:rsidR="000864F0" w:rsidRPr="00C92ABB">
        <w:rPr>
          <w:rFonts w:cs="Times New Roman"/>
        </w:rPr>
        <w:t>(Grapsas, Denissen, Lee, Bos, &amp; Brummelman, 2020)</w:t>
      </w:r>
      <w:r w:rsidR="0087403C">
        <w:rPr>
          <w:rFonts w:cs="Times New Roman"/>
          <w:szCs w:val="24"/>
        </w:rPr>
        <w:fldChar w:fldCharType="end"/>
      </w:r>
      <w:r w:rsidRPr="00B83441">
        <w:rPr>
          <w:rFonts w:cs="Times New Roman"/>
          <w:szCs w:val="24"/>
        </w:rPr>
        <w:t>.</w:t>
      </w:r>
      <w:r w:rsidR="00AA39A3">
        <w:rPr>
          <w:rFonts w:cs="Times New Roman"/>
          <w:szCs w:val="24"/>
        </w:rPr>
        <w:t xml:space="preserve"> </w:t>
      </w:r>
      <w:r w:rsidR="00EF6FD6">
        <w:rPr>
          <w:rFonts w:cs="Times New Roman"/>
          <w:szCs w:val="24"/>
        </w:rPr>
        <w:t>E</w:t>
      </w:r>
      <w:r w:rsidR="00AA39A3">
        <w:rPr>
          <w:rFonts w:cs="Times New Roman"/>
          <w:szCs w:val="24"/>
        </w:rPr>
        <w:t xml:space="preserve">xperimental research </w:t>
      </w:r>
      <w:r w:rsidR="00404130">
        <w:rPr>
          <w:rFonts w:cs="Times New Roman"/>
          <w:szCs w:val="24"/>
        </w:rPr>
        <w:t>illustrates</w:t>
      </w:r>
      <w:r w:rsidR="00AA39A3">
        <w:rPr>
          <w:rFonts w:cs="Times New Roman"/>
          <w:szCs w:val="24"/>
        </w:rPr>
        <w:t xml:space="preserve"> that encouraging children to look down on others triggers their narcissistic desire to be superior to others</w:t>
      </w:r>
      <w:r w:rsidR="0099676E">
        <w:rPr>
          <w:rFonts w:cs="Times New Roman"/>
          <w:szCs w:val="24"/>
        </w:rPr>
        <w:t>, at the expense of their desire to grow and learn</w:t>
      </w:r>
      <w:r w:rsidR="00AA39A3">
        <w:rPr>
          <w:rFonts w:cs="Times New Roman"/>
          <w:szCs w:val="24"/>
        </w:rPr>
        <w:t xml:space="preserve"> </w:t>
      </w:r>
      <w:r w:rsidR="00AA39A3">
        <w:rPr>
          <w:rFonts w:cs="Times New Roman"/>
          <w:szCs w:val="24"/>
        </w:rPr>
        <w:fldChar w:fldCharType="begin"/>
      </w:r>
      <w:r w:rsidR="00FC4312">
        <w:rPr>
          <w:rFonts w:cs="Times New Roman"/>
          <w:szCs w:val="24"/>
        </w:rPr>
        <w:instrText xml:space="preserve"> ADDIN ZOTERO_ITEM CSL_CITATION {"citationID":"pBxJHyVX","properties":{"formattedCitation":"(G\\uc0\\u252{}rel et al., 2020)","plainCitation":"(Gürel et al., 2020)","noteIndex":0},"citationItems":[{"id":1155,"uris":["http://zotero.org/users/3632044/items/5IHAQWWM"],"uri":["http://zotero.org/users/3632044/items/5IHAQWWM"],"itemData":{"id":1155,"type":"article-journal","title":"Better than my past self: Temporal comparison raises children’s pride without triggering superiority goals","container-title":"Journal of Experimental Psychology: General","source":"APA PsycNET","abstract":"Western societies offer children many opportunities for downward social comparisons (i.e., comparing oneself favorably to others). Such comparisons make children feel proud of themselves but could inadvertently trigger a desire to be superior to others. How can children be made to feel proud without triggering a desire for superiority? We hypothesized that downward temporal comparisons (i.e., comparing one’s current self favorably to one’s past self) can make children feel proud and give them a sense of insight and progress, without triggering a desire for superiority. We randomly assigned 583 children (Mage = 11.65, SD = 1.92) to engage in social comparisons (downward or upward), temporal comparisons (downward or upward), or no comparison. As hypothesized, downward social and temporal comparisons both made children feel proud, but only temporal comparisons did so without triggering superiority goals. Relative to social comparisons, temporal comparisons gave children a sense of progress and insight. These comparison effects were similar across middle-to-late childhood (ages 8–10), early adolescence (ages 11–13), and middle adolescence (ages 14–16). Collectively, our findings suggest that social comparisons contribute a competitive interpersonal orientation marked by a desire for superiority. Temporal comparisons, in contrast, shift children’s goals away from being better than others toward being better than their own past selves. (PsycINFO Database Record (c) 2020 APA, all rights reserved)","DOI":"10.1037/xge0000733","ISSN":"1939-2222(Electronic),0096-3445(Print)","title-short":"Better than my past self","author":[{"family":"Gürel","given":"Çisem"},{"family":"Brummelman","given":"Eddie"},{"family":"Sedikides","given":"Constantine"},{"family":"Overbeek","given":"Geertjan"}],"issued":{"date-parts":[["2020"]]}}}],"schema":"https://github.com/citation-style-language/schema/raw/master/csl-citation.json"} </w:instrText>
      </w:r>
      <w:r w:rsidR="00AA39A3">
        <w:rPr>
          <w:rFonts w:cs="Times New Roman"/>
          <w:szCs w:val="24"/>
        </w:rPr>
        <w:fldChar w:fldCharType="separate"/>
      </w:r>
      <w:r w:rsidR="00FC4312" w:rsidRPr="00FC4312">
        <w:rPr>
          <w:rFonts w:cs="Times New Roman"/>
          <w:szCs w:val="24"/>
        </w:rPr>
        <w:t>(Gürel et al., 2020)</w:t>
      </w:r>
      <w:r w:rsidR="00AA39A3">
        <w:rPr>
          <w:rFonts w:cs="Times New Roman"/>
          <w:szCs w:val="24"/>
        </w:rPr>
        <w:fldChar w:fldCharType="end"/>
      </w:r>
      <w:r w:rsidR="00AA39A3">
        <w:rPr>
          <w:rFonts w:cs="Times New Roman"/>
          <w:szCs w:val="24"/>
        </w:rPr>
        <w:t>.</w:t>
      </w:r>
    </w:p>
    <w:p w14:paraId="11592A7F" w14:textId="4B5F14A4" w:rsidR="00644965" w:rsidRPr="00B83441" w:rsidRDefault="00644965" w:rsidP="006F7AFA">
      <w:pPr>
        <w:spacing w:after="0" w:line="480" w:lineRule="exact"/>
        <w:ind w:firstLine="720"/>
        <w:rPr>
          <w:rFonts w:cs="Times New Roman"/>
          <w:szCs w:val="24"/>
        </w:rPr>
      </w:pPr>
      <w:r w:rsidRPr="00B83441">
        <w:rPr>
          <w:rFonts w:cs="Times New Roman"/>
          <w:szCs w:val="24"/>
        </w:rPr>
        <w:t xml:space="preserve">By contrast, parents may foster self-esteem </w:t>
      </w:r>
      <w:r w:rsidR="002E47F6" w:rsidRPr="00B83441">
        <w:rPr>
          <w:rFonts w:cs="Times New Roman"/>
          <w:szCs w:val="24"/>
        </w:rPr>
        <w:t xml:space="preserve">via </w:t>
      </w:r>
      <w:r w:rsidRPr="00B83441">
        <w:rPr>
          <w:rFonts w:cs="Times New Roman"/>
          <w:szCs w:val="24"/>
        </w:rPr>
        <w:t xml:space="preserve">cultivating children’s </w:t>
      </w:r>
      <w:r w:rsidRPr="00B83441">
        <w:rPr>
          <w:rFonts w:cs="Times New Roman"/>
          <w:i/>
          <w:szCs w:val="24"/>
        </w:rPr>
        <w:t xml:space="preserve">striving for growth. </w:t>
      </w:r>
      <w:r w:rsidR="004D1119" w:rsidRPr="00B83441">
        <w:rPr>
          <w:rFonts w:cs="Times New Roman"/>
          <w:szCs w:val="24"/>
        </w:rPr>
        <w:t>For example, w</w:t>
      </w:r>
      <w:r w:rsidRPr="00B83441">
        <w:rPr>
          <w:rFonts w:cs="Times New Roman"/>
          <w:szCs w:val="24"/>
        </w:rPr>
        <w:t>hen children succeed at a task, parents may praise children’s effort and strategies</w:t>
      </w:r>
      <w:r w:rsidR="00A44CA7" w:rsidRPr="00B83441">
        <w:rPr>
          <w:rFonts w:cs="Times New Roman"/>
          <w:szCs w:val="24"/>
        </w:rPr>
        <w:t xml:space="preserve"> (e.g., “You found a good way to do it!”)</w:t>
      </w:r>
      <w:r w:rsidRPr="00B83441">
        <w:rPr>
          <w:rFonts w:cs="Times New Roman"/>
          <w:szCs w:val="24"/>
        </w:rPr>
        <w:t>, so as to</w:t>
      </w:r>
      <w:r w:rsidR="007D1E81">
        <w:rPr>
          <w:rFonts w:cs="Times New Roman"/>
          <w:szCs w:val="24"/>
        </w:rPr>
        <w:t xml:space="preserve"> acknowledge the success but</w:t>
      </w:r>
      <w:r w:rsidRPr="00B83441">
        <w:rPr>
          <w:rFonts w:cs="Times New Roman"/>
          <w:szCs w:val="24"/>
        </w:rPr>
        <w:t xml:space="preserve"> highlight that </w:t>
      </w:r>
      <w:r w:rsidR="007D1E81">
        <w:rPr>
          <w:rFonts w:cs="Times New Roman"/>
          <w:szCs w:val="24"/>
        </w:rPr>
        <w:t>it</w:t>
      </w:r>
      <w:r w:rsidRPr="00B83441">
        <w:rPr>
          <w:rFonts w:cs="Times New Roman"/>
          <w:szCs w:val="24"/>
        </w:rPr>
        <w:t xml:space="preserve"> was due to hard work and </w:t>
      </w:r>
      <w:r w:rsidR="00DB04A7">
        <w:rPr>
          <w:rFonts w:cs="Times New Roman"/>
          <w:szCs w:val="24"/>
        </w:rPr>
        <w:t>efficient</w:t>
      </w:r>
      <w:r w:rsidR="00DB04A7" w:rsidRPr="00B83441">
        <w:rPr>
          <w:rFonts w:cs="Times New Roman"/>
          <w:szCs w:val="24"/>
        </w:rPr>
        <w:t xml:space="preserve"> </w:t>
      </w:r>
      <w:r w:rsidRPr="00B83441">
        <w:rPr>
          <w:rFonts w:cs="Times New Roman"/>
          <w:szCs w:val="24"/>
        </w:rPr>
        <w:t xml:space="preserve">strategies. When children receive such praise, they are more likely to embrace challenges and persist in the face of setbacks </w:t>
      </w:r>
      <w:r w:rsidRPr="00B83441">
        <w:rPr>
          <w:rFonts w:cs="Times New Roman"/>
          <w:szCs w:val="24"/>
        </w:rPr>
        <w:fldChar w:fldCharType="begin"/>
      </w:r>
      <w:r w:rsidR="004E3FED">
        <w:rPr>
          <w:rFonts w:cs="Times New Roman"/>
          <w:szCs w:val="24"/>
        </w:rPr>
        <w:instrText xml:space="preserve"> ADDIN ZOTERO_ITEM CSL_CITATION {"citationID":"Ni1DMgtb","properties":{"formattedCitation":"(Mueller &amp; Dweck, 1998)","plainCitation":"(Mueller &amp; Dweck, 1998)","noteIndex":0},"citationItems":[{"id":54,"uris":["http://zotero.org/users/3632044/items/48ZJ2JSX"],"uri":["http://zotero.org/users/3632044/items/48ZJ2JSX"],"itemData":{"id":54,"type":"article-journal","title":"Praise for intelligence can undermine children's motivation and performance","container-title":"Journal of Personality and Social Psychology","page":"33-52","volume":"75","issue":"1","source":"APA PsycNET","abstract":"Praise for ability is commonly considered to have beneficial effects on motivation. Contrary to this popular belief, six studies demonstrated that praise for intelligence had more negative consequences for students' achievement motivation than praise for effort. Fifth graders praised for intelligence were found to care more about performance goals relative to learning goals than children praised for effort. After failure, they also displayed less task persistence, less task enjoyment, more low-ability attributions, and worse task performance than children praised for effort. Finally, children praised for intelligence described it as a fixed trait more than children praised for hard work, who believed it to be subject to improvement. These findings have important implications for how achievement is best encouraged, as well as for more theoretical issues, such as the potential cost of performance goals and the socialization of contingent self-worth.","DOI":"10.1037/0022-3514.75.1.33","ISSN":"1939-1315 0022-3514","author":[{"family":"Mueller","given":"Claudia M."},{"family":"Dweck","given":"Carol S."}],"issued":{"date-parts":[["1998"]]}}}],"schema":"https://github.com/citation-style-language/schema/raw/master/csl-citation.json"} </w:instrText>
      </w:r>
      <w:r w:rsidRPr="00B83441">
        <w:rPr>
          <w:rFonts w:cs="Times New Roman"/>
          <w:szCs w:val="24"/>
        </w:rPr>
        <w:fldChar w:fldCharType="separate"/>
      </w:r>
      <w:r w:rsidR="00D51031" w:rsidRPr="00D51031">
        <w:rPr>
          <w:rFonts w:cs="Times New Roman"/>
        </w:rPr>
        <w:t>(Mueller &amp; Dweck, 1998)</w:t>
      </w:r>
      <w:r w:rsidRPr="00B83441">
        <w:rPr>
          <w:rFonts w:cs="Times New Roman"/>
          <w:szCs w:val="24"/>
        </w:rPr>
        <w:fldChar w:fldCharType="end"/>
      </w:r>
      <w:r w:rsidRPr="00B83441">
        <w:rPr>
          <w:rFonts w:cs="Times New Roman"/>
          <w:szCs w:val="24"/>
        </w:rPr>
        <w:t xml:space="preserve">. </w:t>
      </w:r>
      <w:r w:rsidR="004D1119" w:rsidRPr="00B83441">
        <w:rPr>
          <w:rFonts w:cs="Times New Roman"/>
          <w:szCs w:val="24"/>
        </w:rPr>
        <w:t>Similarly, w</w:t>
      </w:r>
      <w:r w:rsidRPr="00B83441">
        <w:rPr>
          <w:rFonts w:cs="Times New Roman"/>
          <w:szCs w:val="24"/>
        </w:rPr>
        <w:t xml:space="preserve">hen children fail, parents may engage </w:t>
      </w:r>
      <w:r w:rsidR="00433820" w:rsidRPr="00B83441">
        <w:rPr>
          <w:rFonts w:cs="Times New Roman"/>
          <w:szCs w:val="24"/>
        </w:rPr>
        <w:t>them</w:t>
      </w:r>
      <w:r w:rsidRPr="00B83441">
        <w:rPr>
          <w:rFonts w:cs="Times New Roman"/>
          <w:szCs w:val="24"/>
        </w:rPr>
        <w:t xml:space="preserve"> in discussions of what they could learn from the experience, how they could study the mistakes to improve, and how they might consider asking for help.</w:t>
      </w:r>
      <w:r w:rsidR="003B1E5F" w:rsidRPr="00B83441">
        <w:rPr>
          <w:rFonts w:cs="Times New Roman"/>
          <w:szCs w:val="24"/>
        </w:rPr>
        <w:t xml:space="preserve"> </w:t>
      </w:r>
      <w:r w:rsidRPr="00B83441">
        <w:rPr>
          <w:rFonts w:cs="Times New Roman"/>
          <w:szCs w:val="24"/>
        </w:rPr>
        <w:t xml:space="preserve">Over time, these practices </w:t>
      </w:r>
      <w:r w:rsidR="00433820" w:rsidRPr="00B83441">
        <w:rPr>
          <w:rFonts w:cs="Times New Roman"/>
          <w:szCs w:val="24"/>
        </w:rPr>
        <w:t xml:space="preserve">can </w:t>
      </w:r>
      <w:r w:rsidRPr="00B83441">
        <w:rPr>
          <w:rFonts w:cs="Times New Roman"/>
          <w:szCs w:val="24"/>
        </w:rPr>
        <w:t>help children embrace learning and growth rather than superiority</w:t>
      </w:r>
      <w:r w:rsidR="00433B23" w:rsidRPr="00B83441">
        <w:rPr>
          <w:rFonts w:cs="Times New Roman"/>
          <w:szCs w:val="24"/>
        </w:rPr>
        <w:t xml:space="preserve"> </w:t>
      </w:r>
      <w:r w:rsidR="00433B23" w:rsidRPr="00B83441">
        <w:rPr>
          <w:rFonts w:cs="Times New Roman"/>
          <w:szCs w:val="24"/>
        </w:rPr>
        <w:fldChar w:fldCharType="begin"/>
      </w:r>
      <w:r w:rsidR="00433B23" w:rsidRPr="00B83441">
        <w:rPr>
          <w:rFonts w:cs="Times New Roman"/>
          <w:szCs w:val="24"/>
        </w:rPr>
        <w:instrText xml:space="preserve"> ADDIN ZOTERO_ITEM CSL_CITATION {"citationID":"Kpci2VMU","properties":{"formattedCitation":"(Haimovitz &amp; Dweck, 2016)","plainCitation":"(Haimovitz &amp; Dweck, 2016)","noteIndex":0},"citationItems":[{"id":75,"uris":["http://zotero.org/users/3632044/items/JURS929N"],"uri":["http://zotero.org/users/3632044/items/JURS929N"],"itemData":{"id":75,"type":"article-journal","title":"Parents’ views of failure predict children’s fixed and growth intelligence mind-sets","container-title":"Psychological Science","page":"859-869","volume":"27","issue":"6","source":"SAGE Journals","abstract":"Children’s intelligence mind-sets (i.e., their beliefs about whether intelligence is fixed or malleable) robustly influence their motivation and learning. Yet, surprisingly, research has not linked parents’ intelligence mind-sets to their children’s. We tested the hypothesis that a different belief of parents—their failure mind-sets—may be more visible to children and therefore more prominent in shaping their beliefs. In Study 1, we found that parents can view failure as debilitating or enhancing, and that these failure mind-sets predict parenting practices and, in turn, children’s intelligence mind-sets. Study 2 probed more deeply into how parents display failure mind-sets. In Study 3a, we found that children can indeed accurately perceive their parents’ failure mind-sets but not their parents’ intelligence mind-sets. Study 3b showed that children’s perceptions of their parents’ failure mind-sets also predicted their own intelligence mind-sets. Finally, Study 4 showed a causal effect of parents’ failure mind-sets on their responses to their children’s hypothetical failure. Overall, parents who see failure as debilitating focus on their children’s performance and ability rather than on their children’s learning, and their children, in turn, tend to believe that intelligence is fixed rather than malleable.","DOI":"10.1177/0956797616639727","ISSN":"0956-7976","journalAbbreviation":"Psychological Science","language":"en","author":[{"family":"Haimovitz","given":"Kyla"},{"family":"Dweck","given":"Carol S."}],"issued":{"date-parts":[["2016",6,1]]}}}],"schema":"https://github.com/citation-style-language/schema/raw/master/csl-citation.json"} </w:instrText>
      </w:r>
      <w:r w:rsidR="00433B23" w:rsidRPr="00B83441">
        <w:rPr>
          <w:rFonts w:cs="Times New Roman"/>
          <w:szCs w:val="24"/>
        </w:rPr>
        <w:fldChar w:fldCharType="separate"/>
      </w:r>
      <w:r w:rsidR="00D51031" w:rsidRPr="00D51031">
        <w:rPr>
          <w:rFonts w:cs="Times New Roman"/>
        </w:rPr>
        <w:t>(Haimovitz &amp; Dweck, 2016)</w:t>
      </w:r>
      <w:r w:rsidR="00433B23" w:rsidRPr="00B83441">
        <w:rPr>
          <w:rFonts w:cs="Times New Roman"/>
          <w:szCs w:val="24"/>
        </w:rPr>
        <w:fldChar w:fldCharType="end"/>
      </w:r>
      <w:r w:rsidRPr="00B83441">
        <w:rPr>
          <w:rFonts w:cs="Times New Roman"/>
          <w:szCs w:val="24"/>
        </w:rPr>
        <w:t>.</w:t>
      </w:r>
      <w:r w:rsidR="00EF6612">
        <w:rPr>
          <w:rFonts w:cs="Times New Roman"/>
          <w:szCs w:val="24"/>
        </w:rPr>
        <w:t xml:space="preserve"> </w:t>
      </w:r>
      <w:r w:rsidR="00157EEF">
        <w:rPr>
          <w:rFonts w:cs="Times New Roman"/>
          <w:szCs w:val="24"/>
        </w:rPr>
        <w:t>Experiment</w:t>
      </w:r>
      <w:r w:rsidR="00404130">
        <w:rPr>
          <w:rFonts w:cs="Times New Roman"/>
          <w:szCs w:val="24"/>
        </w:rPr>
        <w:t>s demonstrate</w:t>
      </w:r>
      <w:r w:rsidR="00157EEF">
        <w:rPr>
          <w:rFonts w:cs="Times New Roman"/>
          <w:szCs w:val="24"/>
        </w:rPr>
        <w:t xml:space="preserve"> that </w:t>
      </w:r>
      <w:r w:rsidR="00EF6612">
        <w:rPr>
          <w:rFonts w:cs="Times New Roman"/>
          <w:szCs w:val="24"/>
        </w:rPr>
        <w:t>encouraging children to reflect on their growth</w:t>
      </w:r>
      <w:r w:rsidR="0073399F">
        <w:rPr>
          <w:rFonts w:cs="Times New Roman"/>
          <w:szCs w:val="24"/>
        </w:rPr>
        <w:t>—</w:t>
      </w:r>
      <w:r w:rsidR="001C7C9A">
        <w:rPr>
          <w:rFonts w:cs="Times New Roman"/>
          <w:szCs w:val="24"/>
        </w:rPr>
        <w:t>such as</w:t>
      </w:r>
      <w:r w:rsidR="0073399F">
        <w:rPr>
          <w:rFonts w:cs="Times New Roman"/>
          <w:szCs w:val="24"/>
        </w:rPr>
        <w:t xml:space="preserve"> how their skills have improve</w:t>
      </w:r>
      <w:r w:rsidR="003C7078">
        <w:rPr>
          <w:rFonts w:cs="Times New Roman"/>
          <w:szCs w:val="24"/>
        </w:rPr>
        <w:t>d</w:t>
      </w:r>
      <w:r w:rsidR="0073399F">
        <w:rPr>
          <w:rFonts w:cs="Times New Roman"/>
          <w:szCs w:val="24"/>
        </w:rPr>
        <w:t>—</w:t>
      </w:r>
      <w:r w:rsidR="00157EEF">
        <w:rPr>
          <w:rFonts w:cs="Times New Roman"/>
          <w:szCs w:val="24"/>
        </w:rPr>
        <w:t>raises</w:t>
      </w:r>
      <w:r w:rsidR="0073399F">
        <w:rPr>
          <w:rFonts w:cs="Times New Roman"/>
          <w:szCs w:val="24"/>
        </w:rPr>
        <w:t xml:space="preserve"> their self-esteem </w:t>
      </w:r>
      <w:r w:rsidR="00157EEF">
        <w:rPr>
          <w:rFonts w:cs="Times New Roman"/>
          <w:szCs w:val="24"/>
        </w:rPr>
        <w:t>and sparks</w:t>
      </w:r>
      <w:r w:rsidR="0099676E">
        <w:rPr>
          <w:rFonts w:cs="Times New Roman"/>
          <w:szCs w:val="24"/>
        </w:rPr>
        <w:t xml:space="preserve"> their desire for self-improvement, </w:t>
      </w:r>
      <w:r w:rsidR="0073399F">
        <w:rPr>
          <w:rFonts w:cs="Times New Roman"/>
          <w:szCs w:val="24"/>
        </w:rPr>
        <w:t>without triggering narcissistic strivings for superiority</w:t>
      </w:r>
      <w:r w:rsidR="0087403C">
        <w:rPr>
          <w:rFonts w:cs="Times New Roman"/>
          <w:szCs w:val="24"/>
        </w:rPr>
        <w:t xml:space="preserve"> </w:t>
      </w:r>
      <w:r w:rsidR="0087403C">
        <w:rPr>
          <w:rFonts w:cs="Times New Roman"/>
          <w:szCs w:val="24"/>
        </w:rPr>
        <w:fldChar w:fldCharType="begin"/>
      </w:r>
      <w:r w:rsidR="00476C1F">
        <w:rPr>
          <w:rFonts w:cs="Times New Roman"/>
          <w:szCs w:val="24"/>
        </w:rPr>
        <w:instrText xml:space="preserve"> ADDIN ZOTERO_ITEM CSL_CITATION {"citationID":"rY6VeoAK","properties":{"formattedCitation":"(G\\uc0\\u252{}rel et al., 2020)","plainCitation":"(Gürel et al., 2020)","noteIndex":0},"citationItems":[{"id":1155,"uris":["http://zotero.org/users/3632044/items/5IHAQWWM"],"uri":["http://zotero.org/users/3632044/items/5IHAQWWM"],"itemData":{"id":1155,"type":"article-journal","title":"Better than my past self: Temporal comparison raises children’s pride without triggering superiority goals","container-title":"Journal of Experimental Psychology: General","source":"APA PsycNET","abstract":"Western societies offer children many opportunities for downward social comparisons (i.e., comparing oneself favorably to others). Such comparisons make children feel proud of themselves but could inadvertently trigger a desire to be superior to others. How can children be made to feel proud without triggering a desire for superiority? We hypothesized that downward temporal comparisons (i.e., comparing one’s current self favorably to one’s past self) can make children feel proud and give them a sense of insight and progress, without triggering a desire for superiority. We randomly assigned 583 children (Mage = 11.65, SD = 1.92) to engage in social comparisons (downward or upward), temporal comparisons (downward or upward), or no comparison. As hypothesized, downward social and temporal comparisons both made children feel proud, but only temporal comparisons did so without triggering superiority goals. Relative to social comparisons, temporal comparisons gave children a sense of progress and insight. These comparison effects were similar across middle-to-late childhood (ages 8–10), early adolescence (ages 11–13), and middle adolescence (ages 14–16). Collectively, our findings suggest that social comparisons contribute a competitive interpersonal orientation marked by a desire for superiority. Temporal comparisons, in contrast, shift children’s goals away from being better than others toward being better than their own past selves. (PsycINFO Database Record (c) 2020 APA, all rights reserved)","DOI":"10.1037/xge0000733","ISSN":"1939-2222(Electronic),0096-3445(Print)","title-short":"Better than my past self","author":[{"family":"Gürel","given":"Çisem"},{"family":"Brummelman","given":"Eddie"},{"family":"Sedikides","given":"Constantine"},{"family":"Overbeek","given":"Geertjan"}],"issued":{"date-parts":[["2020"]]}}}],"schema":"https://github.com/citation-style-language/schema/raw/master/csl-citation.json"} </w:instrText>
      </w:r>
      <w:r w:rsidR="0087403C">
        <w:rPr>
          <w:rFonts w:cs="Times New Roman"/>
          <w:szCs w:val="24"/>
        </w:rPr>
        <w:fldChar w:fldCharType="separate"/>
      </w:r>
      <w:r w:rsidR="00AA39A3" w:rsidRPr="00AA39A3">
        <w:rPr>
          <w:rFonts w:cs="Times New Roman"/>
          <w:szCs w:val="24"/>
        </w:rPr>
        <w:t>(Gürel et al., 2020)</w:t>
      </w:r>
      <w:r w:rsidR="0087403C">
        <w:rPr>
          <w:rFonts w:cs="Times New Roman"/>
          <w:szCs w:val="24"/>
        </w:rPr>
        <w:fldChar w:fldCharType="end"/>
      </w:r>
      <w:r w:rsidR="00EF6612">
        <w:rPr>
          <w:rFonts w:cs="Times New Roman"/>
          <w:szCs w:val="24"/>
        </w:rPr>
        <w:t>.</w:t>
      </w:r>
    </w:p>
    <w:p w14:paraId="24BFFDC4" w14:textId="77777777" w:rsidR="00644965" w:rsidRPr="00B83441" w:rsidRDefault="00644965" w:rsidP="006F7AFA">
      <w:pPr>
        <w:spacing w:after="0" w:line="480" w:lineRule="exact"/>
        <w:rPr>
          <w:rFonts w:cs="Times New Roman"/>
          <w:b/>
          <w:szCs w:val="24"/>
        </w:rPr>
      </w:pPr>
      <w:r w:rsidRPr="00B83441">
        <w:rPr>
          <w:rFonts w:cs="Times New Roman"/>
          <w:b/>
          <w:szCs w:val="24"/>
        </w:rPr>
        <w:t>Unconditional Regard</w:t>
      </w:r>
    </w:p>
    <w:p w14:paraId="74770172" w14:textId="016399CB" w:rsidR="00644965" w:rsidRPr="00B83441" w:rsidRDefault="00644965" w:rsidP="006F7AFA">
      <w:pPr>
        <w:spacing w:after="0" w:line="480" w:lineRule="exact"/>
        <w:ind w:firstLine="720"/>
        <w:rPr>
          <w:rFonts w:cs="Times New Roman"/>
          <w:szCs w:val="24"/>
        </w:rPr>
      </w:pPr>
      <w:r w:rsidRPr="00B83441">
        <w:rPr>
          <w:rFonts w:cs="Times New Roman"/>
          <w:szCs w:val="24"/>
        </w:rPr>
        <w:t xml:space="preserve">Overvaluing parents may foster narcissism </w:t>
      </w:r>
      <w:r w:rsidR="00E470BC">
        <w:rPr>
          <w:rFonts w:cs="Times New Roman"/>
          <w:szCs w:val="24"/>
        </w:rPr>
        <w:t>through</w:t>
      </w:r>
      <w:r w:rsidR="00E470BC" w:rsidRPr="00B83441">
        <w:rPr>
          <w:rFonts w:cs="Times New Roman"/>
          <w:szCs w:val="24"/>
        </w:rPr>
        <w:t xml:space="preserve"> </w:t>
      </w:r>
      <w:r w:rsidRPr="00B83441">
        <w:rPr>
          <w:rFonts w:cs="Times New Roman"/>
          <w:szCs w:val="24"/>
        </w:rPr>
        <w:t xml:space="preserve">cultivating </w:t>
      </w:r>
      <w:r w:rsidRPr="00B83441">
        <w:rPr>
          <w:rFonts w:cs="Times New Roman"/>
          <w:i/>
          <w:szCs w:val="24"/>
        </w:rPr>
        <w:t>fragility</w:t>
      </w:r>
      <w:r w:rsidRPr="00B83441">
        <w:rPr>
          <w:rFonts w:cs="Times New Roman"/>
          <w:szCs w:val="24"/>
        </w:rPr>
        <w:t>.</w:t>
      </w:r>
      <w:r w:rsidR="004469A8">
        <w:rPr>
          <w:rFonts w:cs="Times New Roman"/>
          <w:szCs w:val="24"/>
        </w:rPr>
        <w:t xml:space="preserve"> </w:t>
      </w:r>
      <w:r w:rsidRPr="00B83441">
        <w:rPr>
          <w:rFonts w:cs="Times New Roman"/>
          <w:szCs w:val="24"/>
        </w:rPr>
        <w:t>They do so</w:t>
      </w:r>
      <w:r w:rsidR="00EC3030">
        <w:rPr>
          <w:rFonts w:cs="Times New Roman"/>
          <w:szCs w:val="24"/>
        </w:rPr>
        <w:t>, for example,</w:t>
      </w:r>
      <w:r w:rsidRPr="00B83441">
        <w:rPr>
          <w:rFonts w:cs="Times New Roman"/>
          <w:szCs w:val="24"/>
        </w:rPr>
        <w:t xml:space="preserve"> by </w:t>
      </w:r>
      <w:r w:rsidR="00B92BA1" w:rsidRPr="00B83441">
        <w:rPr>
          <w:rFonts w:cs="Times New Roman"/>
          <w:szCs w:val="24"/>
        </w:rPr>
        <w:t xml:space="preserve">rendering </w:t>
      </w:r>
      <w:r w:rsidRPr="00B83441">
        <w:rPr>
          <w:rFonts w:cs="Times New Roman"/>
          <w:szCs w:val="24"/>
        </w:rPr>
        <w:t xml:space="preserve">their regard conditional on </w:t>
      </w:r>
      <w:r w:rsidR="00EF46A2" w:rsidRPr="00B83441">
        <w:rPr>
          <w:rFonts w:cs="Times New Roman"/>
          <w:szCs w:val="24"/>
        </w:rPr>
        <w:t xml:space="preserve">the child living up to their narcissistic </w:t>
      </w:r>
      <w:r w:rsidR="00EC3030">
        <w:rPr>
          <w:rFonts w:cs="Times New Roman"/>
          <w:szCs w:val="24"/>
        </w:rPr>
        <w:t>standards</w:t>
      </w:r>
      <w:r w:rsidRPr="00B83441">
        <w:rPr>
          <w:rFonts w:cs="Times New Roman"/>
          <w:szCs w:val="24"/>
        </w:rPr>
        <w:t>. Overvaluing parents state: “I would find it disappointing if my child was just a ‘regular’ child”</w:t>
      </w:r>
      <w:r w:rsidR="00203681">
        <w:rPr>
          <w:rFonts w:cs="Times New Roman"/>
          <w:szCs w:val="24"/>
        </w:rPr>
        <w:t xml:space="preserve"> </w:t>
      </w:r>
      <w:r w:rsidR="00203681">
        <w:rPr>
          <w:rFonts w:cs="Times New Roman"/>
          <w:szCs w:val="24"/>
        </w:rPr>
        <w:fldChar w:fldCharType="begin"/>
      </w:r>
      <w:r w:rsidR="00203681">
        <w:rPr>
          <w:rFonts w:cs="Times New Roman"/>
          <w:szCs w:val="24"/>
        </w:rPr>
        <w:instrText xml:space="preserve"> ADDIN ZOTERO_ITEM CSL_CITATION {"citationID":"hliabFYO","properties":{"formattedCitation":"(Brummelman, Thomaes, Nelemans, Orobio de Castro, &amp; Bushman, 2015, p. 678)","plainCitation":"(Brummelman, Thomaes, Nelemans, Orobio de Castro, &amp; Bushman, 2015, p. 678)","noteIndex":0},"citationItems":[{"id":113,"uris":["http://zotero.org/users/3632044/items/EPGU2XL8"],"uri":["http://zotero.org/users/3632044/items/EPGU2XL8"],"itemData":{"id":113,"type":"article-journal","title":"My child is God’s gift to humanity: Development and validation of the Parental Overvaluation Scale (POS)","container-title":"Journal of Personality and Social Psychology","page":"665-679","volume":"108","issue":"4","source":"APA PsycNET","abstract":"Although it is natural for parents to value their children, some parents “overvalue” them, believing that their own children are more special and more entitled than other children are. This research introduces this concept of parental overvaluation. We developed a concise self-report scale to measure individual differences in parental overvaluation, the Parental Overvaluation Scale (POS; Study 1). The POS has high test–retest stability over 6, 12, and 18 months (Study 2). As demonstrated in a representative sample of Dutch parents (Study 3) and a diverse sample of American parents (Study 4), the POS has an internally consistent single-factor structure; strong measurement invariance across sexes; as well as good convergent, discriminant, and criterion validity. Overvaluation is especially high in narcissistic parents (Studies 3, 4, 6). When parents overvalue their child, they overclaim their child’s knowledge (Study 4), perceive their child as more gifted than actual IQ scores justify (Study 5), want their child to stand out from others, and frequently praise their child in real-life settings (Study 6). By contrast, overvaluation is not consistently related to parents’ basic parenting dimensions (i.e., warmth and control) or Big Five personality traits (Studies 3, 4, 6). Importantly, overvalued children are not more intelligent or better performing than other children (Studies 5–6). These findings support the validity of the POS and show that parental overvaluation has important and unique implications for parents’ beliefs and practices. Research on overvaluation might shed light on the determinants of parenting practices and the socialization of children’s self-views, including narcissism.","DOI":"10.1037/pspp0000012","ISSN":"1939-1315 0022-3514","title-short":"My child is God’s gift to humanity","language":"English","author":[{"family":"Brummelman","given":"Eddie"},{"family":"Thomaes","given":"Sander"},{"family":"Nelemans","given":"Stefanie A."},{"family":"Orobio de Castro","given":"Bram"},{"family":"Bushman","given":"Brad J."}],"issued":{"date-parts":[["2015"]]}},"locator":"678"}],"schema":"https://github.com/citation-style-language/schema/raw/master/csl-citation.json"} </w:instrText>
      </w:r>
      <w:r w:rsidR="00203681">
        <w:rPr>
          <w:rFonts w:cs="Times New Roman"/>
          <w:szCs w:val="24"/>
        </w:rPr>
        <w:fldChar w:fldCharType="separate"/>
      </w:r>
      <w:r w:rsidR="00203681" w:rsidRPr="00203681">
        <w:rPr>
          <w:rFonts w:cs="Times New Roman"/>
        </w:rPr>
        <w:t>(Brummelman, Thomaes, Nelemans, Orobio de Castro, &amp; Bushman, 2015, p. 678)</w:t>
      </w:r>
      <w:r w:rsidR="00203681">
        <w:rPr>
          <w:rFonts w:cs="Times New Roman"/>
          <w:szCs w:val="24"/>
        </w:rPr>
        <w:fldChar w:fldCharType="end"/>
      </w:r>
      <w:r w:rsidRPr="00B83441">
        <w:rPr>
          <w:rFonts w:cs="Times New Roman"/>
          <w:szCs w:val="24"/>
        </w:rPr>
        <w:t xml:space="preserve">. </w:t>
      </w:r>
      <w:r w:rsidR="003509BA" w:rsidRPr="00B83441">
        <w:rPr>
          <w:rFonts w:cs="Times New Roman"/>
          <w:szCs w:val="24"/>
        </w:rPr>
        <w:t>Indeed, w</w:t>
      </w:r>
      <w:r w:rsidRPr="00B83441">
        <w:rPr>
          <w:rFonts w:cs="Times New Roman"/>
          <w:szCs w:val="24"/>
        </w:rPr>
        <w:t>hen</w:t>
      </w:r>
      <w:r w:rsidR="00A44CA7" w:rsidRPr="00B83441">
        <w:rPr>
          <w:rFonts w:cs="Times New Roman"/>
          <w:szCs w:val="24"/>
        </w:rPr>
        <w:t xml:space="preserve"> the child </w:t>
      </w:r>
      <w:r w:rsidR="00692BDE">
        <w:rPr>
          <w:rFonts w:cs="Times New Roman"/>
          <w:szCs w:val="24"/>
        </w:rPr>
        <w:t>stands out from others,</w:t>
      </w:r>
      <w:r w:rsidRPr="00B83441">
        <w:rPr>
          <w:rFonts w:cs="Times New Roman"/>
          <w:szCs w:val="24"/>
        </w:rPr>
        <w:t xml:space="preserve"> overvaluing parents may </w:t>
      </w:r>
      <w:r w:rsidR="009C1FD7" w:rsidRPr="00B83441">
        <w:rPr>
          <w:rFonts w:cs="Times New Roman"/>
          <w:szCs w:val="24"/>
        </w:rPr>
        <w:t xml:space="preserve">feel </w:t>
      </w:r>
      <w:r w:rsidRPr="00B83441">
        <w:rPr>
          <w:rFonts w:cs="Times New Roman"/>
          <w:szCs w:val="24"/>
        </w:rPr>
        <w:t>proud</w:t>
      </w:r>
      <w:r w:rsidR="004D1119" w:rsidRPr="00B83441">
        <w:rPr>
          <w:rFonts w:cs="Times New Roman"/>
          <w:szCs w:val="24"/>
        </w:rPr>
        <w:t xml:space="preserve">, </w:t>
      </w:r>
      <w:r w:rsidR="00E27C5D">
        <w:rPr>
          <w:rFonts w:cs="Times New Roman"/>
          <w:szCs w:val="24"/>
        </w:rPr>
        <w:t>basking in the child’s reflected glory</w:t>
      </w:r>
      <w:r w:rsidR="004D1119" w:rsidRPr="00B83441">
        <w:rPr>
          <w:rFonts w:cs="Times New Roman"/>
          <w:szCs w:val="24"/>
        </w:rPr>
        <w:t xml:space="preserve">. </w:t>
      </w:r>
      <w:r w:rsidR="00D313D7">
        <w:rPr>
          <w:rFonts w:cs="Times New Roman"/>
          <w:szCs w:val="24"/>
        </w:rPr>
        <w:t>However,</w:t>
      </w:r>
      <w:r w:rsidR="00D313D7" w:rsidRPr="00B83441">
        <w:rPr>
          <w:rFonts w:cs="Times New Roman"/>
          <w:szCs w:val="24"/>
        </w:rPr>
        <w:t xml:space="preserve"> </w:t>
      </w:r>
      <w:r w:rsidRPr="00B83441">
        <w:rPr>
          <w:rFonts w:cs="Times New Roman"/>
          <w:szCs w:val="24"/>
        </w:rPr>
        <w:t xml:space="preserve">when the child </w:t>
      </w:r>
      <w:r w:rsidR="00EF46A2" w:rsidRPr="00B83441">
        <w:rPr>
          <w:rFonts w:cs="Times New Roman"/>
          <w:szCs w:val="24"/>
        </w:rPr>
        <w:t xml:space="preserve">is just </w:t>
      </w:r>
      <w:r w:rsidR="00A10822">
        <w:rPr>
          <w:rFonts w:cs="Times New Roman"/>
          <w:szCs w:val="24"/>
        </w:rPr>
        <w:t>“</w:t>
      </w:r>
      <w:r w:rsidR="00EF46A2" w:rsidRPr="00B83441">
        <w:rPr>
          <w:rFonts w:cs="Times New Roman"/>
          <w:szCs w:val="24"/>
        </w:rPr>
        <w:t>regular</w:t>
      </w:r>
      <w:r w:rsidRPr="00B83441">
        <w:rPr>
          <w:rFonts w:cs="Times New Roman"/>
          <w:szCs w:val="24"/>
        </w:rPr>
        <w:t>,</w:t>
      </w:r>
      <w:r w:rsidR="00A10822">
        <w:rPr>
          <w:rFonts w:cs="Times New Roman"/>
          <w:szCs w:val="24"/>
        </w:rPr>
        <w:t>”</w:t>
      </w:r>
      <w:r w:rsidR="00A10822" w:rsidRPr="00B83441">
        <w:rPr>
          <w:rFonts w:cs="Times New Roman"/>
          <w:szCs w:val="24"/>
        </w:rPr>
        <w:t xml:space="preserve"> </w:t>
      </w:r>
      <w:r w:rsidRPr="00B83441">
        <w:rPr>
          <w:rFonts w:cs="Times New Roman"/>
          <w:szCs w:val="24"/>
        </w:rPr>
        <w:t>overvaluing parents may become disappointed or even hostile</w:t>
      </w:r>
      <w:r w:rsidR="00AF188E" w:rsidRPr="00B83441">
        <w:rPr>
          <w:rFonts w:cs="Times New Roman"/>
          <w:szCs w:val="24"/>
        </w:rPr>
        <w:t xml:space="preserve"> </w:t>
      </w:r>
      <w:r w:rsidR="00AF188E" w:rsidRPr="00B83441">
        <w:rPr>
          <w:rFonts w:cs="Times New Roman"/>
          <w:szCs w:val="24"/>
        </w:rPr>
        <w:fldChar w:fldCharType="begin"/>
      </w:r>
      <w:r w:rsidR="0098483B">
        <w:rPr>
          <w:rFonts w:cs="Times New Roman"/>
          <w:szCs w:val="24"/>
        </w:rPr>
        <w:instrText xml:space="preserve"> ADDIN ZOTERO_ITEM CSL_CITATION {"citationID":"IPBW9cKA","properties":{"formattedCitation":"(Wetzel &amp; Robins, 2016)","plainCitation":"(Wetzel &amp; Robins, 2016)","dontUpdate":true,"noteIndex":0},"citationItems":[{"id":336,"uris":["http://zotero.org/users/3632044/items/QQMEU8PA"],"uri":["http://zotero.org/users/3632044/items/QQMEU8PA"],"itemData":{"id":336,"type":"article-journal","title":"Are parenting practices associated with the development of narcissism? Findings from a longitudinal study of Mexican-origin youth","container-title":"Journal of Research in Personality","page":"84-94","volume":"63","source":"ScienceDirect","abstract":"Narcissism is an important and consequential aspect of personality, yet we know little about its developmental origins. Using data from a longitudinal study of 674 Mexican-origin families, we examined cross-lagged relations between parenting behaviors (warmth, hostility, monitoring) and narcissism (superiority, exploitativeness). Parental hostility at age 12 was associated with higher levels of exploitativeness at age 14, whereas parental monitoring at age 12 was associated with lower levels of exploitativeness at age 14. These effects replicated across three different parenting measures: child reports, spouse reports, and behavioral coding of parent-child interactions. None of the parenting dimensions was related to superiority, suggesting that parenting practices are more strongly related to the maladaptive than the adaptive component of narcissism.","DOI":"10.1016/j.jrp.2016.05.005","ISSN":"0092-6566","title-short":"Are parenting practices associated with the development of narcissism?","journalAbbreviation":"Journal of Research in Personality","author":[{"family":"Wetzel","given":"Eunike"},{"family":"Robins","given":"Richard W."}],"issued":{"date-parts":[["2016",8,1]]}}}],"schema":"https://github.com/citation-style-language/schema/raw/master/csl-citation.json"} </w:instrText>
      </w:r>
      <w:r w:rsidR="00AF188E" w:rsidRPr="00B83441">
        <w:rPr>
          <w:rFonts w:cs="Times New Roman"/>
          <w:szCs w:val="24"/>
        </w:rPr>
        <w:fldChar w:fldCharType="separate"/>
      </w:r>
      <w:r w:rsidR="00D51031" w:rsidRPr="00DF4261">
        <w:t>(</w:t>
      </w:r>
      <w:r w:rsidR="00DF4261">
        <w:t xml:space="preserve">see </w:t>
      </w:r>
      <w:r w:rsidR="00D51031" w:rsidRPr="00DF4261">
        <w:t>Wetzel &amp; Robins, 2016)</w:t>
      </w:r>
      <w:r w:rsidR="00AF188E" w:rsidRPr="00B83441">
        <w:rPr>
          <w:rFonts w:cs="Times New Roman"/>
          <w:szCs w:val="24"/>
        </w:rPr>
        <w:fldChar w:fldCharType="end"/>
      </w:r>
      <w:r w:rsidR="00AD2FBE" w:rsidRPr="00DA1FAF">
        <w:rPr>
          <w:rFonts w:cs="Times New Roman"/>
          <w:szCs w:val="24"/>
        </w:rPr>
        <w:t>.</w:t>
      </w:r>
      <w:r w:rsidR="00DF4261">
        <w:rPr>
          <w:rFonts w:cs="Times New Roman"/>
          <w:szCs w:val="24"/>
        </w:rPr>
        <w:t xml:space="preserve"> </w:t>
      </w:r>
      <w:r w:rsidR="00C4444E" w:rsidRPr="007642A4">
        <w:rPr>
          <w:rFonts w:cs="Times New Roman"/>
          <w:szCs w:val="24"/>
        </w:rPr>
        <w:t>Consequently</w:t>
      </w:r>
      <w:r w:rsidRPr="00DA1FAF">
        <w:rPr>
          <w:rFonts w:cs="Times New Roman"/>
          <w:szCs w:val="24"/>
        </w:rPr>
        <w:t xml:space="preserve">, narcissistic children </w:t>
      </w:r>
      <w:r w:rsidR="00081D44" w:rsidRPr="007642A4">
        <w:rPr>
          <w:rFonts w:cs="Times New Roman"/>
          <w:szCs w:val="24"/>
        </w:rPr>
        <w:t xml:space="preserve">may infer that their worth hinges on </w:t>
      </w:r>
      <w:r w:rsidR="00905D19" w:rsidRPr="007642A4">
        <w:rPr>
          <w:rFonts w:cs="Times New Roman"/>
          <w:szCs w:val="24"/>
        </w:rPr>
        <w:t xml:space="preserve">them </w:t>
      </w:r>
      <w:r w:rsidR="00081D44" w:rsidRPr="007642A4">
        <w:rPr>
          <w:rFonts w:cs="Times New Roman"/>
          <w:szCs w:val="24"/>
        </w:rPr>
        <w:t>meeting their parents’ standards</w:t>
      </w:r>
      <w:r w:rsidRPr="00DA1FAF">
        <w:rPr>
          <w:rFonts w:cs="Times New Roman"/>
          <w:szCs w:val="24"/>
        </w:rPr>
        <w:t xml:space="preserve"> </w:t>
      </w:r>
      <w:r w:rsidRPr="00B83441">
        <w:rPr>
          <w:rFonts w:cs="Times New Roman"/>
          <w:szCs w:val="24"/>
        </w:rPr>
        <w:fldChar w:fldCharType="begin"/>
      </w:r>
      <w:r w:rsidR="002118A8" w:rsidRPr="00DA1FAF">
        <w:rPr>
          <w:rFonts w:cs="Times New Roman"/>
          <w:szCs w:val="24"/>
        </w:rPr>
        <w:instrText xml:space="preserve"> ADDIN ZOTERO_ITEM CSL_CITATION {"citationID":"XWq9145l","properties":{"formattedCitation":"(Tracy et al., 2009)","plainCitation":"(Tracy et al., 2009)","noteIndex":0},"citationItems":[{"id":169,"uris":["http://zotero.org/users/3632044/items/9H8FPYKM"],"uri":["http://zotero.org/users/3632044/items/9H8FPYKM"],"itemData":{"id":169,"type":"article-journal","title":"Authentic and hubristic pride: The affective core of self-este</w:instrText>
      </w:r>
      <w:r w:rsidR="002118A8" w:rsidRPr="00EC6E80">
        <w:rPr>
          <w:rFonts w:cs="Times New Roman"/>
          <w:szCs w:val="24"/>
        </w:rPr>
        <w:instrText>em and narcissism","container-title":"Self and Identity","page":"196-213","volume":"8","issue":"2-3","source":"Taylor and Francis+NEJM","abstract":"Do individuals with high self-esteem enjoy positive interpersonal relationships, or are they aggressive and antisocial? Does narcissism reflect an abundance of self-worth, or inflated self-views driven by an overcompensation for low self-esteem? The present research addresses the apparently two-sided nature of self-esteem and narcissism by distinguishing between two distinct self-regulatory processes (narcissistic self-aggrandizement and genuine self-esteem), and proposing that two distinct facets of pride—authentic and hubristic—form the affective core of each. Specifically, findings demonstrate that when narcissistic and genuine self-esteem are empirically distinguished, genuine self-esteem (along with authentic pride) is positively r</w:instrText>
      </w:r>
      <w:r w:rsidR="002118A8" w:rsidRPr="00126375">
        <w:rPr>
          <w:rFonts w:cs="Times New Roman"/>
          <w:szCs w:val="24"/>
        </w:rPr>
        <w:instrText>e</w:instrText>
      </w:r>
      <w:r w:rsidR="002118A8" w:rsidRPr="00A05BD4">
        <w:rPr>
          <w:rFonts w:cs="Times New Roman"/>
          <w:szCs w:val="24"/>
        </w:rPr>
        <w:instrText>late</w:instrText>
      </w:r>
      <w:r w:rsidR="002118A8" w:rsidRPr="00081D44">
        <w:rPr>
          <w:rFonts w:cs="Times New Roman"/>
          <w:szCs w:val="24"/>
        </w:rPr>
        <w:instrText>d to successful social relationships and mental health, whereas narci</w:instrText>
      </w:r>
      <w:r w:rsidR="002118A8" w:rsidRPr="00B83441">
        <w:rPr>
          <w:rFonts w:cs="Times New Roman"/>
          <w:szCs w:val="24"/>
        </w:rPr>
        <w:instrText xml:space="preserve">ssistic self-aggrandizement (along with hubristic pride) is positively related to aggression and other antisocial behaviors.","DOI":"10.1080/15298860802505053","ISSN":"1529-8868","title-short":"Authentic and Hubristic Pride","author":[{"family":"Tracy","given":"Jessica L."},{"family":"Cheng","given":"Joey T."},{"family":"Robins","given":"Richard W."},{"family":"Trzesniewski","given":"Kali H."}],"issued":{"date-parts":[["2009",4,1]]}}}],"schema":"https://github.com/citation-style-language/schema/raw/master/csl-citation.json"} </w:instrText>
      </w:r>
      <w:r w:rsidRPr="00B83441">
        <w:rPr>
          <w:rFonts w:cs="Times New Roman"/>
          <w:szCs w:val="24"/>
        </w:rPr>
        <w:fldChar w:fldCharType="separate"/>
      </w:r>
      <w:r w:rsidR="00D51031" w:rsidRPr="00D51031">
        <w:rPr>
          <w:rFonts w:cs="Times New Roman"/>
        </w:rPr>
        <w:t>(Tracy et al., 2009)</w:t>
      </w:r>
      <w:r w:rsidRPr="00B83441">
        <w:rPr>
          <w:rFonts w:cs="Times New Roman"/>
          <w:szCs w:val="24"/>
        </w:rPr>
        <w:fldChar w:fldCharType="end"/>
      </w:r>
      <w:r w:rsidR="00AD2FBE">
        <w:rPr>
          <w:rFonts w:cs="Times New Roman"/>
          <w:szCs w:val="24"/>
        </w:rPr>
        <w:t xml:space="preserve">, </w:t>
      </w:r>
      <w:r w:rsidR="00EC3030">
        <w:rPr>
          <w:rFonts w:cs="Times New Roman"/>
          <w:szCs w:val="24"/>
        </w:rPr>
        <w:t xml:space="preserve">leading them to </w:t>
      </w:r>
      <w:r w:rsidR="00AD2FBE">
        <w:rPr>
          <w:rFonts w:cs="Times New Roman"/>
          <w:szCs w:val="24"/>
        </w:rPr>
        <w:t>attribute successes and failures to their w</w:t>
      </w:r>
      <w:r w:rsidR="00E856E0">
        <w:rPr>
          <w:rFonts w:cs="Times New Roman"/>
          <w:szCs w:val="24"/>
        </w:rPr>
        <w:t xml:space="preserve">hole self </w:t>
      </w:r>
      <w:r w:rsidR="00E856E0">
        <w:rPr>
          <w:rFonts w:cs="Times New Roman"/>
          <w:szCs w:val="24"/>
        </w:rPr>
        <w:fldChar w:fldCharType="begin"/>
      </w:r>
      <w:r w:rsidR="00F93078">
        <w:rPr>
          <w:rFonts w:cs="Times New Roman"/>
          <w:szCs w:val="24"/>
        </w:rPr>
        <w:instrText xml:space="preserve"> ADDIN ZOTERO_ITEM CSL_CITATION {"citationID":"VoQeqdnA","properties":{"formattedCitation":"(M. Lewis, 1992)","plainCitation":"(M. Lewis, 1992)","dontUpdate":true,"noteIndex":0},"citationItems":[{"id":1171,"uris":["http://zotero.org/users/3632044/items/W8UGAZAB"],"uri":["http://zotero.org/users/3632044/items/W8UGAZAB"],"itemData":{"id":1171,"type":"book","title":"Shame: The exposed self","publisher":"Free Press","publisher-place":"New York, NY","number-of-pages":"xii, 275","event-place":"New York, NY","abstract":"Shame, in some sense the quintessential human emotion, received little attention during the years in which the central forces believed to be motivating us were identified as primitive instincts like sex and aggression. Now, redressing the balance, there is an explosion of interest in the self-conscious emotion. Much of our psychic lives involves the negotiation of shame, asserts Michael Lewis, internationally known developmental and clinical psychologist. Shame is normal, not pathological, though opposite reactions to shame underlie many conflicts among individuals and groups, and some styles of handling shame are clearly maladaptive.  Illustrating his argument with examples from everyday life, Lewis draws on his own pathbreaking studies and the theory and research of many others to construct the first comprehensive and empirically based account of emotional development focused on shame. He traces the precursors of a sense of self in infancy and early childhood, and describes the consequences of shame which goes [sic] unacknowledged, such as sadness, rage, or depression. Lewis also explores the many ways in which shame is induced and expressed, reflecting on the broader implications of these differences—for instance, the divergence, early in life, of men's and women's experiences of and responses to shame; he finds that women are more ashamed, more of the time.  Cultures, Lewis argues, are shaped by the ways in which children are taught to deal with shame. What many have seen as a rise in narcissism in contemporary America, following years of emphasis on self-actualization and personal freedom as opposed to commitment and community, is associated with an increase in shame. Narcissism is in some sense the ultimate attempt to avoid shame, albeit a doomed one.  Lewis shows how approaches to shame differ not only among cultures, but religions as well. Judaism and Christianity, for instance, hold different approaches to shame. He explores the major tenets of each belief, including mainstream Protestantism, Catholicism, and fundamentalist Christianity, and discusses the relative degree of orientation of each toward shame or guilt.  Understanding shame is the first step toward coping with it effectively. This book offers a new way of understanding fights between husband and wife, parent and child, nation and nation, and it will be, for many, a crucial impetus to take or to help others take that first step. (PsycINFO Database Record (c) 2016 APA, all rights reserved)","ISBN":"0-02-918881-4","author":[{"family":"Lewis","given":"Michael"}],"issued":{"date-parts":[["1992"]]}}}],"schema":"https://github.com/citation-style-language/schema/raw/master/csl-citation.json"} </w:instrText>
      </w:r>
      <w:r w:rsidR="00E856E0">
        <w:rPr>
          <w:rFonts w:cs="Times New Roman"/>
          <w:szCs w:val="24"/>
        </w:rPr>
        <w:fldChar w:fldCharType="separate"/>
      </w:r>
      <w:r w:rsidR="00BB6433">
        <w:rPr>
          <w:rFonts w:cs="Times New Roman"/>
        </w:rPr>
        <w:t>(</w:t>
      </w:r>
      <w:r w:rsidR="00E856E0" w:rsidRPr="007855FE">
        <w:rPr>
          <w:rFonts w:cs="Times New Roman"/>
        </w:rPr>
        <w:t>Lewis, 1992)</w:t>
      </w:r>
      <w:r w:rsidR="00E856E0">
        <w:rPr>
          <w:rFonts w:cs="Times New Roman"/>
          <w:szCs w:val="24"/>
        </w:rPr>
        <w:fldChar w:fldCharType="end"/>
      </w:r>
      <w:r w:rsidRPr="00B83441">
        <w:rPr>
          <w:rFonts w:cs="Times New Roman"/>
          <w:szCs w:val="24"/>
        </w:rPr>
        <w:t>.</w:t>
      </w:r>
      <w:r w:rsidR="00254C92">
        <w:rPr>
          <w:rFonts w:cs="Times New Roman"/>
          <w:szCs w:val="24"/>
        </w:rPr>
        <w:t xml:space="preserve"> </w:t>
      </w:r>
      <w:r w:rsidR="00F93078">
        <w:rPr>
          <w:rFonts w:cs="Times New Roman"/>
          <w:szCs w:val="24"/>
        </w:rPr>
        <w:t>Although there</w:t>
      </w:r>
      <w:r w:rsidR="008228EF">
        <w:rPr>
          <w:rFonts w:cs="Times New Roman"/>
          <w:szCs w:val="24"/>
        </w:rPr>
        <w:t xml:space="preserve"> is </w:t>
      </w:r>
      <w:r w:rsidR="001B648A">
        <w:rPr>
          <w:rFonts w:cs="Times New Roman"/>
          <w:szCs w:val="24"/>
        </w:rPr>
        <w:t xml:space="preserve">yet </w:t>
      </w:r>
      <w:r w:rsidR="008228EF">
        <w:rPr>
          <w:rFonts w:cs="Times New Roman"/>
          <w:szCs w:val="24"/>
        </w:rPr>
        <w:t xml:space="preserve">no </w:t>
      </w:r>
      <w:r w:rsidR="001B648A">
        <w:rPr>
          <w:rFonts w:cs="Times New Roman"/>
          <w:szCs w:val="24"/>
        </w:rPr>
        <w:t>causal evidence</w:t>
      </w:r>
      <w:r w:rsidR="008228EF">
        <w:rPr>
          <w:rFonts w:cs="Times New Roman"/>
          <w:szCs w:val="24"/>
        </w:rPr>
        <w:t xml:space="preserve"> </w:t>
      </w:r>
      <w:r w:rsidR="004C050D">
        <w:rPr>
          <w:rFonts w:cs="Times New Roman"/>
          <w:szCs w:val="24"/>
        </w:rPr>
        <w:t xml:space="preserve">on the link between </w:t>
      </w:r>
      <w:r w:rsidR="008228EF">
        <w:rPr>
          <w:rFonts w:cs="Times New Roman"/>
          <w:szCs w:val="24"/>
        </w:rPr>
        <w:t xml:space="preserve">conditional regard </w:t>
      </w:r>
      <w:r w:rsidR="004C050D">
        <w:rPr>
          <w:rFonts w:cs="Times New Roman"/>
          <w:szCs w:val="24"/>
        </w:rPr>
        <w:t>and</w:t>
      </w:r>
      <w:r w:rsidR="008228EF">
        <w:rPr>
          <w:rFonts w:cs="Times New Roman"/>
          <w:szCs w:val="24"/>
        </w:rPr>
        <w:t xml:space="preserve"> </w:t>
      </w:r>
      <w:r w:rsidR="004C050D">
        <w:rPr>
          <w:rFonts w:cs="Times New Roman"/>
          <w:szCs w:val="24"/>
        </w:rPr>
        <w:t>narcissism development</w:t>
      </w:r>
      <w:r w:rsidR="00905D19">
        <w:rPr>
          <w:rFonts w:cs="Times New Roman"/>
          <w:szCs w:val="24"/>
        </w:rPr>
        <w:t xml:space="preserve">, correlational research shows that </w:t>
      </w:r>
      <w:r w:rsidR="008228EF">
        <w:rPr>
          <w:rFonts w:cs="Times New Roman"/>
          <w:szCs w:val="24"/>
        </w:rPr>
        <w:t xml:space="preserve">children </w:t>
      </w:r>
      <w:r w:rsidR="00D81CF3">
        <w:rPr>
          <w:rFonts w:cs="Times New Roman"/>
          <w:szCs w:val="24"/>
        </w:rPr>
        <w:t xml:space="preserve">who </w:t>
      </w:r>
      <w:r w:rsidR="00905D19">
        <w:rPr>
          <w:rFonts w:cs="Times New Roman"/>
          <w:szCs w:val="24"/>
        </w:rPr>
        <w:t>experience</w:t>
      </w:r>
      <w:r w:rsidR="00D81CF3">
        <w:rPr>
          <w:rFonts w:cs="Times New Roman"/>
          <w:szCs w:val="24"/>
        </w:rPr>
        <w:t xml:space="preserve"> conditional regard from their parents </w:t>
      </w:r>
      <w:r w:rsidR="00905D19">
        <w:rPr>
          <w:rFonts w:cs="Times New Roman"/>
          <w:szCs w:val="24"/>
        </w:rPr>
        <w:t>display</w:t>
      </w:r>
      <w:r w:rsidR="00D81CF3">
        <w:rPr>
          <w:rFonts w:cs="Times New Roman"/>
          <w:szCs w:val="24"/>
        </w:rPr>
        <w:t xml:space="preserve"> </w:t>
      </w:r>
      <w:r w:rsidR="00254C92">
        <w:rPr>
          <w:rFonts w:cs="Times New Roman"/>
          <w:szCs w:val="24"/>
        </w:rPr>
        <w:t xml:space="preserve">more </w:t>
      </w:r>
      <w:r w:rsidR="00D81CF3">
        <w:rPr>
          <w:rFonts w:cs="Times New Roman"/>
          <w:szCs w:val="24"/>
        </w:rPr>
        <w:t xml:space="preserve">narcissistic traits, such </w:t>
      </w:r>
      <w:r w:rsidR="00905D19">
        <w:rPr>
          <w:rFonts w:cs="Times New Roman"/>
          <w:szCs w:val="24"/>
        </w:rPr>
        <w:t xml:space="preserve">as </w:t>
      </w:r>
      <w:r w:rsidR="00D81CF3">
        <w:rPr>
          <w:rFonts w:cs="Times New Roman"/>
          <w:szCs w:val="24"/>
        </w:rPr>
        <w:t xml:space="preserve">self-aggrandizement </w:t>
      </w:r>
      <w:r w:rsidR="00EC3030">
        <w:rPr>
          <w:rFonts w:cs="Times New Roman"/>
          <w:szCs w:val="24"/>
        </w:rPr>
        <w:t xml:space="preserve">after success and self-devaluation after failure </w:t>
      </w:r>
      <w:r w:rsidR="00905D19">
        <w:rPr>
          <w:rFonts w:cs="Times New Roman"/>
          <w:szCs w:val="24"/>
        </w:rPr>
        <w:fldChar w:fldCharType="begin"/>
      </w:r>
      <w:r w:rsidR="00905D19">
        <w:rPr>
          <w:rFonts w:cs="Times New Roman"/>
          <w:szCs w:val="24"/>
        </w:rPr>
        <w:instrText xml:space="preserve"> ADDIN ZOTERO_ITEM CSL_CITATION {"citationID":"Pw2rI77N","properties":{"formattedCitation":"(Assor &amp; Tal, 2012)","plainCitation":"(Assor &amp; Tal, 2012)","noteIndex":0},"citationItems":[{"id":525,"uris":["http://zotero.org/users/3632044/items/J95V32CZ"],"uri":["http://zotero.org/users/3632044/items/J95V32CZ"],"itemData":{"id":525,"type":"article-journal","title":"When parents’ affection depends on child’s achievement: Parental conditional positive regard, self-aggrandizement, shame and coping in adolescents","container-title":"Journal of Adolescence","page":"249-260","volume":"35","issue":"2","source":"www.sciencedirect.com","abstract":"We examined the idea that adolescents’ perceptions of their mothers as using parental conditional positive regard (PCPR) to promote academic achieveme…","DOI":"10.1016/j.adolescence.2011.10.004","ISSN":"0140-1971","title-short":"When parents’ affection depends on child’s achievement","language":"en","author":[{"family":"Assor","given":"Avi"},{"family":"Tal","given":"Karen"}],"issued":{"date-parts":[["2012",4,1]]}}}],"schema":"https://github.com/citation-style-language/schema/raw/master/csl-citation.json"} </w:instrText>
      </w:r>
      <w:r w:rsidR="00905D19">
        <w:rPr>
          <w:rFonts w:cs="Times New Roman"/>
          <w:szCs w:val="24"/>
        </w:rPr>
        <w:fldChar w:fldCharType="separate"/>
      </w:r>
      <w:r w:rsidR="00905D19" w:rsidRPr="00905D19">
        <w:rPr>
          <w:rFonts w:cs="Times New Roman"/>
        </w:rPr>
        <w:t>(Assor &amp; Tal, 2012)</w:t>
      </w:r>
      <w:r w:rsidR="00905D19">
        <w:rPr>
          <w:rFonts w:cs="Times New Roman"/>
          <w:szCs w:val="24"/>
        </w:rPr>
        <w:fldChar w:fldCharType="end"/>
      </w:r>
      <w:r w:rsidR="002B4BEB">
        <w:rPr>
          <w:rFonts w:cs="Times New Roman"/>
          <w:szCs w:val="24"/>
        </w:rPr>
        <w:t>.</w:t>
      </w:r>
    </w:p>
    <w:p w14:paraId="147F69ED" w14:textId="43D16254" w:rsidR="00644965" w:rsidRPr="00B83441" w:rsidRDefault="00644965" w:rsidP="006F7AFA">
      <w:pPr>
        <w:spacing w:after="0" w:line="480" w:lineRule="exact"/>
        <w:ind w:firstLine="720"/>
        <w:rPr>
          <w:rFonts w:cs="Times New Roman"/>
          <w:szCs w:val="24"/>
        </w:rPr>
      </w:pPr>
      <w:r w:rsidRPr="00B83441">
        <w:rPr>
          <w:rFonts w:cs="Times New Roman"/>
          <w:szCs w:val="24"/>
        </w:rPr>
        <w:t xml:space="preserve">By contrast, parents may foster self-esteem </w:t>
      </w:r>
      <w:r w:rsidR="002E47F6" w:rsidRPr="00B83441">
        <w:rPr>
          <w:rFonts w:cs="Times New Roman"/>
          <w:szCs w:val="24"/>
        </w:rPr>
        <w:t xml:space="preserve">via </w:t>
      </w:r>
      <w:r w:rsidRPr="00B83441">
        <w:rPr>
          <w:rFonts w:cs="Times New Roman"/>
          <w:szCs w:val="24"/>
        </w:rPr>
        <w:t xml:space="preserve">cultivating </w:t>
      </w:r>
      <w:r w:rsidRPr="00B83441">
        <w:rPr>
          <w:rFonts w:cs="Times New Roman"/>
          <w:i/>
          <w:szCs w:val="24"/>
        </w:rPr>
        <w:t>robustness</w:t>
      </w:r>
      <w:r w:rsidRPr="00B83441">
        <w:rPr>
          <w:rFonts w:cs="Times New Roman"/>
          <w:szCs w:val="24"/>
        </w:rPr>
        <w:t xml:space="preserve">. They can do so by providing children with unconditional regard. </w:t>
      </w:r>
      <w:r w:rsidR="00C4444E">
        <w:rPr>
          <w:rFonts w:cs="Times New Roman"/>
          <w:szCs w:val="24"/>
        </w:rPr>
        <w:t>This</w:t>
      </w:r>
      <w:r w:rsidRPr="00B83441">
        <w:rPr>
          <w:rFonts w:cs="Times New Roman"/>
          <w:szCs w:val="24"/>
        </w:rPr>
        <w:t xml:space="preserve"> does not mean that parents lavish children with praise no matter what they do; rather, it means that parents accept children for who they are, even </w:t>
      </w:r>
      <w:r w:rsidR="000243B4" w:rsidRPr="00B83441">
        <w:rPr>
          <w:rFonts w:cs="Times New Roman"/>
          <w:szCs w:val="24"/>
        </w:rPr>
        <w:t xml:space="preserve">when </w:t>
      </w:r>
      <w:r w:rsidR="00EF46A2" w:rsidRPr="00B83441">
        <w:rPr>
          <w:rFonts w:cs="Times New Roman"/>
          <w:szCs w:val="24"/>
        </w:rPr>
        <w:t xml:space="preserve">children </w:t>
      </w:r>
      <w:r w:rsidR="000243B4" w:rsidRPr="00B83441">
        <w:rPr>
          <w:rFonts w:cs="Times New Roman"/>
          <w:szCs w:val="24"/>
        </w:rPr>
        <w:t>fail</w:t>
      </w:r>
      <w:r w:rsidR="00C47935">
        <w:rPr>
          <w:rFonts w:cs="Times New Roman"/>
          <w:szCs w:val="24"/>
        </w:rPr>
        <w:t xml:space="preserve"> </w:t>
      </w:r>
      <w:r w:rsidR="00C47935">
        <w:rPr>
          <w:rFonts w:cs="Times New Roman"/>
          <w:szCs w:val="24"/>
        </w:rPr>
        <w:fldChar w:fldCharType="begin"/>
      </w:r>
      <w:r w:rsidR="00692137">
        <w:rPr>
          <w:rFonts w:cs="Times New Roman"/>
          <w:szCs w:val="24"/>
        </w:rPr>
        <w:instrText xml:space="preserve"> ADDIN ZOTERO_ITEM CSL_CITATION {"citationID":"ebWo3vTZ","properties":{"formattedCitation":"(Harter, Marold, Whitesell, &amp; Cobbs, 1996)","plainCitation":"(Harter, Marold, Whitesell, &amp; Cobbs, 1996)","noteIndex":0},"citationItems":[{"id":687,"uris":["http://zotero.org/users/3632044/items/IVRXQGQW"],"uri":["http://zotero.org/users/3632044/items/IVRXQGQW"],"itemData":{"id":687,"type":"article-journal","title":"A model of the effects of perceived parent and peer support on adolescent false self behavior","container-title":"Child Development","page":"360-374","volume":"67","issue":"2","source":"Wiley Online Library","abstract":"A model linking 3 perceived support variables, namely, level of support, quality of support (unconditional or conditional), and hope about future support, to false self behavior (acting in ways that are not the “real me”) was hypothesized. Both parent and peer support were examined. The best fitting model for the parent and peer data revealed that perceived quality and level of parent support predict hope about future parent support, which in turn predicts false self behavior. Adolescents' motives for engaging in false self behavior were also examined. Those whose reported motives were hypothesized to be the most clinically debilitating (devaluation of the self) reported the most negative outcomes (depressed affect, low self-worth, hopelessness, and less knowledge of the true self). In contrast, adolescents citing the developmentally normative motive of role experimentation reported the most positive affect, highest self-worth, greatest hopefulness, and most knowledge of true self. Those reporting that they engaged in false self behavior to please, impress, or win the approval of parents and peers had intermediate scores on the depression, self-worth, hope, and knowledge of true self measures. Discussion focused on the potential causes and consequences of false self behavior.","DOI":"10.1111/j.1467-8624.1996.tb01738.x","ISSN":"1467-8624","language":"en","author":[{"family":"Harter","given":"Susan"},{"family":"Marold","given":"Donna B."},{"family":"Whitesell","given":"Nancy R."},{"family":"Cobbs","given":"Gabrielle"}],"issued":{"date-parts":[["1996"]]}}}],"schema":"https://github.com/citation-style-language/schema/raw/master/csl-citation.json"} </w:instrText>
      </w:r>
      <w:r w:rsidR="00C47935">
        <w:rPr>
          <w:rFonts w:cs="Times New Roman"/>
          <w:szCs w:val="24"/>
        </w:rPr>
        <w:fldChar w:fldCharType="separate"/>
      </w:r>
      <w:r w:rsidR="00692137" w:rsidRPr="00692137">
        <w:rPr>
          <w:rFonts w:cs="Times New Roman"/>
        </w:rPr>
        <w:t>(Harter, Marold, Whitesell, &amp; Cobbs, 1996)</w:t>
      </w:r>
      <w:r w:rsidR="00C47935">
        <w:rPr>
          <w:rFonts w:cs="Times New Roman"/>
          <w:szCs w:val="24"/>
        </w:rPr>
        <w:fldChar w:fldCharType="end"/>
      </w:r>
      <w:r w:rsidRPr="00B83441">
        <w:rPr>
          <w:rFonts w:cs="Times New Roman"/>
          <w:szCs w:val="24"/>
        </w:rPr>
        <w:t xml:space="preserve">. </w:t>
      </w:r>
      <w:r w:rsidR="00393146">
        <w:rPr>
          <w:rFonts w:cs="Times New Roman"/>
          <w:szCs w:val="24"/>
        </w:rPr>
        <w:t>For example, w</w:t>
      </w:r>
      <w:r w:rsidR="00027A85">
        <w:rPr>
          <w:rFonts w:cs="Times New Roman"/>
          <w:szCs w:val="24"/>
        </w:rPr>
        <w:t xml:space="preserve">hen children misbehave, parents may express unconditional regard by </w:t>
      </w:r>
      <w:r w:rsidR="00580C9D">
        <w:rPr>
          <w:rFonts w:cs="Times New Roman"/>
          <w:szCs w:val="24"/>
        </w:rPr>
        <w:t>correcting</w:t>
      </w:r>
      <w:r w:rsidR="00027A85">
        <w:rPr>
          <w:rFonts w:cs="Times New Roman"/>
          <w:szCs w:val="24"/>
        </w:rPr>
        <w:t xml:space="preserve"> children’s </w:t>
      </w:r>
      <w:r w:rsidR="00027A85" w:rsidRPr="0095418B">
        <w:rPr>
          <w:rFonts w:cs="Times New Roman"/>
          <w:szCs w:val="24"/>
        </w:rPr>
        <w:t>behavior,</w:t>
      </w:r>
      <w:r w:rsidR="00027A85">
        <w:rPr>
          <w:rFonts w:cs="Times New Roman"/>
          <w:szCs w:val="24"/>
        </w:rPr>
        <w:t xml:space="preserve"> while continuing to be warm and accepting toward them </w:t>
      </w:r>
      <w:r w:rsidR="00027A85" w:rsidRPr="0095418B">
        <w:rPr>
          <w:rFonts w:cs="Times New Roman"/>
          <w:szCs w:val="24"/>
        </w:rPr>
        <w:t>as a person</w:t>
      </w:r>
      <w:r w:rsidR="00F910F1">
        <w:rPr>
          <w:rFonts w:cs="Times New Roman"/>
          <w:szCs w:val="24"/>
        </w:rPr>
        <w:t xml:space="preserve"> </w:t>
      </w:r>
      <w:r w:rsidR="00F910F1">
        <w:rPr>
          <w:rFonts w:cs="Times New Roman"/>
          <w:szCs w:val="24"/>
        </w:rPr>
        <w:fldChar w:fldCharType="begin"/>
      </w:r>
      <w:r w:rsidR="00F910F1">
        <w:rPr>
          <w:rFonts w:cs="Times New Roman"/>
          <w:szCs w:val="24"/>
        </w:rPr>
        <w:instrText xml:space="preserve"> ADDIN ZOTERO_ITEM CSL_CITATION {"citationID":"ihAbnhC8","properties":{"formattedCitation":"(Kernis et al., 2000)","plainCitation":"(Kernis et al., 2000)","noteIndex":0},"citationItems":[{"id":733,"uris":["http://zotero.org/users/3632044/items/CKV6QDI9"],"uri":["http://zotero.org/users/3632044/items/CKV6QDI9"],"itemData":{"id":733,"type":"article-journal","title":"Fragile self-esteem in children and its associations with perceived patterns of parent-child communication","container-title":"Journal of Personality","page":"225-252","volume":"68","issue":"2","source":"onlinelibrary.wiley.com (Atypon)","abstract":"We examined the extent to which 11- to 12-year-old children' (N= 174) self-esteem (SE) stability and level related to their perceptions of various aspects of parent-child communication. Compared to children with stable SE, children with unstable SE reported that their fathers were more critical and psychologically controlling, and less likely to acknowledge their positive behaviors or to show their approval in value-affirming ways. Likewise, children with low SE reported that their fathers exhibited these qualities to a greater extent than did children with high SE. In addition, fathers of children with stable high SE were viewed as especially good at problem solving. Children' SE level related to perceptions of mothers' communication styles very similarly to how it did with fathers'; with respect to SE stability, however, relationships were generally less consistent and frequently absent. Discussion centered on the role of parent-child communication in promoting unstable SE.","DOI":"10.1111/1467-6494.00096","ISSN":"0022-3506","journalAbbreviation":"Journal of Personality","author":[{"family":"Kernis","given":"Michael H."},{"family":"Brown","given":"Anita C."},{"family":"Brody","given":"Gene H."}],"issued":{"date-parts":[["2000",4,1]]}}}],"schema":"https://github.com/citation-style-language/schema/raw/master/csl-citation.json"} </w:instrText>
      </w:r>
      <w:r w:rsidR="00F910F1">
        <w:rPr>
          <w:rFonts w:cs="Times New Roman"/>
          <w:szCs w:val="24"/>
        </w:rPr>
        <w:fldChar w:fldCharType="separate"/>
      </w:r>
      <w:r w:rsidR="00F910F1" w:rsidRPr="00BC497D">
        <w:rPr>
          <w:rFonts w:cs="Times New Roman"/>
        </w:rPr>
        <w:t>(Kernis et al., 2000)</w:t>
      </w:r>
      <w:r w:rsidR="00F910F1">
        <w:rPr>
          <w:rFonts w:cs="Times New Roman"/>
          <w:szCs w:val="24"/>
        </w:rPr>
        <w:fldChar w:fldCharType="end"/>
      </w:r>
      <w:r w:rsidR="00027A85">
        <w:rPr>
          <w:rFonts w:cs="Times New Roman"/>
          <w:szCs w:val="24"/>
        </w:rPr>
        <w:t xml:space="preserve">. </w:t>
      </w:r>
      <w:r w:rsidR="00393146">
        <w:rPr>
          <w:rFonts w:cs="Times New Roman"/>
          <w:szCs w:val="24"/>
        </w:rPr>
        <w:t>Similarly, when children work toward an achievement, parents may express unconditional regard by valuing children regardless of the outcome of their efforts.</w:t>
      </w:r>
      <w:r w:rsidR="00580C9D">
        <w:rPr>
          <w:rFonts w:cs="Times New Roman"/>
          <w:szCs w:val="24"/>
        </w:rPr>
        <w:t xml:space="preserve"> W</w:t>
      </w:r>
      <w:r w:rsidRPr="00B83441">
        <w:rPr>
          <w:rFonts w:cs="Times New Roman"/>
          <w:szCs w:val="24"/>
        </w:rPr>
        <w:t xml:space="preserve">hen </w:t>
      </w:r>
      <w:r w:rsidR="00433B23" w:rsidRPr="00B83441">
        <w:rPr>
          <w:rFonts w:cs="Times New Roman"/>
          <w:szCs w:val="24"/>
        </w:rPr>
        <w:t xml:space="preserve">parents </w:t>
      </w:r>
      <w:r w:rsidR="003C7078">
        <w:rPr>
          <w:rFonts w:cs="Times New Roman"/>
          <w:szCs w:val="24"/>
        </w:rPr>
        <w:t xml:space="preserve">express </w:t>
      </w:r>
      <w:r w:rsidR="00580C9D">
        <w:rPr>
          <w:rFonts w:cs="Times New Roman"/>
          <w:szCs w:val="24"/>
        </w:rPr>
        <w:t xml:space="preserve">such </w:t>
      </w:r>
      <w:r w:rsidR="00433B23" w:rsidRPr="00B83441">
        <w:rPr>
          <w:rFonts w:cs="Times New Roman"/>
          <w:szCs w:val="24"/>
        </w:rPr>
        <w:t>unconditional regard</w:t>
      </w:r>
      <w:r w:rsidRPr="00B83441">
        <w:rPr>
          <w:rFonts w:cs="Times New Roman"/>
          <w:szCs w:val="24"/>
        </w:rPr>
        <w:t xml:space="preserve">, </w:t>
      </w:r>
      <w:r w:rsidR="00433B23" w:rsidRPr="00B83441">
        <w:rPr>
          <w:rFonts w:cs="Times New Roman"/>
          <w:szCs w:val="24"/>
        </w:rPr>
        <w:t xml:space="preserve">children </w:t>
      </w:r>
      <w:r w:rsidR="00DD35CD" w:rsidRPr="00B83441">
        <w:rPr>
          <w:rFonts w:cs="Times New Roman"/>
          <w:szCs w:val="24"/>
        </w:rPr>
        <w:t xml:space="preserve">feel more connected to their true selves </w:t>
      </w:r>
      <w:r w:rsidR="00DD35CD" w:rsidRPr="00B83441">
        <w:rPr>
          <w:rFonts w:cs="Times New Roman"/>
          <w:szCs w:val="24"/>
        </w:rPr>
        <w:fldChar w:fldCharType="begin"/>
      </w:r>
      <w:r w:rsidR="00C47935">
        <w:rPr>
          <w:rFonts w:cs="Times New Roman"/>
          <w:szCs w:val="24"/>
        </w:rPr>
        <w:instrText xml:space="preserve"> ADDIN ZOTERO_ITEM CSL_CITATION {"citationID":"AJC7GIqy","properties":{"formattedCitation":"(Harter et al., 1996)","plainCitation":"(Harter et al., 1996)","noteIndex":0},"citationItems":[{"id":687,"uris":["http://zotero.org/users/3632044/items/IVRXQGQW"],"uri":["http://zotero.org/users/3632044/items/IVRXQGQW"],"itemData":{"id":687,"type":"article-journal","title":"A model of the effects of perceived parent and peer support on adolescent false self behavior","container-title":"Child Development","page":"360-374","volume":"67","issue":"2","source":"Wiley Online Library","abstract":"A model linking 3 perceived support variables, namely, level of support, quality of support (unconditional or conditional), and hope about future support, to false self behavior (acting in ways that are not the “real me”) was hypothesized. Both parent and peer support were examined. The best fitting model for the parent and peer data revealed that perceived quality and level of parent support predict hope about future parent support, which in turn predicts false self behavior. Adolescents' motives for engaging in false self behavior were also examined. Those whose reported motives were hypothesized to be the most clinically debilitating (devaluation of the self) reported the most negative outcomes (depressed affect, low self-worth, hopelessness, and less knowledge of the true self). In contrast, adolescents citing the developmentally normative motive of role experimentation reported the most positive affect, highest self-worth, greatest hopefulness, and most knowledge of true self. Those reporting that they engaged in false self behavior to please, impress, or win the approval of parents and peers had intermediate scores on the depression, self-worth, hope, and knowledge of true self measures. Discussion focused on the potential causes and consequences of false self behavior.","DOI":"10.1111/j.1467-8624.1996.tb01738.x","ISSN":"1467-8624","language":"en","author":[{"family":"Harter","given":"Susan"},{"family":"Marold","given":"Donna B."},{"family":"Whitesell","given":"Nancy R."},{"family":"Cobbs","given":"Gabrielle"}],"issued":{"date-parts":[["1996"]]}}}],"schema":"https://github.com/citation-style-language/schema/raw/master/csl-citation.json"} </w:instrText>
      </w:r>
      <w:r w:rsidR="00DD35CD" w:rsidRPr="00B83441">
        <w:rPr>
          <w:rFonts w:cs="Times New Roman"/>
          <w:szCs w:val="24"/>
        </w:rPr>
        <w:fldChar w:fldCharType="separate"/>
      </w:r>
      <w:r w:rsidR="00C47935" w:rsidRPr="00C47935">
        <w:rPr>
          <w:rFonts w:cs="Times New Roman"/>
        </w:rPr>
        <w:t>(Harter et al., 1996)</w:t>
      </w:r>
      <w:r w:rsidR="00DD35CD" w:rsidRPr="00B83441">
        <w:rPr>
          <w:rFonts w:cs="Times New Roman"/>
          <w:szCs w:val="24"/>
        </w:rPr>
        <w:fldChar w:fldCharType="end"/>
      </w:r>
      <w:r w:rsidR="00DD35CD" w:rsidRPr="00B83441">
        <w:rPr>
          <w:rFonts w:cs="Times New Roman"/>
          <w:szCs w:val="24"/>
        </w:rPr>
        <w:t xml:space="preserve"> and </w:t>
      </w:r>
      <w:r w:rsidRPr="00B83441">
        <w:rPr>
          <w:rFonts w:cs="Times New Roman"/>
          <w:szCs w:val="24"/>
        </w:rPr>
        <w:t xml:space="preserve">have higher </w:t>
      </w:r>
      <w:r w:rsidR="005D0A81">
        <w:rPr>
          <w:rFonts w:cs="Times New Roman"/>
          <w:szCs w:val="24"/>
        </w:rPr>
        <w:t>as well as</w:t>
      </w:r>
      <w:r w:rsidR="005D0A81" w:rsidRPr="00B83441">
        <w:rPr>
          <w:rFonts w:cs="Times New Roman"/>
          <w:szCs w:val="24"/>
        </w:rPr>
        <w:t xml:space="preserve"> </w:t>
      </w:r>
      <w:r w:rsidRPr="00B83441">
        <w:rPr>
          <w:rFonts w:cs="Times New Roman"/>
          <w:szCs w:val="24"/>
        </w:rPr>
        <w:t xml:space="preserve">more stable self-esteem </w:t>
      </w:r>
      <w:r w:rsidRPr="00B83441">
        <w:rPr>
          <w:rFonts w:cs="Times New Roman"/>
          <w:szCs w:val="24"/>
        </w:rPr>
        <w:fldChar w:fldCharType="begin"/>
      </w:r>
      <w:r w:rsidR="003F7797">
        <w:rPr>
          <w:rFonts w:cs="Times New Roman"/>
          <w:szCs w:val="24"/>
        </w:rPr>
        <w:instrText xml:space="preserve"> ADDIN ZOTERO_ITEM CSL_CITATION {"citationID":"sKcSY6FB","properties":{"formattedCitation":"(Kernis et al., 2000)","plainCitation":"(Kernis et al., 2000)","noteIndex":0},"citationItems":[{"id":733,"uris":["http://zotero.org/users/3632044/items/CKV6QDI9"],"uri":["http://zotero.org/users/3632044/items/CKV6QDI9"],"itemData":{"id":733,"type":"article-journal","title":"Fragile self-esteem in children and its associations with perceived patterns of parent-child communication","container-title":"Journal of Personality","page":"225-252","volume":"68","issue":"2","source":"onlinelibrary.wiley.com (Atypon)","abstract":"We examined the extent to which 11- to 12-year-old children' (N= 174) self-esteem (SE) stability and level related to their perceptions of various aspects of parent-child communication. Compared to children with stable SE, children with unstable SE reported that their fathers were more critical and psychologically controlling, and less likely to acknowledge their positive behaviors or to show their approval in value-affirming ways. Likewise, children with low SE reported that their fathers exhibited these qualities to a greater extent than did children with high SE. In addition, fathers of children with stable high SE were viewed as especially good at problem solving. Children' SE level related to perceptions of mothers' communication styles very similarly to how it did with fathers'; with respect to SE stability, however, relationships were generally less consistent and frequently absent. Discussion centered on the role of parent-child communication in promoting unstable SE.","DOI":"10.1111/1467-6494.00096","ISSN":"0022-3506","journalAbbreviation":"Journal of Personality","author":[{"family":"Kernis","given":"Michael H."},{"family":"Brown","given":"Anita C."},{"family":"Brody","given":"Gene H."}],"issued":{"date-parts":[["2000",4,1]]}}}],"schema":"https://github.com/citation-style-language/schema/raw/master/csl-citation.json"} </w:instrText>
      </w:r>
      <w:r w:rsidRPr="00B83441">
        <w:rPr>
          <w:rFonts w:cs="Times New Roman"/>
          <w:szCs w:val="24"/>
        </w:rPr>
        <w:fldChar w:fldCharType="separate"/>
      </w:r>
      <w:r w:rsidR="003F7797" w:rsidRPr="00C86654">
        <w:rPr>
          <w:rFonts w:cs="Times New Roman"/>
        </w:rPr>
        <w:t>(Kernis et al., 2000)</w:t>
      </w:r>
      <w:r w:rsidRPr="00B83441">
        <w:rPr>
          <w:rFonts w:cs="Times New Roman"/>
          <w:szCs w:val="24"/>
        </w:rPr>
        <w:fldChar w:fldCharType="end"/>
      </w:r>
      <w:r w:rsidR="00DD35CD" w:rsidRPr="00B83441">
        <w:rPr>
          <w:rFonts w:cs="Times New Roman"/>
          <w:szCs w:val="24"/>
        </w:rPr>
        <w:t>.</w:t>
      </w:r>
      <w:r w:rsidRPr="00B83441">
        <w:rPr>
          <w:rFonts w:cs="Times New Roman"/>
          <w:szCs w:val="24"/>
        </w:rPr>
        <w:t xml:space="preserve"> </w:t>
      </w:r>
      <w:r w:rsidR="00A44CA7" w:rsidRPr="00B83441">
        <w:rPr>
          <w:rFonts w:cs="Times New Roman"/>
          <w:szCs w:val="24"/>
        </w:rPr>
        <w:t>Extending</w:t>
      </w:r>
      <w:r w:rsidR="00377EB5" w:rsidRPr="00B83441">
        <w:rPr>
          <w:rFonts w:cs="Times New Roman"/>
          <w:szCs w:val="24"/>
        </w:rPr>
        <w:t xml:space="preserve"> these findings, a randomized</w:t>
      </w:r>
      <w:r w:rsidRPr="00B83441">
        <w:rPr>
          <w:rFonts w:cs="Times New Roman"/>
          <w:szCs w:val="24"/>
        </w:rPr>
        <w:t xml:space="preserve"> intervention invited </w:t>
      </w:r>
      <w:r w:rsidR="003F01B0">
        <w:rPr>
          <w:rFonts w:cs="Times New Roman"/>
          <w:szCs w:val="24"/>
        </w:rPr>
        <w:t>children</w:t>
      </w:r>
      <w:r w:rsidR="003F01B0" w:rsidRPr="00B83441">
        <w:rPr>
          <w:rFonts w:cs="Times New Roman"/>
          <w:szCs w:val="24"/>
        </w:rPr>
        <w:t xml:space="preserve"> </w:t>
      </w:r>
      <w:r w:rsidRPr="00B83441">
        <w:rPr>
          <w:rFonts w:cs="Times New Roman"/>
          <w:szCs w:val="24"/>
        </w:rPr>
        <w:t xml:space="preserve">to reflect on times when they were accepted and valued by others unconditionally </w:t>
      </w:r>
      <w:r w:rsidRPr="00B83441">
        <w:rPr>
          <w:rFonts w:cs="Times New Roman"/>
          <w:szCs w:val="24"/>
        </w:rPr>
        <w:fldChar w:fldCharType="begin"/>
      </w:r>
      <w:r w:rsidR="00FD44E7">
        <w:rPr>
          <w:rFonts w:cs="Times New Roman"/>
          <w:szCs w:val="24"/>
        </w:rPr>
        <w:instrText xml:space="preserve"> ADDIN ZOTERO_ITEM CSL_CITATION {"citationID":"X7G5xiNu","properties":{"formattedCitation":"(Brummelman et al., 2014)","plainCitation":"(Brummelman et al., 2014)","noteIndex":0},"citationItems":[{"id":392,"uris":["http://zotero.org/users/3632044/items/73XG3NFD"],"uri":["http://zotero.org/users/3632044/items/73XG3NFD"],"itemData":{"id":392,"type":"article-journal","title":"Unconditional regard buffers children’s negative self-feelings","container-title":"Pediatrics","page":"1119-1126","volume":"134","issue":"6","source":"pediatrics.aappublications.org","abstract":"BACKGROUND: Unconditional regard refers to the feeling that one is accepted and valued by others without conditions. Psychological theory suggests that experiences of unconditional regard lead children to feel that they are valuable despite setbacks. We hypothesized that reflecting on experiences of unconditional regard would buffer children’s negative self-feelings (eg, shame, insecurity, powerlessness) in the face of setbacks. To test this hypothesis, we randomized children to reflect on experiences of unconditional regard or other experiences, and examined their response to an academic setback 3 weeks later.\nMETHODS: Participants (11–15 years old) were randomly assigned to reflect for 15 minutes on experiences of unconditional regard (n = 91), conditional regard (n = 80), or other social experiences (n = 76). Research personnel, teachers, and classmates remained blind to condition assignment. Three weeks later, after receiving their course grades, children reported their self-feelings. Course grades were obtained from school records. Receiving low course grades represents a salient and painful real-world setback for children.\nRESULTS: Replicating previous research, children who received lower grades experienced more negative self-feelings (P &lt; .001). As predicted, this well-established relationship was significantly attenuated among children who had reflected, 3 weeks previously, on experiences of unconditional regard (Ps &lt; .03). Reflecting on unconditional regard specifically reduced negative self-feelings after low grades (P = .01), not after average or high grades (Ps &gt; .17).\nCONCLUSIONS: Reflecting on unconditional regard buffered children’s selves against the adverse impact of an academic setback over an extended period of time. Unconditional regard may thus be an important psychological lever to reduce negative self-feelings in youth.","DOI":"10.1542/peds.2013-3698","ISSN":"0031-4005, 1098-4275","note":"PMID: 25367539","language":"en","author":[{"family":"Brummelman","given":"Eddie"},{"family":"Thomaes","given":"Sander"},{"family":"Walton","given":"Gregory M."},{"family":"Poorthuis","given":"Astrid M. G."},{"family":"Overbeek","given":"Geertjan"},{"family":"Orobio de Castro","given":"Bram"},{"family":"Bushman","given":"Brad J."}],"issued":{"date-parts":[["2014",12,1]]}}}],"schema":"https://github.com/citation-style-language/schema/raw/master/csl-citation.json"} </w:instrText>
      </w:r>
      <w:r w:rsidRPr="00B83441">
        <w:rPr>
          <w:rFonts w:cs="Times New Roman"/>
          <w:szCs w:val="24"/>
        </w:rPr>
        <w:fldChar w:fldCharType="separate"/>
      </w:r>
      <w:r w:rsidR="00D51031" w:rsidRPr="00D51031">
        <w:rPr>
          <w:rFonts w:cs="Times New Roman"/>
        </w:rPr>
        <w:t>(Brummelman et al., 2014)</w:t>
      </w:r>
      <w:r w:rsidRPr="00B83441">
        <w:rPr>
          <w:rFonts w:cs="Times New Roman"/>
          <w:szCs w:val="24"/>
        </w:rPr>
        <w:fldChar w:fldCharType="end"/>
      </w:r>
      <w:r w:rsidRPr="00B83441">
        <w:rPr>
          <w:rFonts w:cs="Times New Roman"/>
          <w:szCs w:val="24"/>
        </w:rPr>
        <w:t xml:space="preserve">. Three weeks later, </w:t>
      </w:r>
      <w:r w:rsidR="003F01B0">
        <w:rPr>
          <w:rFonts w:cs="Times New Roman"/>
          <w:szCs w:val="24"/>
        </w:rPr>
        <w:t>children</w:t>
      </w:r>
      <w:r w:rsidR="003F01B0" w:rsidRPr="00B83441">
        <w:rPr>
          <w:rFonts w:cs="Times New Roman"/>
          <w:szCs w:val="24"/>
        </w:rPr>
        <w:t xml:space="preserve"> </w:t>
      </w:r>
      <w:r w:rsidRPr="00B83441">
        <w:rPr>
          <w:rFonts w:cs="Times New Roman"/>
          <w:szCs w:val="24"/>
        </w:rPr>
        <w:t xml:space="preserve">received the first report card of the school year. Without intervention, </w:t>
      </w:r>
      <w:r w:rsidR="003F01B0">
        <w:rPr>
          <w:rFonts w:cs="Times New Roman"/>
          <w:szCs w:val="24"/>
        </w:rPr>
        <w:t>children</w:t>
      </w:r>
      <w:r w:rsidR="003F01B0" w:rsidRPr="00B83441">
        <w:rPr>
          <w:rFonts w:cs="Times New Roman"/>
          <w:szCs w:val="24"/>
        </w:rPr>
        <w:t xml:space="preserve"> </w:t>
      </w:r>
      <w:r w:rsidRPr="00B83441">
        <w:rPr>
          <w:rFonts w:cs="Times New Roman"/>
          <w:szCs w:val="24"/>
        </w:rPr>
        <w:t xml:space="preserve">who received poor grades </w:t>
      </w:r>
      <w:r w:rsidR="004D1119" w:rsidRPr="00B83441">
        <w:rPr>
          <w:rFonts w:cs="Times New Roman"/>
          <w:szCs w:val="24"/>
        </w:rPr>
        <w:t>felt ashamed</w:t>
      </w:r>
      <w:r w:rsidRPr="00B83441">
        <w:rPr>
          <w:rFonts w:cs="Times New Roman"/>
          <w:szCs w:val="24"/>
        </w:rPr>
        <w:t>; with it, t</w:t>
      </w:r>
      <w:r w:rsidR="00AF188E" w:rsidRPr="00B83441">
        <w:rPr>
          <w:rFonts w:cs="Times New Roman"/>
          <w:szCs w:val="24"/>
        </w:rPr>
        <w:t xml:space="preserve">hese </w:t>
      </w:r>
      <w:r w:rsidR="00A10822">
        <w:rPr>
          <w:rFonts w:cs="Times New Roman"/>
          <w:szCs w:val="24"/>
        </w:rPr>
        <w:t xml:space="preserve">painful </w:t>
      </w:r>
      <w:r w:rsidR="00AF188E" w:rsidRPr="00B83441">
        <w:rPr>
          <w:rFonts w:cs="Times New Roman"/>
          <w:szCs w:val="24"/>
        </w:rPr>
        <w:t xml:space="preserve">feelings </w:t>
      </w:r>
      <w:r w:rsidR="00A43A19">
        <w:rPr>
          <w:rFonts w:cs="Times New Roman"/>
          <w:szCs w:val="24"/>
        </w:rPr>
        <w:t>faded</w:t>
      </w:r>
      <w:r w:rsidRPr="00B83441">
        <w:rPr>
          <w:rFonts w:cs="Times New Roman"/>
          <w:szCs w:val="24"/>
        </w:rPr>
        <w:t xml:space="preserve">. Thus, unconditional regard </w:t>
      </w:r>
      <w:r w:rsidR="00377EB5" w:rsidRPr="00B83441">
        <w:rPr>
          <w:rFonts w:cs="Times New Roman"/>
          <w:szCs w:val="24"/>
        </w:rPr>
        <w:t xml:space="preserve">made </w:t>
      </w:r>
      <w:r w:rsidR="003F01B0">
        <w:rPr>
          <w:rFonts w:cs="Times New Roman"/>
          <w:szCs w:val="24"/>
        </w:rPr>
        <w:t>children’s</w:t>
      </w:r>
      <w:r w:rsidR="00377EB5" w:rsidRPr="00B83441">
        <w:rPr>
          <w:rFonts w:cs="Times New Roman"/>
          <w:szCs w:val="24"/>
        </w:rPr>
        <w:t xml:space="preserve"> self-feelings more robust</w:t>
      </w:r>
      <w:r w:rsidR="00E635D6">
        <w:rPr>
          <w:rFonts w:cs="Times New Roman"/>
          <w:szCs w:val="24"/>
        </w:rPr>
        <w:t>.</w:t>
      </w:r>
    </w:p>
    <w:p w14:paraId="58EFC446" w14:textId="07B3D8D7" w:rsidR="002E47F6" w:rsidRPr="00B83441" w:rsidRDefault="000864F0" w:rsidP="006F7AFA">
      <w:pPr>
        <w:spacing w:after="0" w:line="480" w:lineRule="exact"/>
        <w:rPr>
          <w:rFonts w:cs="Times New Roman"/>
          <w:b/>
          <w:szCs w:val="24"/>
        </w:rPr>
      </w:pPr>
      <w:r>
        <w:rPr>
          <w:rFonts w:cs="Times New Roman"/>
          <w:b/>
          <w:szCs w:val="24"/>
        </w:rPr>
        <w:t>Summary</w:t>
      </w:r>
    </w:p>
    <w:p w14:paraId="146AF248" w14:textId="5B891391" w:rsidR="00ED7D61" w:rsidRPr="00ED7D61" w:rsidRDefault="00ED7D61" w:rsidP="006F7AFA">
      <w:pPr>
        <w:spacing w:after="0" w:line="480" w:lineRule="exact"/>
        <w:ind w:firstLine="720"/>
        <w:rPr>
          <w:rFonts w:cs="Times New Roman"/>
          <w:szCs w:val="24"/>
        </w:rPr>
      </w:pPr>
      <w:r w:rsidRPr="00ED7D61">
        <w:rPr>
          <w:rFonts w:cs="Times New Roman"/>
          <w:szCs w:val="24"/>
        </w:rPr>
        <w:t xml:space="preserve">The tripartite model </w:t>
      </w:r>
      <w:r w:rsidR="005D0A81">
        <w:rPr>
          <w:rFonts w:cs="Times New Roman"/>
          <w:szCs w:val="24"/>
        </w:rPr>
        <w:t>posits</w:t>
      </w:r>
      <w:r w:rsidR="005D0A81" w:rsidRPr="00ED7D61">
        <w:rPr>
          <w:rFonts w:cs="Times New Roman"/>
          <w:szCs w:val="24"/>
        </w:rPr>
        <w:t xml:space="preserve"> </w:t>
      </w:r>
      <w:r w:rsidRPr="00ED7D61">
        <w:rPr>
          <w:rFonts w:cs="Times New Roman"/>
          <w:szCs w:val="24"/>
        </w:rPr>
        <w:t>that parents can raise self-esteem without breeding narcissism by providing children with realistic feedback (rather than inflated praise), focus</w:t>
      </w:r>
      <w:r w:rsidR="00C90B4D">
        <w:rPr>
          <w:rFonts w:cs="Times New Roman"/>
          <w:szCs w:val="24"/>
        </w:rPr>
        <w:t>ing</w:t>
      </w:r>
      <w:r w:rsidRPr="00ED7D61">
        <w:rPr>
          <w:rFonts w:cs="Times New Roman"/>
          <w:szCs w:val="24"/>
        </w:rPr>
        <w:t xml:space="preserve"> on growth (rather than on outperforming others), and </w:t>
      </w:r>
      <w:r w:rsidR="00C90B4D">
        <w:rPr>
          <w:rFonts w:cs="Times New Roman"/>
          <w:szCs w:val="24"/>
        </w:rPr>
        <w:t xml:space="preserve">giving </w:t>
      </w:r>
      <w:r w:rsidRPr="00ED7D61">
        <w:rPr>
          <w:rFonts w:cs="Times New Roman"/>
          <w:szCs w:val="24"/>
        </w:rPr>
        <w:t>unconditional regard (rather than regard that is conditional). The model focuses on the</w:t>
      </w:r>
      <w:r w:rsidR="003A28F8">
        <w:rPr>
          <w:rFonts w:cs="Times New Roman"/>
          <w:szCs w:val="24"/>
        </w:rPr>
        <w:t>se practices’</w:t>
      </w:r>
      <w:r w:rsidRPr="00ED7D61">
        <w:rPr>
          <w:rFonts w:cs="Times New Roman"/>
          <w:szCs w:val="24"/>
        </w:rPr>
        <w:t xml:space="preserve"> independent effects, but joint effects are certainly possible. For example, parents’ realistic feedback may be most effective in raising self-esteem when paired with unconditional regard, </w:t>
      </w:r>
      <w:r w:rsidR="00157EEF">
        <w:rPr>
          <w:rFonts w:cs="Times New Roman"/>
          <w:szCs w:val="24"/>
        </w:rPr>
        <w:t>teaching children</w:t>
      </w:r>
      <w:r w:rsidRPr="00ED7D61">
        <w:rPr>
          <w:rFonts w:cs="Times New Roman"/>
          <w:szCs w:val="24"/>
        </w:rPr>
        <w:t xml:space="preserve"> that critical feedback on their </w:t>
      </w:r>
      <w:r w:rsidRPr="006609FF">
        <w:rPr>
          <w:rFonts w:cs="Times New Roman"/>
          <w:i/>
          <w:szCs w:val="24"/>
        </w:rPr>
        <w:t>behavior</w:t>
      </w:r>
      <w:r w:rsidRPr="00ED7D61">
        <w:rPr>
          <w:rFonts w:cs="Times New Roman"/>
          <w:szCs w:val="24"/>
        </w:rPr>
        <w:t xml:space="preserve"> does not signal lack of regard for them as a </w:t>
      </w:r>
      <w:r w:rsidRPr="006609FF">
        <w:rPr>
          <w:rFonts w:cs="Times New Roman"/>
          <w:i/>
          <w:szCs w:val="24"/>
        </w:rPr>
        <w:t>person</w:t>
      </w:r>
      <w:r w:rsidRPr="00ED7D61">
        <w:rPr>
          <w:rFonts w:cs="Times New Roman"/>
          <w:szCs w:val="24"/>
        </w:rPr>
        <w:t>.</w:t>
      </w:r>
    </w:p>
    <w:p w14:paraId="65DD65FB" w14:textId="15818DE5" w:rsidR="00ED7D61" w:rsidRDefault="00ED7D61" w:rsidP="006F7AFA">
      <w:pPr>
        <w:spacing w:after="0" w:line="480" w:lineRule="exact"/>
        <w:ind w:firstLine="720"/>
        <w:rPr>
          <w:rFonts w:cs="Times New Roman"/>
          <w:szCs w:val="24"/>
        </w:rPr>
      </w:pPr>
      <w:r w:rsidRPr="00ED7D61">
        <w:rPr>
          <w:rFonts w:cs="Times New Roman"/>
          <w:szCs w:val="24"/>
        </w:rPr>
        <w:t>Although evidence for these three classes of socialization</w:t>
      </w:r>
      <w:r w:rsidR="0019375C">
        <w:rPr>
          <w:rFonts w:cs="Times New Roman"/>
          <w:szCs w:val="24"/>
        </w:rPr>
        <w:t xml:space="preserve"> experiences</w:t>
      </w:r>
      <w:r w:rsidR="0019375C" w:rsidRPr="00ED7D61">
        <w:rPr>
          <w:rFonts w:cs="Times New Roman"/>
          <w:szCs w:val="24"/>
        </w:rPr>
        <w:t xml:space="preserve"> </w:t>
      </w:r>
      <w:r w:rsidRPr="00ED7D61">
        <w:rPr>
          <w:rFonts w:cs="Times New Roman"/>
          <w:szCs w:val="24"/>
        </w:rPr>
        <w:t xml:space="preserve">has been accumulating, </w:t>
      </w:r>
      <w:r w:rsidR="002B77DE">
        <w:rPr>
          <w:rFonts w:cs="Times New Roman"/>
          <w:szCs w:val="24"/>
        </w:rPr>
        <w:t>the field faces three major challenges</w:t>
      </w:r>
      <w:r w:rsidRPr="00ED7D61">
        <w:rPr>
          <w:rFonts w:cs="Times New Roman"/>
          <w:szCs w:val="24"/>
        </w:rPr>
        <w:t xml:space="preserve">. </w:t>
      </w:r>
      <w:r w:rsidRPr="006609FF">
        <w:rPr>
          <w:rFonts w:cs="Times New Roman"/>
          <w:i/>
          <w:szCs w:val="24"/>
        </w:rPr>
        <w:t>First</w:t>
      </w:r>
      <w:r w:rsidRPr="00ED7D61">
        <w:rPr>
          <w:rFonts w:cs="Times New Roman"/>
          <w:szCs w:val="24"/>
        </w:rPr>
        <w:t xml:space="preserve">, </w:t>
      </w:r>
      <w:r w:rsidR="00DF1FA2">
        <w:rPr>
          <w:rFonts w:cs="Times New Roman"/>
          <w:szCs w:val="24"/>
        </w:rPr>
        <w:t>the bulk</w:t>
      </w:r>
      <w:r w:rsidR="00DF1FA2" w:rsidRPr="00ED7D61">
        <w:rPr>
          <w:rFonts w:cs="Times New Roman"/>
          <w:szCs w:val="24"/>
        </w:rPr>
        <w:t xml:space="preserve"> </w:t>
      </w:r>
      <w:r w:rsidRPr="00ED7D61">
        <w:rPr>
          <w:rFonts w:cs="Times New Roman"/>
          <w:szCs w:val="24"/>
        </w:rPr>
        <w:t xml:space="preserve">of </w:t>
      </w:r>
      <w:r w:rsidR="00DF1FA2">
        <w:rPr>
          <w:rFonts w:cs="Times New Roman"/>
          <w:szCs w:val="24"/>
        </w:rPr>
        <w:t>the literature</w:t>
      </w:r>
      <w:r w:rsidRPr="00ED7D61">
        <w:rPr>
          <w:rFonts w:cs="Times New Roman"/>
          <w:szCs w:val="24"/>
        </w:rPr>
        <w:t xml:space="preserve"> has relied on </w:t>
      </w:r>
      <w:r w:rsidR="00CA61D3">
        <w:rPr>
          <w:rFonts w:cs="Times New Roman"/>
          <w:szCs w:val="24"/>
        </w:rPr>
        <w:t>subjective reports</w:t>
      </w:r>
      <w:r w:rsidR="00D94260">
        <w:rPr>
          <w:rFonts w:cs="Times New Roman"/>
          <w:szCs w:val="24"/>
        </w:rPr>
        <w:t xml:space="preserve"> of</w:t>
      </w:r>
      <w:r w:rsidRPr="00ED7D61">
        <w:rPr>
          <w:rFonts w:cs="Times New Roman"/>
          <w:szCs w:val="24"/>
        </w:rPr>
        <w:t xml:space="preserve"> socialization experiences. </w:t>
      </w:r>
      <w:r w:rsidR="000D7CDC">
        <w:rPr>
          <w:rFonts w:cs="Times New Roman"/>
          <w:szCs w:val="24"/>
        </w:rPr>
        <w:t xml:space="preserve">We call for </w:t>
      </w:r>
      <w:r w:rsidRPr="00ED7D61">
        <w:rPr>
          <w:rFonts w:cs="Times New Roman"/>
          <w:szCs w:val="24"/>
        </w:rPr>
        <w:t xml:space="preserve">observational and experience sampling methods to track socialization experiences in children’s everyday lives. </w:t>
      </w:r>
      <w:r w:rsidRPr="006609FF">
        <w:rPr>
          <w:rFonts w:cs="Times New Roman"/>
          <w:i/>
          <w:szCs w:val="24"/>
        </w:rPr>
        <w:t>Second</w:t>
      </w:r>
      <w:r w:rsidRPr="00ED7D61">
        <w:rPr>
          <w:rFonts w:cs="Times New Roman"/>
          <w:szCs w:val="24"/>
        </w:rPr>
        <w:t>, most research is cross-sectional or longitudinal. We call for experiment</w:t>
      </w:r>
      <w:r w:rsidR="00C4444E">
        <w:rPr>
          <w:rFonts w:cs="Times New Roman"/>
          <w:szCs w:val="24"/>
        </w:rPr>
        <w:t>s</w:t>
      </w:r>
      <w:r w:rsidRPr="00ED7D61">
        <w:rPr>
          <w:rFonts w:cs="Times New Roman"/>
          <w:szCs w:val="24"/>
        </w:rPr>
        <w:t xml:space="preserve"> that examine causal effects of socialization experiences. </w:t>
      </w:r>
      <w:r w:rsidRPr="006609FF">
        <w:rPr>
          <w:rFonts w:cs="Times New Roman"/>
          <w:i/>
          <w:szCs w:val="24"/>
        </w:rPr>
        <w:t>Third</w:t>
      </w:r>
      <w:r w:rsidRPr="00ED7D61">
        <w:rPr>
          <w:rFonts w:cs="Times New Roman"/>
          <w:szCs w:val="24"/>
        </w:rPr>
        <w:t>, no interventions have sought to change socialization practices to raise children’s self-esteem without breeding narcissism. We call for</w:t>
      </w:r>
      <w:r w:rsidR="00D84FFB">
        <w:rPr>
          <w:rFonts w:cs="Times New Roman"/>
          <w:szCs w:val="24"/>
        </w:rPr>
        <w:t xml:space="preserve"> </w:t>
      </w:r>
      <w:r w:rsidR="004C050D">
        <w:rPr>
          <w:rFonts w:cs="Times New Roman"/>
          <w:szCs w:val="24"/>
        </w:rPr>
        <w:t xml:space="preserve">research into the effectiveness of </w:t>
      </w:r>
      <w:r w:rsidR="00D84FFB">
        <w:rPr>
          <w:rFonts w:cs="Times New Roman"/>
          <w:szCs w:val="24"/>
        </w:rPr>
        <w:t>parenting</w:t>
      </w:r>
      <w:r w:rsidRPr="00ED7D61">
        <w:rPr>
          <w:rFonts w:cs="Times New Roman"/>
          <w:szCs w:val="24"/>
        </w:rPr>
        <w:t xml:space="preserve"> intervention</w:t>
      </w:r>
      <w:r w:rsidR="00134088">
        <w:rPr>
          <w:rFonts w:cs="Times New Roman"/>
          <w:szCs w:val="24"/>
        </w:rPr>
        <w:t>s</w:t>
      </w:r>
      <w:r w:rsidRPr="00ED7D61">
        <w:rPr>
          <w:rFonts w:cs="Times New Roman"/>
          <w:szCs w:val="24"/>
        </w:rPr>
        <w:t xml:space="preserve"> that </w:t>
      </w:r>
      <w:r w:rsidR="00134088">
        <w:rPr>
          <w:rFonts w:cs="Times New Roman"/>
          <w:szCs w:val="24"/>
        </w:rPr>
        <w:t>teach</w:t>
      </w:r>
      <w:r w:rsidRPr="00ED7D61">
        <w:rPr>
          <w:rFonts w:cs="Times New Roman"/>
          <w:szCs w:val="24"/>
        </w:rPr>
        <w:t xml:space="preserve"> realistic feedback, growth focus, and unconditional regard</w:t>
      </w:r>
      <w:r w:rsidR="00E5120A">
        <w:rPr>
          <w:rFonts w:cs="Times New Roman"/>
          <w:szCs w:val="24"/>
        </w:rPr>
        <w:t>.</w:t>
      </w:r>
      <w:r w:rsidR="00F51976">
        <w:rPr>
          <w:rFonts w:cs="Times New Roman"/>
          <w:szCs w:val="24"/>
        </w:rPr>
        <w:t xml:space="preserve"> By addressing these challenges, the field will build a </w:t>
      </w:r>
      <w:r w:rsidR="004B7E40">
        <w:rPr>
          <w:rFonts w:cs="Times New Roman"/>
          <w:szCs w:val="24"/>
        </w:rPr>
        <w:t>more precise</w:t>
      </w:r>
      <w:r w:rsidR="00F51976">
        <w:rPr>
          <w:rFonts w:cs="Times New Roman"/>
          <w:szCs w:val="24"/>
        </w:rPr>
        <w:t xml:space="preserve"> understanding of what does—and does not—contribute to children’s healthy self-esteem development.</w:t>
      </w:r>
    </w:p>
    <w:p w14:paraId="5B43C689" w14:textId="6D938687" w:rsidR="00B86A8D" w:rsidRPr="00B83441" w:rsidRDefault="002F5781" w:rsidP="006F7AFA">
      <w:pPr>
        <w:spacing w:after="0" w:line="480" w:lineRule="exact"/>
        <w:jc w:val="center"/>
        <w:rPr>
          <w:rFonts w:cs="Times New Roman"/>
          <w:szCs w:val="24"/>
        </w:rPr>
      </w:pPr>
      <w:r>
        <w:rPr>
          <w:rFonts w:cs="Times New Roman"/>
          <w:b/>
          <w:szCs w:val="24"/>
        </w:rPr>
        <w:t>Future Directions</w:t>
      </w:r>
    </w:p>
    <w:p w14:paraId="5959B8CD" w14:textId="262D55DF" w:rsidR="00BB5A96" w:rsidRPr="00B83441" w:rsidRDefault="000D7CDC" w:rsidP="006F7AFA">
      <w:pPr>
        <w:spacing w:after="0" w:line="480" w:lineRule="exact"/>
        <w:ind w:firstLine="720"/>
        <w:rPr>
          <w:rFonts w:cs="Times New Roman"/>
          <w:szCs w:val="24"/>
        </w:rPr>
      </w:pPr>
      <w:r>
        <w:rPr>
          <w:rFonts w:cs="Times New Roman"/>
          <w:szCs w:val="24"/>
        </w:rPr>
        <w:t xml:space="preserve">The tripartite model </w:t>
      </w:r>
      <w:r w:rsidR="00385163">
        <w:rPr>
          <w:rFonts w:cs="Times New Roman"/>
          <w:szCs w:val="24"/>
        </w:rPr>
        <w:t xml:space="preserve">generates </w:t>
      </w:r>
      <w:r w:rsidR="00E7070A">
        <w:rPr>
          <w:rFonts w:cs="Times New Roman"/>
          <w:szCs w:val="24"/>
        </w:rPr>
        <w:t>new research directions.</w:t>
      </w:r>
    </w:p>
    <w:p w14:paraId="3D099FA1" w14:textId="17342D08" w:rsidR="0097314C" w:rsidRPr="00B83441" w:rsidRDefault="006541D1" w:rsidP="006F7AFA">
      <w:pPr>
        <w:spacing w:after="0" w:line="480" w:lineRule="exact"/>
        <w:rPr>
          <w:rFonts w:cs="Times New Roman"/>
          <w:b/>
          <w:szCs w:val="24"/>
        </w:rPr>
      </w:pPr>
      <w:r>
        <w:rPr>
          <w:rFonts w:cs="Times New Roman"/>
          <w:b/>
          <w:szCs w:val="24"/>
        </w:rPr>
        <w:t>Intervention</w:t>
      </w:r>
    </w:p>
    <w:p w14:paraId="7141CD0B" w14:textId="47B04F57" w:rsidR="0029207B" w:rsidRDefault="00E7070A" w:rsidP="006F7AFA">
      <w:pPr>
        <w:spacing w:after="0" w:line="480" w:lineRule="exact"/>
        <w:ind w:firstLine="720"/>
        <w:rPr>
          <w:rFonts w:cs="Times New Roman"/>
          <w:szCs w:val="24"/>
        </w:rPr>
      </w:pPr>
      <w:r>
        <w:rPr>
          <w:rFonts w:cs="Times New Roman"/>
          <w:szCs w:val="24"/>
        </w:rPr>
        <w:t>The model can be used</w:t>
      </w:r>
      <w:r w:rsidR="00F7331D">
        <w:rPr>
          <w:rFonts w:cs="Times New Roman"/>
          <w:szCs w:val="24"/>
        </w:rPr>
        <w:t xml:space="preserve"> to rethink self-esteem interventions</w:t>
      </w:r>
      <w:r w:rsidR="000306CD" w:rsidRPr="00B83441">
        <w:rPr>
          <w:rFonts w:cs="Times New Roman"/>
          <w:szCs w:val="24"/>
        </w:rPr>
        <w:t>. There are prominent self-esteem interventions</w:t>
      </w:r>
      <w:r w:rsidR="000761AA" w:rsidRPr="00B83441">
        <w:rPr>
          <w:rFonts w:cs="Times New Roman"/>
          <w:szCs w:val="24"/>
        </w:rPr>
        <w:t xml:space="preserve">, but </w:t>
      </w:r>
      <w:r w:rsidR="000306CD" w:rsidRPr="00B83441">
        <w:rPr>
          <w:rFonts w:cs="Times New Roman"/>
          <w:szCs w:val="24"/>
        </w:rPr>
        <w:t>little is known about t</w:t>
      </w:r>
      <w:r w:rsidR="000761AA" w:rsidRPr="00B83441">
        <w:rPr>
          <w:rFonts w:cs="Times New Roman"/>
          <w:szCs w:val="24"/>
        </w:rPr>
        <w:t>heir</w:t>
      </w:r>
      <w:r w:rsidR="00433B23" w:rsidRPr="00B83441">
        <w:rPr>
          <w:rFonts w:cs="Times New Roman"/>
          <w:szCs w:val="24"/>
        </w:rPr>
        <w:t xml:space="preserve"> effective ingredients</w:t>
      </w:r>
      <w:r w:rsidR="000761AA" w:rsidRPr="00B83441">
        <w:rPr>
          <w:rFonts w:cs="Times New Roman"/>
          <w:szCs w:val="24"/>
        </w:rPr>
        <w:t>.</w:t>
      </w:r>
      <w:r w:rsidR="000306CD" w:rsidRPr="00B83441">
        <w:rPr>
          <w:rFonts w:cs="Times New Roman"/>
          <w:szCs w:val="24"/>
        </w:rPr>
        <w:t xml:space="preserve"> </w:t>
      </w:r>
      <w:r w:rsidR="006B1177" w:rsidRPr="00B83441">
        <w:rPr>
          <w:rFonts w:cs="Times New Roman"/>
          <w:szCs w:val="24"/>
        </w:rPr>
        <w:t xml:space="preserve">Our </w:t>
      </w:r>
      <w:r w:rsidR="000306CD" w:rsidRPr="00B83441">
        <w:rPr>
          <w:rFonts w:cs="Times New Roman"/>
          <w:szCs w:val="24"/>
        </w:rPr>
        <w:t xml:space="preserve">model suggests that interventions </w:t>
      </w:r>
      <w:r w:rsidR="006F5C4E" w:rsidRPr="00B83441">
        <w:rPr>
          <w:rFonts w:cs="Times New Roman"/>
          <w:szCs w:val="24"/>
        </w:rPr>
        <w:t>can raise self-esteem by targeting</w:t>
      </w:r>
      <w:r w:rsidR="000D7CDC">
        <w:rPr>
          <w:rFonts w:cs="Times New Roman"/>
          <w:szCs w:val="24"/>
        </w:rPr>
        <w:t xml:space="preserve"> pointedly</w:t>
      </w:r>
      <w:r w:rsidR="006F5C4E" w:rsidRPr="00B83441">
        <w:rPr>
          <w:rFonts w:cs="Times New Roman"/>
          <w:szCs w:val="24"/>
        </w:rPr>
        <w:t xml:space="preserve"> its pillars</w:t>
      </w:r>
      <w:r w:rsidR="000306CD" w:rsidRPr="00B83441">
        <w:rPr>
          <w:rFonts w:cs="Times New Roman"/>
          <w:szCs w:val="24"/>
        </w:rPr>
        <w:t xml:space="preserve">—realism, growth, and robustness. </w:t>
      </w:r>
      <w:r w:rsidR="008228EF">
        <w:rPr>
          <w:rFonts w:cs="Times New Roman"/>
          <w:szCs w:val="24"/>
        </w:rPr>
        <w:t xml:space="preserve">A challenge is that parents of narcissistic children, who are most in need of such interventions, are often narcissistic themselves </w:t>
      </w:r>
      <w:r w:rsidR="008228EF">
        <w:rPr>
          <w:rFonts w:cs="Times New Roman"/>
          <w:szCs w:val="24"/>
        </w:rPr>
        <w:fldChar w:fldCharType="begin"/>
      </w:r>
      <w:r w:rsidR="00476C1F">
        <w:rPr>
          <w:rFonts w:cs="Times New Roman"/>
          <w:szCs w:val="24"/>
        </w:rPr>
        <w:instrText xml:space="preserve"> ADDIN ZOTERO_ITEM CSL_CITATION {"citationID":"qDKtb1Zk","properties":{"formattedCitation":"(Brummelman, Thomaes, Nelemans, Orobio de Castro, &amp; Bushman, 2015; J. D. Miller &amp; Campbell, 2008)","plainCitation":"(Brummelman, Thomaes, Nelemans, Orobio de Castro, &amp; Bushman, 2015; J. D. Miller &amp; Campbell, 2008)","dontUpdate":true,"noteIndex":0},"citationItems":[{"id":113,"uris":["http://zotero.org/users/3632044/items/EPGU2XL8"],"uri":["http://zotero.org/users/3632044/items/EPGU2XL8"],"itemData":{"id":113,"type":"article-journal","title":"My child is God’s gift to humanity: Development and validation of the Parental Overvaluation Scale (POS)","container-title":"Journal of Personality and Social Psychology","page":"665-679","volume":"108","issue":"4","source":"APA PsycNET","abstract":"Although it is natural for parents to value their children, some parents “overvalue” them, believing that their own children are more special and more entitled than other children are. This research introduces this concept of parental overvaluation. We developed a concise self-report scale to measure individual differences in parental overvaluation, the Parental Overvaluation Scale (POS; Study 1). The POS has high test–retest stability over 6, 12, and 18 months (Study 2). As demonstrated in a representative sample of Dutch parents (Study 3) and a diverse sample of American parents (Study 4), the POS has an internally consistent single-factor structure; strong measurement invariance across sexes; as well as good convergent, discriminant, and criterion validity. Overvaluation is especially high in narcissistic parents (Studies 3, 4, 6). When parents overvalue their child, they overclaim their child’s knowledge (Study 4), perceive their child as more gifted than actual IQ scores justify (Study 5), want their child to stand out from others, and frequently praise their child in real-life settings (Study 6). By contrast, overvaluation is not consistently related to parents’ basic parenting dimensions (i.e., warmth and control) or Big Five personality traits (Studies 3, 4, 6). Importantly, overvalued children are not more intelligent or better performing than other children (Studies 5–6). These findings support the validity of the POS and show that parental overvaluation has important and unique implications for parents’ beliefs and practices. Research on overvaluation might shed light on the determinants of parenting practices and the socialization of children’s self-views, including narcissism.","DOI":"10.1037/pspp0000012","ISSN":"1939-1315 0022-3514","title-short":"My child is God’s gift to humanity","language":"English","author":[{"family":"Brummelman","given":"Eddie"},{"family":"Thomaes","given":"Sander"},{"family":"Nelemans","given":"Stefanie A."},{"family":"Orobio de Castro","given":"Bram"},{"family":"Bushman","given":"Brad J."}],"issued":{"date-parts":[["2015"]]}}},{"id":1175,"uris":["http://zotero.org/users/3632044/items/IZPY2TK9"],"uri":["http://zotero.org/users/3632044/items/IZPY2TK9"],"itemData":{"id":1175,"type":"article-journal","title":"Comparing clinical and social-personality conceptualizations of narcissism","container-title":"Journal of Personality","page":"449-476","volume":"76","issue":"3","source":"Wiley Online Library","abstract":"There is a lack of consensus surrounding the conceptualization of narcissism. The present study compared two measures of narcissism—one used in clinical settings (Personality Diagnostic Questionnaire, PDQ-4+; Hyler, 1994) and one used in social-personality research (Narcissistic Personality Inventory, NPI; Raskin &amp; Terry, 1988)—across two samples. Sample 1 (N=271) was composed of undergraduates, whereas Sample 2 (N=211) was composed of parents of the Sample 1 participants. The scales were significantly interrelated but manifested divergent relations with general personality traits, personality disorders (including expert prototypal ratings of narcissism), recollections of parenting received, and psychological distress and self-esteem. PDQ-4 narcissism captured an emotionally unstable, negative-affect-laden, and introverted variant of narcissism; NPI narcissism captured an emotionally resilient, extraverted form. The clinical and social-personality conceptualizations of narcissism primarily share a tendency to use an antagonistic interpersonal style. Implications for the DSM-V are discussed.","DOI":"10.1111/j.1467-6494.2008.00492.x","ISSN":"1467-6494","language":"en","author":[{"family":"Miller","given":"Joshua D."},{"family":"Campbell","given":"W. Keith"}],"issued":{"date-parts":[["2008"]]}}}],"schema":"https://github.com/citation-style-language/schema/raw/master/csl-citation.json"} </w:instrText>
      </w:r>
      <w:r w:rsidR="008228EF">
        <w:rPr>
          <w:rFonts w:cs="Times New Roman"/>
          <w:szCs w:val="24"/>
        </w:rPr>
        <w:fldChar w:fldCharType="separate"/>
      </w:r>
      <w:r w:rsidR="00C92ABB" w:rsidRPr="00C92ABB">
        <w:rPr>
          <w:rFonts w:cs="Times New Roman"/>
        </w:rPr>
        <w:t>(Brummelman, Thomaes, Nelemans, Orobio de Castro, &amp; Bushman, 2015; Miller &amp; Campbell, 2008)</w:t>
      </w:r>
      <w:r w:rsidR="008228EF">
        <w:rPr>
          <w:rFonts w:cs="Times New Roman"/>
          <w:szCs w:val="24"/>
        </w:rPr>
        <w:fldChar w:fldCharType="end"/>
      </w:r>
      <w:r w:rsidR="008228EF">
        <w:rPr>
          <w:rFonts w:cs="Times New Roman"/>
          <w:szCs w:val="24"/>
        </w:rPr>
        <w:t xml:space="preserve">. </w:t>
      </w:r>
      <w:r w:rsidR="0029207B">
        <w:rPr>
          <w:rFonts w:cs="Times New Roman"/>
          <w:szCs w:val="24"/>
        </w:rPr>
        <w:t xml:space="preserve">Given their inflated views of themselves and their children, narcissistic parents may believe they are not “in need” of intervention. </w:t>
      </w:r>
      <w:r w:rsidR="00B1033F">
        <w:rPr>
          <w:rFonts w:cs="Times New Roman"/>
          <w:szCs w:val="24"/>
        </w:rPr>
        <w:t>Interventions can circumvent these</w:t>
      </w:r>
      <w:r w:rsidR="00F7331D">
        <w:rPr>
          <w:rFonts w:cs="Times New Roman"/>
          <w:szCs w:val="24"/>
        </w:rPr>
        <w:t xml:space="preserve"> </w:t>
      </w:r>
      <w:r w:rsidR="003C4073">
        <w:rPr>
          <w:rFonts w:cs="Times New Roman"/>
          <w:szCs w:val="24"/>
        </w:rPr>
        <w:t>concerns</w:t>
      </w:r>
      <w:r w:rsidR="00F7331D">
        <w:rPr>
          <w:rFonts w:cs="Times New Roman"/>
          <w:szCs w:val="24"/>
        </w:rPr>
        <w:t xml:space="preserve"> by changing parenting through subtle nudges</w:t>
      </w:r>
      <w:r w:rsidR="00393146">
        <w:rPr>
          <w:rFonts w:cs="Times New Roman"/>
          <w:szCs w:val="24"/>
        </w:rPr>
        <w:t xml:space="preserve">, such as </w:t>
      </w:r>
      <w:r w:rsidR="003C4073">
        <w:rPr>
          <w:rFonts w:cs="Times New Roman"/>
          <w:szCs w:val="24"/>
        </w:rPr>
        <w:t>text</w:t>
      </w:r>
      <w:r w:rsidR="00157EEF">
        <w:rPr>
          <w:rFonts w:cs="Times New Roman"/>
          <w:szCs w:val="24"/>
        </w:rPr>
        <w:t xml:space="preserve"> </w:t>
      </w:r>
      <w:r w:rsidR="0029207B">
        <w:rPr>
          <w:rFonts w:cs="Times New Roman"/>
          <w:szCs w:val="24"/>
        </w:rPr>
        <w:t>messages that include</w:t>
      </w:r>
      <w:r w:rsidR="0029207B" w:rsidRPr="0035457A">
        <w:rPr>
          <w:rFonts w:cs="Times New Roman"/>
          <w:szCs w:val="24"/>
        </w:rPr>
        <w:t xml:space="preserve"> short,</w:t>
      </w:r>
      <w:r w:rsidR="0029207B">
        <w:rPr>
          <w:rFonts w:cs="Times New Roman"/>
          <w:szCs w:val="24"/>
        </w:rPr>
        <w:t xml:space="preserve"> </w:t>
      </w:r>
      <w:r w:rsidR="0029207B" w:rsidRPr="0035457A">
        <w:rPr>
          <w:rFonts w:cs="Times New Roman"/>
          <w:szCs w:val="24"/>
        </w:rPr>
        <w:t>simple, and specific activities for</w:t>
      </w:r>
      <w:r w:rsidR="003C4073">
        <w:rPr>
          <w:rFonts w:cs="Times New Roman"/>
          <w:szCs w:val="24"/>
        </w:rPr>
        <w:t xml:space="preserve"> parents</w:t>
      </w:r>
      <w:r w:rsidR="00157EEF">
        <w:rPr>
          <w:rFonts w:cs="Times New Roman"/>
          <w:szCs w:val="24"/>
        </w:rPr>
        <w:t xml:space="preserve"> </w:t>
      </w:r>
      <w:r w:rsidR="0029207B">
        <w:rPr>
          <w:rFonts w:cs="Times New Roman"/>
          <w:szCs w:val="24"/>
        </w:rPr>
        <w:t>to do with their children</w:t>
      </w:r>
      <w:r w:rsidR="00DF1FA2" w:rsidRPr="007642A4">
        <w:rPr>
          <w:rFonts w:cs="Times New Roman"/>
          <w:szCs w:val="24"/>
          <w:lang w:val="en-GB"/>
        </w:rPr>
        <w:t xml:space="preserve"> (</w:t>
      </w:r>
      <w:r w:rsidR="005F303F">
        <w:rPr>
          <w:rFonts w:cs="Times New Roman"/>
          <w:szCs w:val="24"/>
        </w:rPr>
        <w:fldChar w:fldCharType="begin"/>
      </w:r>
      <w:r w:rsidR="000864F0">
        <w:rPr>
          <w:rFonts w:cs="Times New Roman"/>
          <w:szCs w:val="24"/>
        </w:rPr>
        <w:instrText xml:space="preserve"> ADDIN ZOTERO_ITEM CSL_CITATION {"citationID":"tO8FmHoP","properties":{"formattedCitation":"(York, Loeb, &amp; Doss, 2019)","plainCitation":"(York, Loeb, &amp; Doss, 2019)","dontUpdate":true,"noteIndex":0},"citationItems":[{"id":1152,"uris":["http://zotero.org/users/3632044/items/6CHQCMBP"],"uri":["http://zotero.org/users/3632044/items/6CHQCMBP"],"itemData":{"id":1152,"type":"article-journal","title":"One step at a time the effects of an early literacy text-messaging program for parents of preschoolers","container-title":"Journal of Human Resources","page":"537-566","volume":"54","issue":"3","source":"jhr.uwpress.org","abstract":"Large systematic differences in young children’s home learning experiences have long-term economic consequences. Many parenting programs place significant demands on parents’ time and inundate parents with information. This study evaluates the effects of READY4K!, an eight-month-long text-messaging intervention for parents of preschoolers that targets the behavioral barriers to engaged parenting. We find that READY4K! increased parental involvement at home and school by 0.15 to 0.29 standard deviations, leading to child gains in early literacy of about 0.11 standard deviations. The results point to the salience of behavioral barriers to parenting and the potential for low-cost interventions to reduce these barriers.","DOI":"10.3368/jhr.54.3.0517-8756R","ISSN":"0022-166X, 1548-8004","journalAbbreviation":"J. Human Resources","language":"en","author":[{"family":"York","given":"Benjamin N."},{"family":"Loeb","given":"Susanna"},{"family":"Doss","given":"Christopher"}],"issued":{"date-parts":[["2019",7,1]]}}}],"schema":"https://github.com/citation-style-language/schema/raw/master/csl-citation.json"} </w:instrText>
      </w:r>
      <w:r w:rsidR="005F303F">
        <w:rPr>
          <w:rFonts w:cs="Times New Roman"/>
          <w:szCs w:val="24"/>
        </w:rPr>
        <w:fldChar w:fldCharType="separate"/>
      </w:r>
      <w:r w:rsidR="005F303F" w:rsidRPr="00C92ABB">
        <w:rPr>
          <w:rFonts w:cs="Times New Roman"/>
        </w:rPr>
        <w:t>York, Loeb, &amp; Doss, 2019)</w:t>
      </w:r>
      <w:r w:rsidR="005F303F">
        <w:rPr>
          <w:rFonts w:cs="Times New Roman"/>
          <w:szCs w:val="24"/>
        </w:rPr>
        <w:fldChar w:fldCharType="end"/>
      </w:r>
      <w:r w:rsidR="0029207B" w:rsidRPr="00394101">
        <w:rPr>
          <w:rFonts w:cs="Times New Roman"/>
          <w:szCs w:val="24"/>
        </w:rPr>
        <w:t>.</w:t>
      </w:r>
      <w:r w:rsidR="0029207B">
        <w:rPr>
          <w:rFonts w:cs="Times New Roman"/>
          <w:szCs w:val="24"/>
        </w:rPr>
        <w:t xml:space="preserve"> These nudges</w:t>
      </w:r>
      <w:r w:rsidR="0029207B" w:rsidRPr="00394101">
        <w:rPr>
          <w:rFonts w:cs="Times New Roman"/>
          <w:szCs w:val="24"/>
        </w:rPr>
        <w:t>, even as they</w:t>
      </w:r>
      <w:r w:rsidR="0029207B">
        <w:rPr>
          <w:rFonts w:cs="Times New Roman"/>
          <w:szCs w:val="24"/>
        </w:rPr>
        <w:t xml:space="preserve"> </w:t>
      </w:r>
      <w:r w:rsidR="0029207B" w:rsidRPr="00394101">
        <w:rPr>
          <w:rFonts w:cs="Times New Roman"/>
          <w:szCs w:val="24"/>
        </w:rPr>
        <w:t xml:space="preserve">change how </w:t>
      </w:r>
      <w:r w:rsidR="0029207B">
        <w:rPr>
          <w:rFonts w:cs="Times New Roman"/>
          <w:szCs w:val="24"/>
        </w:rPr>
        <w:t>parents behave</w:t>
      </w:r>
      <w:r w:rsidR="0029207B" w:rsidRPr="00394101">
        <w:rPr>
          <w:rFonts w:cs="Times New Roman"/>
          <w:szCs w:val="24"/>
        </w:rPr>
        <w:t>, may not be experienced as</w:t>
      </w:r>
      <w:r w:rsidR="0029207B">
        <w:rPr>
          <w:rFonts w:cs="Times New Roman"/>
          <w:szCs w:val="24"/>
        </w:rPr>
        <w:t xml:space="preserve"> “interventions” and may therefore engage even narcissistic parents.</w:t>
      </w:r>
    </w:p>
    <w:p w14:paraId="06856854" w14:textId="51E0A8BA" w:rsidR="00BB5A96" w:rsidRPr="00B83441" w:rsidRDefault="00E7070A" w:rsidP="006F7AFA">
      <w:pPr>
        <w:spacing w:after="0" w:line="480" w:lineRule="exact"/>
        <w:rPr>
          <w:rFonts w:cs="Times New Roman"/>
          <w:b/>
          <w:szCs w:val="24"/>
        </w:rPr>
      </w:pPr>
      <w:r>
        <w:rPr>
          <w:rFonts w:cs="Times New Roman"/>
          <w:b/>
          <w:szCs w:val="24"/>
        </w:rPr>
        <w:t>Heterogeneity</w:t>
      </w:r>
    </w:p>
    <w:p w14:paraId="47000F25" w14:textId="34441106" w:rsidR="00BB5A96" w:rsidRPr="00B83441" w:rsidRDefault="00E7070A" w:rsidP="006F7AFA">
      <w:pPr>
        <w:spacing w:after="0" w:line="480" w:lineRule="exact"/>
        <w:ind w:firstLine="720"/>
        <w:rPr>
          <w:rFonts w:cs="Times New Roman"/>
          <w:szCs w:val="24"/>
        </w:rPr>
      </w:pPr>
      <w:r>
        <w:rPr>
          <w:rFonts w:cs="Times New Roman"/>
          <w:szCs w:val="24"/>
        </w:rPr>
        <w:t>The model can be used</w:t>
      </w:r>
      <w:r w:rsidR="00F7331D">
        <w:rPr>
          <w:rFonts w:cs="Times New Roman"/>
          <w:szCs w:val="24"/>
        </w:rPr>
        <w:t xml:space="preserve"> to </w:t>
      </w:r>
      <w:r w:rsidR="00385163">
        <w:rPr>
          <w:rFonts w:cs="Times New Roman"/>
          <w:szCs w:val="24"/>
        </w:rPr>
        <w:t xml:space="preserve">unravel </w:t>
      </w:r>
      <w:r w:rsidR="00F7331D">
        <w:rPr>
          <w:rFonts w:cs="Times New Roman"/>
          <w:szCs w:val="24"/>
        </w:rPr>
        <w:t xml:space="preserve">the </w:t>
      </w:r>
      <w:r>
        <w:rPr>
          <w:rFonts w:cs="Times New Roman"/>
          <w:szCs w:val="24"/>
        </w:rPr>
        <w:t>heterogeneity</w:t>
      </w:r>
      <w:r w:rsidR="00F7331D">
        <w:rPr>
          <w:rFonts w:cs="Times New Roman"/>
          <w:szCs w:val="24"/>
        </w:rPr>
        <w:t xml:space="preserve"> of narcissism and self-esteem</w:t>
      </w:r>
      <w:r w:rsidR="00BB5A96" w:rsidRPr="00B83441">
        <w:rPr>
          <w:rFonts w:cs="Times New Roman"/>
          <w:szCs w:val="24"/>
        </w:rPr>
        <w:t xml:space="preserve">. </w:t>
      </w:r>
      <w:r w:rsidR="00E47DF9">
        <w:rPr>
          <w:rFonts w:cs="Times New Roman"/>
          <w:szCs w:val="24"/>
        </w:rPr>
        <w:t>N</w:t>
      </w:r>
      <w:r w:rsidR="00303F85">
        <w:rPr>
          <w:rFonts w:cs="Times New Roman"/>
          <w:szCs w:val="24"/>
        </w:rPr>
        <w:t>arcissism</w:t>
      </w:r>
      <w:r w:rsidR="00E47DF9">
        <w:rPr>
          <w:rFonts w:cs="Times New Roman"/>
          <w:szCs w:val="24"/>
        </w:rPr>
        <w:t>, for example,</w:t>
      </w:r>
      <w:r w:rsidR="00303F85">
        <w:rPr>
          <w:rFonts w:cs="Times New Roman"/>
          <w:szCs w:val="24"/>
        </w:rPr>
        <w:t xml:space="preserve"> </w:t>
      </w:r>
      <w:r w:rsidR="00871C27">
        <w:rPr>
          <w:rFonts w:cs="Times New Roman"/>
          <w:szCs w:val="24"/>
        </w:rPr>
        <w:t>has both grandiose and vulnerable manifestations</w:t>
      </w:r>
      <w:r w:rsidR="00303F85">
        <w:rPr>
          <w:rFonts w:cs="Times New Roman"/>
          <w:szCs w:val="24"/>
        </w:rPr>
        <w:t xml:space="preserve"> </w:t>
      </w:r>
      <w:r w:rsidR="00852302" w:rsidRPr="00B83441">
        <w:rPr>
          <w:rFonts w:cs="Times New Roman"/>
          <w:szCs w:val="24"/>
        </w:rPr>
        <w:fldChar w:fldCharType="begin"/>
      </w:r>
      <w:r w:rsidR="00DA1FAF">
        <w:rPr>
          <w:rFonts w:cs="Times New Roman"/>
          <w:szCs w:val="24"/>
        </w:rPr>
        <w:instrText xml:space="preserve"> ADDIN ZOTERO_ITEM CSL_CITATION {"citationID":"SL3VchHq","properties":{"formattedCitation":"(Derry et al., 2019)","plainCitation":"(Derry et al., 2019)","noteIndex":0},"citationItems":[{"id":936,"uris":["http://zotero.org/users/3632044/items/2BA997YX"],"uri":["http://zotero.org/users/3632044/items/2BA997YX"],"itemData":{"id":936,"type":"article-journal","title":"Fearing failure: Grandiose narcissism, vulnerable narcissism, and emotional reactivity in children","container-title":"Child Development. Advance online publication.","source":"Wiley Online Library","abstract":"The distinction between grandiose and vulnerable narcissism is new to the child literature, but initial findings suggest that it may have important implications for understanding adjustment. This study examined how expressions of narcissism in children influence their reactions to a mild egothreats experience. Children (N = 124; aged 8–12 years) completed self-ratings before and after doing a brief but challenging task. Negative emotions, self-conscious emotions, and performance estimates were measured. Regression analyses showed that, even after controlling the effects of self-esteem and temperament, vulnerable narcissism was related to increased hostility, anger, and shame, whereas grandiose narcissism was related to inflated performance estimates following the task. These results demonstrate the unique roles of grandiose and vulnerable narcissism in children.","URL":"https://onlinelibrary.wiley.com/doi/abs/10.1111/cdev.13264","DOI":"10.1111/cdev.13264","ISSN":"1467-8624","title-short":"Fearing Failure","language":"en","author":[{"family":"Derry","given":"Kate L."},{"family":"Ohan","given":"Jeneva L."},{"family":"Bayliss","given":"Donna M."}],"issued":{"date-parts":[["2019"]]},"accessed":{"date-parts":[["2019",8,27]]}}}],"schema":"https://github.com/citation-style-language/schema/raw/master/csl-citation.json"} </w:instrText>
      </w:r>
      <w:r w:rsidR="00852302" w:rsidRPr="00B83441">
        <w:rPr>
          <w:rFonts w:cs="Times New Roman"/>
          <w:szCs w:val="24"/>
        </w:rPr>
        <w:fldChar w:fldCharType="separate"/>
      </w:r>
      <w:r w:rsidR="00DA1FAF" w:rsidRPr="002D5021">
        <w:rPr>
          <w:rFonts w:cs="Times New Roman"/>
        </w:rPr>
        <w:t>(Derry et al., 2019)</w:t>
      </w:r>
      <w:r w:rsidR="00852302" w:rsidRPr="00B83441">
        <w:rPr>
          <w:rFonts w:cs="Times New Roman"/>
          <w:szCs w:val="24"/>
        </w:rPr>
        <w:fldChar w:fldCharType="end"/>
      </w:r>
      <w:r w:rsidR="007526A8" w:rsidRPr="00B83441">
        <w:rPr>
          <w:rFonts w:cs="Times New Roman"/>
          <w:szCs w:val="24"/>
        </w:rPr>
        <w:t xml:space="preserve">. </w:t>
      </w:r>
      <w:r w:rsidR="00303F85">
        <w:rPr>
          <w:rFonts w:cs="Times New Roman"/>
          <w:szCs w:val="24"/>
        </w:rPr>
        <w:t>From the perspective of the tripartite model, b</w:t>
      </w:r>
      <w:r w:rsidR="005214C6" w:rsidRPr="00B83441">
        <w:rPr>
          <w:rFonts w:cs="Times New Roman"/>
          <w:szCs w:val="24"/>
        </w:rPr>
        <w:t xml:space="preserve">oth </w:t>
      </w:r>
      <w:r w:rsidR="00871C27">
        <w:rPr>
          <w:rFonts w:cs="Times New Roman"/>
          <w:szCs w:val="24"/>
        </w:rPr>
        <w:t>manifestations</w:t>
      </w:r>
      <w:r w:rsidR="00E93B54">
        <w:rPr>
          <w:rFonts w:cs="Times New Roman"/>
          <w:szCs w:val="24"/>
        </w:rPr>
        <w:t xml:space="preserve"> </w:t>
      </w:r>
      <w:r w:rsidR="005214C6" w:rsidRPr="00B83441">
        <w:rPr>
          <w:rFonts w:cs="Times New Roman"/>
          <w:szCs w:val="24"/>
        </w:rPr>
        <w:t xml:space="preserve">are </w:t>
      </w:r>
      <w:r w:rsidR="00B43B10" w:rsidRPr="00B83441">
        <w:rPr>
          <w:rFonts w:cs="Times New Roman"/>
          <w:szCs w:val="24"/>
        </w:rPr>
        <w:t xml:space="preserve">marked </w:t>
      </w:r>
      <w:r w:rsidR="005214C6" w:rsidRPr="00B83441">
        <w:rPr>
          <w:rFonts w:cs="Times New Roman"/>
          <w:szCs w:val="24"/>
        </w:rPr>
        <w:t xml:space="preserve">by striving for superiority, </w:t>
      </w:r>
      <w:r w:rsidR="00852302" w:rsidRPr="00B83441">
        <w:rPr>
          <w:rFonts w:cs="Times New Roman"/>
          <w:szCs w:val="24"/>
        </w:rPr>
        <w:t xml:space="preserve">but may differ in terms of illusion and fragility. </w:t>
      </w:r>
      <w:r w:rsidR="00B43B10" w:rsidRPr="00B83441">
        <w:rPr>
          <w:rFonts w:cs="Times New Roman"/>
          <w:szCs w:val="24"/>
        </w:rPr>
        <w:t>W</w:t>
      </w:r>
      <w:r w:rsidR="00852302" w:rsidRPr="00B83441">
        <w:rPr>
          <w:rFonts w:cs="Times New Roman"/>
          <w:szCs w:val="24"/>
        </w:rPr>
        <w:t xml:space="preserve">ould vulnerable narcissism be </w:t>
      </w:r>
      <w:r w:rsidR="00AD3BD8">
        <w:rPr>
          <w:rFonts w:cs="Times New Roman"/>
          <w:szCs w:val="24"/>
        </w:rPr>
        <w:t>characterized</w:t>
      </w:r>
      <w:r w:rsidR="00AD3BD8" w:rsidRPr="00B83441">
        <w:rPr>
          <w:rFonts w:cs="Times New Roman"/>
          <w:szCs w:val="24"/>
        </w:rPr>
        <w:t xml:space="preserve"> </w:t>
      </w:r>
      <w:r w:rsidR="005214C6" w:rsidRPr="00B83441">
        <w:rPr>
          <w:rFonts w:cs="Times New Roman"/>
          <w:szCs w:val="24"/>
        </w:rPr>
        <w:t>less by illusion and more by fragility than its grandiose counterpart</w:t>
      </w:r>
      <w:r w:rsidR="00852302" w:rsidRPr="00B83441">
        <w:rPr>
          <w:rFonts w:cs="Times New Roman"/>
          <w:szCs w:val="24"/>
        </w:rPr>
        <w:t xml:space="preserve">, as initial evidence </w:t>
      </w:r>
      <w:r w:rsidR="00DF1FA2">
        <w:rPr>
          <w:rFonts w:cs="Times New Roman"/>
          <w:szCs w:val="24"/>
        </w:rPr>
        <w:t>indicates</w:t>
      </w:r>
      <w:r w:rsidR="00DF1FA2" w:rsidRPr="00B83441">
        <w:rPr>
          <w:rFonts w:cs="Times New Roman"/>
          <w:szCs w:val="24"/>
        </w:rPr>
        <w:t xml:space="preserve"> </w:t>
      </w:r>
      <w:r w:rsidR="00852302" w:rsidRPr="00B83441">
        <w:rPr>
          <w:rFonts w:cs="Times New Roman"/>
          <w:szCs w:val="24"/>
        </w:rPr>
        <w:fldChar w:fldCharType="begin"/>
      </w:r>
      <w:r w:rsidR="0079720F" w:rsidRPr="00B83441">
        <w:rPr>
          <w:rFonts w:cs="Times New Roman"/>
          <w:szCs w:val="24"/>
        </w:rPr>
        <w:instrText xml:space="preserve"> ADDIN ZOTERO_ITEM CSL_CITATION {"citationID":"ussNUOfL","properties":{"formattedCitation":"(Derry et al., 2019)","plainCitation":"(Derry et al., 2019)","noteIndex":0},"citationItems":[{"id":936,"uris":["http://zotero.org/users/3632044/items/2BA997YX"],"uri":["http://zotero.org/users/3632044/items/2BA997YX"],"itemData":{"id":936,"type":"article-journal","title":"Fearing failure: Grandiose narcissism, vulnerable narcissism, and emotional reactivity in children","container-title":"Child Development. Advance online publication.","source":"Wiley Online Library","abstract":"The distinction between grandiose and vulnerable narcissism is new to the child literature, but initial findings suggest that it may have important implications for understanding adjustment. This study examined how expressions of narcissism in children influence their reactions to a mild egothreats experience. Children (N = 124; aged 8–12 years) completed self-ratings before and after doing a brief but challenging task. Negative emotions, self-conscious emotions, and performance estimates were measured. Regression analyses showed that, even after controlling the effects of self-esteem and temperament, vulnerable narcissism was related to increased hostility, anger, and shame, whereas grandiose narcissism was related to inflated performance estimates following the task. These results demonstrate the unique roles of grandiose and vulnerable narcissism in children.","URL":"https://onlinelibrary.wiley.com/doi/abs/10.1111/cdev.13264","DOI":"10.1111/cdev.13264","ISSN":"1467-8624","title-short":"Fearing Failure","language":"en","author":[{"family":"Derry","given":"Kate L."},{"family":"Ohan","given":"Jeneva L."},{"family":"Bayliss","given":"Donna M."}],"issued":{"date-parts":[["2019"]]},"accessed":{"date-parts":[["2019",8,27]]}}}],"schema":"https://github.com/citation-style-language/schema/raw/master/csl-citation.json"} </w:instrText>
      </w:r>
      <w:r w:rsidR="00852302" w:rsidRPr="00B83441">
        <w:rPr>
          <w:rFonts w:cs="Times New Roman"/>
          <w:szCs w:val="24"/>
        </w:rPr>
        <w:fldChar w:fldCharType="separate"/>
      </w:r>
      <w:r w:rsidR="00D51031" w:rsidRPr="00D51031">
        <w:rPr>
          <w:rFonts w:cs="Times New Roman"/>
        </w:rPr>
        <w:t>(Derry et al., 2019)</w:t>
      </w:r>
      <w:r w:rsidR="00852302" w:rsidRPr="00B83441">
        <w:rPr>
          <w:rFonts w:cs="Times New Roman"/>
          <w:szCs w:val="24"/>
        </w:rPr>
        <w:fldChar w:fldCharType="end"/>
      </w:r>
      <w:r w:rsidR="00852302" w:rsidRPr="00B83441">
        <w:rPr>
          <w:rFonts w:cs="Times New Roman"/>
          <w:szCs w:val="24"/>
        </w:rPr>
        <w:t>?</w:t>
      </w:r>
      <w:r w:rsidR="005C5B94" w:rsidRPr="00B83441">
        <w:rPr>
          <w:rFonts w:cs="Times New Roman"/>
          <w:szCs w:val="24"/>
        </w:rPr>
        <w:t xml:space="preserve"> If so, would inflated praise be more predictive of grandiose narcissism, and conditional regard be more predictive of vulnerable narcissism?</w:t>
      </w:r>
    </w:p>
    <w:p w14:paraId="2CCC2234" w14:textId="242B806E" w:rsidR="0097314C" w:rsidRPr="00B83441" w:rsidRDefault="006541D1" w:rsidP="006F7AFA">
      <w:pPr>
        <w:spacing w:after="0" w:line="480" w:lineRule="exact"/>
        <w:rPr>
          <w:rFonts w:cs="Times New Roman"/>
          <w:b/>
          <w:szCs w:val="24"/>
        </w:rPr>
      </w:pPr>
      <w:r>
        <w:rPr>
          <w:rFonts w:cs="Times New Roman"/>
          <w:b/>
          <w:szCs w:val="24"/>
        </w:rPr>
        <w:t>Sociocultural Foundations</w:t>
      </w:r>
    </w:p>
    <w:p w14:paraId="25D38A3E" w14:textId="33EAC71D" w:rsidR="002D6DCD" w:rsidRPr="00B83441" w:rsidRDefault="00E7070A" w:rsidP="006F7AFA">
      <w:pPr>
        <w:spacing w:after="0" w:line="480" w:lineRule="exact"/>
        <w:ind w:firstLine="720"/>
        <w:rPr>
          <w:rFonts w:cs="Times New Roman"/>
          <w:szCs w:val="24"/>
        </w:rPr>
      </w:pPr>
      <w:r>
        <w:rPr>
          <w:rFonts w:cs="Times New Roman"/>
          <w:szCs w:val="24"/>
        </w:rPr>
        <w:t>The model can be used</w:t>
      </w:r>
      <w:r w:rsidR="00F7331D">
        <w:rPr>
          <w:rFonts w:cs="Times New Roman"/>
          <w:szCs w:val="24"/>
        </w:rPr>
        <w:t xml:space="preserve"> to examine</w:t>
      </w:r>
      <w:r w:rsidR="002D6DCD" w:rsidRPr="00054A06">
        <w:rPr>
          <w:rFonts w:cs="Times New Roman"/>
          <w:szCs w:val="24"/>
        </w:rPr>
        <w:t xml:space="preserve"> the sociocultural foundations of narcissism and self-esteem. </w:t>
      </w:r>
      <w:r w:rsidR="002C4A9E">
        <w:rPr>
          <w:rFonts w:cs="Times New Roman"/>
          <w:szCs w:val="24"/>
        </w:rPr>
        <w:t xml:space="preserve">Narcissism is more common in </w:t>
      </w:r>
      <w:r w:rsidR="001B7F99">
        <w:rPr>
          <w:rFonts w:cs="Times New Roman"/>
          <w:szCs w:val="24"/>
        </w:rPr>
        <w:t>Western</w:t>
      </w:r>
      <w:r w:rsidR="002C4A9E">
        <w:rPr>
          <w:rFonts w:cs="Times New Roman"/>
          <w:szCs w:val="24"/>
        </w:rPr>
        <w:t xml:space="preserve"> cultures, </w:t>
      </w:r>
      <w:r w:rsidR="000D6147">
        <w:rPr>
          <w:rFonts w:cs="Times New Roman"/>
          <w:szCs w:val="24"/>
        </w:rPr>
        <w:t xml:space="preserve">as these cultures </w:t>
      </w:r>
      <w:r w:rsidR="002C4A9E">
        <w:rPr>
          <w:rFonts w:cs="Times New Roman"/>
          <w:szCs w:val="24"/>
        </w:rPr>
        <w:t>embrace individualism</w:t>
      </w:r>
      <w:r w:rsidR="00451AC5">
        <w:rPr>
          <w:rFonts w:cs="Times New Roman"/>
          <w:szCs w:val="24"/>
        </w:rPr>
        <w:t xml:space="preserve"> </w:t>
      </w:r>
      <w:r w:rsidR="00451AC5">
        <w:rPr>
          <w:rFonts w:cs="Times New Roman"/>
          <w:szCs w:val="24"/>
        </w:rPr>
        <w:fldChar w:fldCharType="begin"/>
      </w:r>
      <w:r w:rsidR="00451AC5">
        <w:rPr>
          <w:rFonts w:cs="Times New Roman"/>
          <w:szCs w:val="24"/>
        </w:rPr>
        <w:instrText xml:space="preserve"> ADDIN ZOTERO_ITEM CSL_CITATION {"citationID":"KZUorC21","properties":{"formattedCitation":"(Thomaes &amp; Brummelman, 2016)","plainCitation":"(Thomaes &amp; Brummelman, 2016)","noteIndex":0},"citationItems":[{"id":160,"uris":["http://zotero.org/users/3632044/items/8PH9DDAV"],"uri":["http://zotero.org/users/3632044/items/8PH9DDAV"],"itemData":{"id":160,"type":"chapter","title":"Narcissism","container-title":"Developmental psychopathology","publisher":"Wiley","publisher-place":"Hoboken, NJ","page":"679-725","volume":"4","edition":"3","event-place":"Hoboken, NJ","author":[{"family":"Thomaes","given":"Sander"},{"family":"Brummelman","given":"Eddie"}],"editor":[{"family":"Cicchetti","given":"Dante"}],"issued":{"date-parts":[["2016"]]}}}],"schema":"https://github.com/citation-style-language/schema/raw/master/csl-citation.json"} </w:instrText>
      </w:r>
      <w:r w:rsidR="00451AC5">
        <w:rPr>
          <w:rFonts w:cs="Times New Roman"/>
          <w:szCs w:val="24"/>
        </w:rPr>
        <w:fldChar w:fldCharType="separate"/>
      </w:r>
      <w:r w:rsidR="00451AC5" w:rsidRPr="00BC497D">
        <w:rPr>
          <w:rFonts w:cs="Times New Roman"/>
        </w:rPr>
        <w:t>(Thomaes &amp; Brummelman, 2016)</w:t>
      </w:r>
      <w:r w:rsidR="00451AC5">
        <w:rPr>
          <w:rFonts w:cs="Times New Roman"/>
          <w:szCs w:val="24"/>
        </w:rPr>
        <w:fldChar w:fldCharType="end"/>
      </w:r>
      <w:r w:rsidR="002C4A9E">
        <w:rPr>
          <w:rFonts w:cs="Times New Roman"/>
          <w:szCs w:val="24"/>
        </w:rPr>
        <w:t xml:space="preserve">. </w:t>
      </w:r>
      <w:r w:rsidR="005E1E77">
        <w:rPr>
          <w:rFonts w:cs="Times New Roman"/>
          <w:szCs w:val="24"/>
        </w:rPr>
        <w:t>P</w:t>
      </w:r>
      <w:r w:rsidR="008C071A">
        <w:rPr>
          <w:rFonts w:cs="Times New Roman"/>
          <w:szCs w:val="24"/>
        </w:rPr>
        <w:t>arents’</w:t>
      </w:r>
      <w:r w:rsidR="002C4A9E">
        <w:rPr>
          <w:rFonts w:cs="Times New Roman"/>
          <w:szCs w:val="24"/>
        </w:rPr>
        <w:t xml:space="preserve"> </w:t>
      </w:r>
      <w:r w:rsidR="002D6DCD">
        <w:rPr>
          <w:rFonts w:cs="Times New Roman"/>
          <w:szCs w:val="24"/>
        </w:rPr>
        <w:t xml:space="preserve">understanding of individualism reflects the </w:t>
      </w:r>
      <w:r w:rsidR="002D6DCD" w:rsidRPr="00054A06">
        <w:rPr>
          <w:rFonts w:cs="Times New Roman"/>
          <w:szCs w:val="24"/>
        </w:rPr>
        <w:t>specific needs, values, beliefs, and concerns of their local worlds</w:t>
      </w:r>
      <w:r w:rsidR="002D6DCD">
        <w:rPr>
          <w:rFonts w:cs="Times New Roman"/>
          <w:szCs w:val="24"/>
        </w:rPr>
        <w:t xml:space="preserve"> </w:t>
      </w:r>
      <w:r w:rsidR="002D6DCD">
        <w:rPr>
          <w:rFonts w:cs="Times New Roman"/>
          <w:szCs w:val="24"/>
        </w:rPr>
        <w:fldChar w:fldCharType="begin"/>
      </w:r>
      <w:r w:rsidR="002D6DCD">
        <w:rPr>
          <w:rFonts w:cs="Times New Roman"/>
          <w:szCs w:val="24"/>
        </w:rPr>
        <w:instrText xml:space="preserve"> ADDIN ZOTERO_ITEM CSL_CITATION {"citationID":"JimZLCPd","properties":{"formattedCitation":"(Kusserow, 1999)","plainCitation":"(Kusserow, 1999)","noteIndex":0},"citationItems":[{"id":1062,"uris":["http://zotero.org/users/3632044/items/IFCIT76W"],"uri":["http://zotero.org/users/3632044/items/IFCIT76W"],"itemData":{"id":1062,"type":"article-journal","title":"De-homogenizing American individualism: Socializing hard and soft individualism in Manhattan and Queens","container-title":"Ethos","page":"210-234","volume":"27","issue":"2","source":"Wiley Online Library","abstract":"Theories of the Western self are often based on a generic individualism based on the American upper-middle-class, and attempts to find sociocentric elements within our midst often constitute the stereotyping of the working class as conformist and women as relational. In speaking about their childrens' self, parents from different social classes in Manhattan and Queens use different images and metaphors. These descriptions are explored here, and it is suggested that three different styles of individualism exist alongside sociocentric socialization practices: hard offensive, hard defensive, and soft offensive. However, the way parents in each community move from one (individualistic) socialization practice to the other (sociocentric) differs greatly.","DOI":"10.1525/eth.1999.27.2.210","ISSN":"1548-1352","title-short":"De-Homogenizing American Individualism","language":"en","author":[{"family":"Kusserow","given":"Adrie Suzanne"}],"issued":{"date-parts":[["1999"]]}}}],"schema":"https://github.com/citation-style-language/schema/raw/master/csl-citation.json"} </w:instrText>
      </w:r>
      <w:r w:rsidR="002D6DCD">
        <w:rPr>
          <w:rFonts w:cs="Times New Roman"/>
          <w:szCs w:val="24"/>
        </w:rPr>
        <w:fldChar w:fldCharType="separate"/>
      </w:r>
      <w:r w:rsidR="002D6DCD" w:rsidRPr="00054A06">
        <w:rPr>
          <w:rFonts w:cs="Times New Roman"/>
        </w:rPr>
        <w:t>(Kusserow, 1999)</w:t>
      </w:r>
      <w:r w:rsidR="002D6DCD">
        <w:rPr>
          <w:rFonts w:cs="Times New Roman"/>
          <w:szCs w:val="24"/>
        </w:rPr>
        <w:fldChar w:fldCharType="end"/>
      </w:r>
      <w:r w:rsidR="002D6DCD" w:rsidRPr="00054A06">
        <w:rPr>
          <w:rFonts w:cs="Times New Roman"/>
          <w:szCs w:val="24"/>
        </w:rPr>
        <w:t>. Working-class parents often adopt “hard” individualism, teaching children to be tough and resilient</w:t>
      </w:r>
      <w:r w:rsidR="002D6DCD">
        <w:rPr>
          <w:rFonts w:cs="Times New Roman"/>
          <w:szCs w:val="24"/>
        </w:rPr>
        <w:t xml:space="preserve"> in a world of scarcity. M</w:t>
      </w:r>
      <w:r w:rsidR="002D6DCD" w:rsidRPr="00054A06">
        <w:rPr>
          <w:rFonts w:cs="Times New Roman"/>
          <w:szCs w:val="24"/>
        </w:rPr>
        <w:t>iddle- and upper-class parent</w:t>
      </w:r>
      <w:r w:rsidR="002D6DCD">
        <w:rPr>
          <w:rFonts w:cs="Times New Roman"/>
          <w:szCs w:val="24"/>
        </w:rPr>
        <w:t xml:space="preserve">s </w:t>
      </w:r>
      <w:r w:rsidR="002D6DCD" w:rsidRPr="00054A06">
        <w:rPr>
          <w:rFonts w:cs="Times New Roman"/>
          <w:szCs w:val="24"/>
        </w:rPr>
        <w:t>often adopt “soft” individualism,</w:t>
      </w:r>
      <w:r w:rsidR="002D6DCD">
        <w:rPr>
          <w:rFonts w:cs="Times New Roman"/>
          <w:szCs w:val="24"/>
        </w:rPr>
        <w:t xml:space="preserve"> helping children</w:t>
      </w:r>
      <w:r w:rsidR="00DF1FA2">
        <w:rPr>
          <w:rFonts w:cs="Times New Roman"/>
          <w:szCs w:val="24"/>
        </w:rPr>
        <w:t xml:space="preserve"> to</w:t>
      </w:r>
      <w:r w:rsidR="002D6DCD">
        <w:rPr>
          <w:rFonts w:cs="Times New Roman"/>
          <w:szCs w:val="24"/>
        </w:rPr>
        <w:t xml:space="preserve"> cultivate their unique talents and abilities in a world of opportunity</w:t>
      </w:r>
      <w:r w:rsidR="00015186">
        <w:rPr>
          <w:rFonts w:cs="Times New Roman"/>
          <w:szCs w:val="24"/>
        </w:rPr>
        <w:t>—</w:t>
      </w:r>
      <w:r w:rsidR="002D6DCD">
        <w:rPr>
          <w:rFonts w:cs="Times New Roman"/>
          <w:szCs w:val="24"/>
        </w:rPr>
        <w:t xml:space="preserve">a process known as </w:t>
      </w:r>
      <w:r w:rsidR="002D6DCD" w:rsidRPr="00A86C2D">
        <w:rPr>
          <w:rFonts w:cs="Times New Roman"/>
          <w:i/>
          <w:szCs w:val="24"/>
        </w:rPr>
        <w:t>concerted cultivation</w:t>
      </w:r>
      <w:r w:rsidR="00015186">
        <w:rPr>
          <w:rFonts w:cs="Times New Roman"/>
          <w:szCs w:val="24"/>
        </w:rPr>
        <w:t xml:space="preserve"> </w:t>
      </w:r>
      <w:r w:rsidR="00580C9D">
        <w:rPr>
          <w:rFonts w:cs="Times New Roman"/>
          <w:szCs w:val="24"/>
        </w:rPr>
        <w:fldChar w:fldCharType="begin"/>
      </w:r>
      <w:r w:rsidR="00580C9D">
        <w:rPr>
          <w:rFonts w:cs="Times New Roman"/>
          <w:szCs w:val="24"/>
        </w:rPr>
        <w:instrText xml:space="preserve"> ADDIN ZOTERO_ITEM CSL_CITATION {"citationID":"DBtyNRm2","properties":{"formattedCitation":"(Lareau, 2011)","plainCitation":"(Lareau, 2011)","noteIndex":0},"citationItems":[{"id":1065,"uris":["http://zotero.org/users/3632044/items/YZH7BCIG"],"uri":["http://zotero.org/users/3632044/items/YZH7BCIG"],"itemData":{"id":1065,"type":"book","title":"Unequal childhoods: Class, race, and family life","publisher":"University of California Press","publisher-place":"Berkeley, CA","number-of-pages":"480","edition":"2nd.","source":"Amazon","event-place":"Berkeley, CA","abstract":"Class does make a difference in the lives and futures of American children. Drawing on in-depth observations of black and white middle-class, working-class, and poor families, Unequal Childhoods explores this fact, offering a picture of childhood today. Here are the frenetic families managing their children's hectic schedules of \"leisure\" activities; and here are families with plenty of time but little economic security. Lareau shows how middle-class parents, whether black or white, engage in a process of \"concerted cultivation\" designed to draw out children's talents and skills, while working-class and poor families rely on \"the accomplishment of natural growth,\" in which a child's development unfolds spontaneously―as long as basic comfort, food, and shelter are provided. Each of these approaches to childrearing brings its own benefits and its own drawbacks. In identifying and analyzing differences between the two, Lareau demonstrates the power, and limits, of social class in shaping the lives of America's children. The first edition of Unequal Childhoods was an instant classic, portraying in riveting detail the unexpected ways in which social class influences parenting in white and African American families. A decade later, Annette Lareau has revisited the same families and interviewed the original subjects to examine the impact of social class in the transition to adulthood.","ISBN":"978-0-520-27142-5","title-short":"Unequal Childhoods","language":"English","author":[{"family":"Lareau","given":"Annette"}],"issued":{"date-parts":[["2011",9,20]]}}}],"schema":"https://github.com/citation-style-language/schema/raw/master/csl-citation.json"} </w:instrText>
      </w:r>
      <w:r w:rsidR="00580C9D">
        <w:rPr>
          <w:rFonts w:cs="Times New Roman"/>
          <w:szCs w:val="24"/>
        </w:rPr>
        <w:fldChar w:fldCharType="separate"/>
      </w:r>
      <w:r w:rsidR="00580C9D" w:rsidRPr="007855FE">
        <w:rPr>
          <w:rFonts w:cs="Times New Roman"/>
        </w:rPr>
        <w:t>(Lareau, 2011)</w:t>
      </w:r>
      <w:r w:rsidR="00580C9D">
        <w:rPr>
          <w:rFonts w:cs="Times New Roman"/>
          <w:szCs w:val="24"/>
        </w:rPr>
        <w:fldChar w:fldCharType="end"/>
      </w:r>
      <w:r w:rsidR="002D6DCD" w:rsidRPr="00054A06">
        <w:rPr>
          <w:rFonts w:cs="Times New Roman"/>
          <w:szCs w:val="24"/>
        </w:rPr>
        <w:t xml:space="preserve">. </w:t>
      </w:r>
      <w:r w:rsidR="002D6DCD">
        <w:rPr>
          <w:rFonts w:cs="Times New Roman"/>
          <w:szCs w:val="24"/>
        </w:rPr>
        <w:t>U</w:t>
      </w:r>
      <w:r w:rsidR="002D6DCD" w:rsidRPr="00054A06">
        <w:rPr>
          <w:rFonts w:cs="Times New Roman"/>
          <w:szCs w:val="24"/>
        </w:rPr>
        <w:t xml:space="preserve">nsurprisingly, middle- and upper-class parents </w:t>
      </w:r>
      <w:r w:rsidR="006D77D3">
        <w:rPr>
          <w:rFonts w:cs="Times New Roman"/>
          <w:szCs w:val="24"/>
        </w:rPr>
        <w:t xml:space="preserve">tend to </w:t>
      </w:r>
      <w:r w:rsidR="002D6DCD" w:rsidRPr="00054A06">
        <w:rPr>
          <w:rFonts w:cs="Times New Roman"/>
          <w:szCs w:val="24"/>
        </w:rPr>
        <w:t>cultivate narcissism in their offspring</w:t>
      </w:r>
      <w:r w:rsidR="002D6DCD">
        <w:rPr>
          <w:rFonts w:cs="Times New Roman"/>
          <w:szCs w:val="24"/>
        </w:rPr>
        <w:t xml:space="preserve"> </w:t>
      </w:r>
      <w:r w:rsidR="002D6DCD">
        <w:rPr>
          <w:rFonts w:cs="Times New Roman"/>
          <w:szCs w:val="24"/>
        </w:rPr>
        <w:fldChar w:fldCharType="begin"/>
      </w:r>
      <w:r w:rsidR="002D6DCD">
        <w:rPr>
          <w:rFonts w:cs="Times New Roman"/>
          <w:szCs w:val="24"/>
        </w:rPr>
        <w:instrText xml:space="preserve"> ADDIN ZOTERO_ITEM CSL_CITATION {"citationID":"uGKUWpID","properties":{"formattedCitation":"(Martin, C\\uc0\\u244{}t\\uc0\\u233{}, &amp; Woodruff, 2016)","plainCitation":"(Martin, Côté, &amp; Woodruff, 2016)","noteIndex":0},"citationItems":[{"id":673,"uris":["http://zotero.org/users/3632044/items/P4YUFJND"],"uri":["http://zotero.org/users/3632044/items/P4YUFJND"],"itemData":{"id":673,"type":"article-journal","title":"Echoes of our upbringing: How growing up wealthy or poor relates to narcissism, leader behavior, and leader effectiveness","container-title":"Academy of Management Journal","page":"2157-2177","volume":"59","issue":"6","source":"journals.aom.org (Atypon)","abstract":"We investigate how parental income during an individual’s upbringing relates to his or her effectiveness as a leader after entering an organization. Drawing on research on the psychological effects of income, social learning theory, and the integrative trait-behavioral model of leadership effectiveness, we propose a negative, serially mediated association between higher parental income and lower future leader effectiveness via high levels of narcissism and, in turn, reduced engagement in behaviors that are viewed as central to the leadership role. We test our model using multisource data collected from active soldiers in the United States Army. Results reveal that parental income exerts indirect effects on leadership effectiveness criteria because (a) parental income is positively related to narcissism as an adult, (b) narcissism relates negatively to engaging in task-, relational-, and change-oriented leadership behaviors, and (c) reduced engagement in these behaviors relates to lower leader effectiveness. Our investigation advances theory by identifying pathways through which parental income relates to the effectiveness of leaders in organizations, and by illuminating the origins of a trait—narcissism—that predicts the behavior and effectiveness of leaders.","DOI":"10.5465/amj.2015.0680","ISSN":"0001-4273","title-short":"Echoes of Our Upbringing","journalAbbreviation":"AMJ","author":[{"family":"Martin","given":"Sean R."},{"family":"Côté","given":"Stéphane"},{"family":"Woodruff","given":"Todd"}],"issued":{"date-parts":[["2016",4,21]]}}}],"schema":"https://github.com/citation-style-language/schema/raw/master/csl-citation.json"} </w:instrText>
      </w:r>
      <w:r w:rsidR="002D6DCD">
        <w:rPr>
          <w:rFonts w:cs="Times New Roman"/>
          <w:szCs w:val="24"/>
        </w:rPr>
        <w:fldChar w:fldCharType="separate"/>
      </w:r>
      <w:r w:rsidR="002D6DCD" w:rsidRPr="00054A06">
        <w:rPr>
          <w:rFonts w:cs="Times New Roman"/>
          <w:szCs w:val="24"/>
        </w:rPr>
        <w:t>(Martin, Côté, &amp; Woodruff, 2016)</w:t>
      </w:r>
      <w:r w:rsidR="002D6DCD">
        <w:rPr>
          <w:rFonts w:cs="Times New Roman"/>
          <w:szCs w:val="24"/>
        </w:rPr>
        <w:fldChar w:fldCharType="end"/>
      </w:r>
      <w:r w:rsidR="002D6DCD" w:rsidRPr="00054A06">
        <w:rPr>
          <w:rFonts w:cs="Times New Roman"/>
          <w:szCs w:val="24"/>
        </w:rPr>
        <w:t>. Do these parents do so by lavishing children with praise, comparing them favorably to worse-off others, or making approval conditional on worldly successes? Also, are these class-based practices more common in unequal societies, where parents are more concerned about their children’s relative standing?</w:t>
      </w:r>
      <w:r w:rsidR="002B77DE">
        <w:rPr>
          <w:rFonts w:cs="Times New Roman"/>
          <w:szCs w:val="24"/>
        </w:rPr>
        <w:t xml:space="preserve"> </w:t>
      </w:r>
      <w:r w:rsidR="00E47DF9">
        <w:rPr>
          <w:rFonts w:cs="Times New Roman"/>
          <w:szCs w:val="24"/>
        </w:rPr>
        <w:t>To address these questions, researchers need to expand their methodological repertoire, because most existing studies are monocultural and include predominantly Western middle-class participants.</w:t>
      </w:r>
    </w:p>
    <w:p w14:paraId="34D390F2" w14:textId="7ECAD004" w:rsidR="00000A3B" w:rsidRPr="00B83441" w:rsidRDefault="00000A3B" w:rsidP="006F7AFA">
      <w:pPr>
        <w:spacing w:after="0" w:line="480" w:lineRule="exact"/>
        <w:jc w:val="center"/>
        <w:rPr>
          <w:rFonts w:cs="Times New Roman"/>
          <w:b/>
          <w:szCs w:val="24"/>
        </w:rPr>
      </w:pPr>
      <w:r w:rsidRPr="00B83441">
        <w:rPr>
          <w:rFonts w:cs="Times New Roman"/>
          <w:b/>
          <w:szCs w:val="24"/>
        </w:rPr>
        <w:t>Conclusion</w:t>
      </w:r>
    </w:p>
    <w:p w14:paraId="53FC8611" w14:textId="6EE3307D" w:rsidR="004921BB" w:rsidRPr="00B83441" w:rsidRDefault="00000A3B" w:rsidP="006F7AFA">
      <w:pPr>
        <w:spacing w:after="0" w:line="480" w:lineRule="exact"/>
        <w:rPr>
          <w:rFonts w:cs="Times New Roman"/>
          <w:szCs w:val="24"/>
        </w:rPr>
      </w:pPr>
      <w:r w:rsidRPr="00B83441">
        <w:rPr>
          <w:rFonts w:cs="Times New Roman"/>
          <w:szCs w:val="24"/>
        </w:rPr>
        <w:tab/>
      </w:r>
      <w:r w:rsidR="008575D4" w:rsidRPr="00B83441">
        <w:rPr>
          <w:rFonts w:cs="Times New Roman"/>
          <w:szCs w:val="24"/>
        </w:rPr>
        <w:t>Scholars and policy make</w:t>
      </w:r>
      <w:r w:rsidR="0075782C">
        <w:rPr>
          <w:rFonts w:cs="Times New Roman"/>
          <w:szCs w:val="24"/>
        </w:rPr>
        <w:t>r</w:t>
      </w:r>
      <w:r w:rsidR="008575D4" w:rsidRPr="00B83441">
        <w:rPr>
          <w:rFonts w:cs="Times New Roman"/>
          <w:szCs w:val="24"/>
        </w:rPr>
        <w:t>s have long feared that</w:t>
      </w:r>
      <w:r w:rsidR="00B43B10" w:rsidRPr="00B83441">
        <w:rPr>
          <w:rFonts w:cs="Times New Roman"/>
          <w:szCs w:val="24"/>
        </w:rPr>
        <w:t>,</w:t>
      </w:r>
      <w:r w:rsidR="008575D4" w:rsidRPr="00B83441">
        <w:rPr>
          <w:rFonts w:cs="Times New Roman"/>
          <w:szCs w:val="24"/>
        </w:rPr>
        <w:t xml:space="preserve"> in raising </w:t>
      </w:r>
      <w:r w:rsidR="00B43B10" w:rsidRPr="00B83441">
        <w:rPr>
          <w:rFonts w:cs="Times New Roman"/>
          <w:szCs w:val="24"/>
        </w:rPr>
        <w:t xml:space="preserve">excessively </w:t>
      </w:r>
      <w:r w:rsidR="008575D4" w:rsidRPr="00B83441">
        <w:rPr>
          <w:rFonts w:cs="Times New Roman"/>
          <w:szCs w:val="24"/>
        </w:rPr>
        <w:t xml:space="preserve">children’s self-esteem, </w:t>
      </w:r>
      <w:r w:rsidR="00B43B10" w:rsidRPr="00B83441">
        <w:rPr>
          <w:rFonts w:cs="Times New Roman"/>
          <w:szCs w:val="24"/>
        </w:rPr>
        <w:t xml:space="preserve">socialization agents may </w:t>
      </w:r>
      <w:r w:rsidR="008575D4" w:rsidRPr="00B83441">
        <w:rPr>
          <w:rFonts w:cs="Times New Roman"/>
          <w:szCs w:val="24"/>
        </w:rPr>
        <w:t xml:space="preserve">have </w:t>
      </w:r>
      <w:r w:rsidR="00B43B10" w:rsidRPr="00B83441">
        <w:rPr>
          <w:rFonts w:cs="Times New Roman"/>
          <w:szCs w:val="24"/>
        </w:rPr>
        <w:t xml:space="preserve">risked </w:t>
      </w:r>
      <w:r w:rsidR="008575D4" w:rsidRPr="00B83441">
        <w:rPr>
          <w:rFonts w:cs="Times New Roman"/>
          <w:szCs w:val="24"/>
        </w:rPr>
        <w:t>turn</w:t>
      </w:r>
      <w:r w:rsidR="00B43B10" w:rsidRPr="00B83441">
        <w:rPr>
          <w:rFonts w:cs="Times New Roman"/>
          <w:szCs w:val="24"/>
        </w:rPr>
        <w:t>ing</w:t>
      </w:r>
      <w:r w:rsidR="008575D4" w:rsidRPr="00B83441">
        <w:rPr>
          <w:rFonts w:cs="Times New Roman"/>
          <w:szCs w:val="24"/>
        </w:rPr>
        <w:t xml:space="preserve"> them into narcissists</w:t>
      </w:r>
      <w:r w:rsidR="003C2DC6">
        <w:rPr>
          <w:rFonts w:cs="Times New Roman"/>
          <w:szCs w:val="24"/>
        </w:rPr>
        <w:t xml:space="preserve"> </w:t>
      </w:r>
      <w:r w:rsidR="003C2DC6">
        <w:rPr>
          <w:rFonts w:cs="Times New Roman"/>
          <w:szCs w:val="24"/>
        </w:rPr>
        <w:fldChar w:fldCharType="begin"/>
      </w:r>
      <w:r w:rsidR="003C2DC6">
        <w:rPr>
          <w:rFonts w:cs="Times New Roman"/>
          <w:szCs w:val="24"/>
        </w:rPr>
        <w:instrText xml:space="preserve"> ADDIN ZOTERO_ITEM CSL_CITATION {"citationID":"Q131rv51","properties":{"formattedCitation":"(Baumeister et al., 2003)","plainCitation":"(Baumeister et al., 2003)","noteIndex":0},"citationItems":[{"id":274,"uris":["http://zotero.org/users/3632044/items/PJEIXIQ5"],"uri":["http://zotero.org/users/3632044/items/PJEIXIQ5"],"itemData":{"id":274,"type":"article-journal","title":"Does high self-esteem cause better performance, interpersonal success, happiness, or healthier lifestyles?","container-title":"Psychological Science in the Public Interest","page":"1-44","volume":"4","issue":"1","source":"SAGE Journals","abstract":"Self-esteem has become a household word. Teachers, parents, therapists, and others have focused efforts on boosting self-esteem, on the assumption that high self-esteem will cause many positive outcomes and benefits—an assumption that is critically evaluated in this review., Appraisal of the effects of self-esteem is complicated by several factors. Because many people with high self-esteem exaggerate their successes and good traits, we emphasize objective measures of outcomes. High self-esteem is also a heterogeneous category, encompassing people who frankly accept their good qualities along with narcissistic, defensive, and conceited individuals., The modest correlations between self-esteem and school performance do not indicate that high self-esteem leads to good performance. Instead, high self-esteem is partly the result of good school performance. Efforts to boost the self-esteem of pupils have not been shown to improve academic performance and may sometimes be counterproductive. Job performance in adults is sometimes related to self-esteem, although the correlations vary widely, and the direction of causality has not been established. Occupational success may boost self-esteem rather than the reverse. Alternatively, self-esteem may be helpful only in some job contexts. Laboratory studies have generally failed to find that self-esteem causes good task performance, with the important exception that high self-esteem facilitates persistence after failure., People high in self-esteem claim to be more likable and attractive, to have better relationships, and to make better impressions on others than people with low self-esteem, but objective measures disconfirm most of these beliefs. Narcissists are charming at first but tend to alienate others eventually. Self-esteem has not been shown to predict the quality or duration of relationships., High self-esteem makes people more willing to speak up in groups and to criticize the group's approach. Leadership does not stem directly from self-esteem, but self-esteem may have indirect effects. Relative to people with low self-esteem, those with high self-esteem show stronger in-group favoritism, which may increase prejudice and discrimination., Neither high nor low self-esteem is a direct cause of violence. Narcissism leads to increased aggression in retaliation for wounded pride. Low self-esteem may contribute to externalizing behavior and delinquency, although some studies have found that there are no effects or that the effect of self-esteem vanishes when other variables are controlled. The highest and lowest rates of cheating and bullying are found in different subcategories of high self-esteem., Self-esteem has a strong relation to happiness. Although the research has not clearly established causation, we are persuaded that high self-esteem does lead to greater happiness. Low self-esteem is more likely than high to lead to depression under some circumstances. Some studies support the buffer hypothesis, which is that high self-esteem mitigates the effects of stress, but other studies come to the opposite conclusion, indicating that the negative effects of low self-esteem are mainly felt in good times. Still others find that high self-esteem leads to happier outcomes regardless of stress or other circumstances., High self-esteem does not prevent children from smoking, drinking, taking drugs, or engaging in early sex. If anything, high self-esteem fosters experimentation, which may increase early sexual activity or drinking, but in general effects of self-esteem are negligible. One important exception is that high self-esteem reduces the chances of bulimia in females., Overall, the benefits of high self-esteem fall into two categories: enhanced initiative and pleasant feelings. We have not found evidence that boosting self-esteem (by therapeutic interventions or school programs) causes benefits. Our findings do not support continued widespread efforts to boost self-esteem in the hope that it will by itself foster improved outcomes. In view of the heterogeneity of high self-esteem, indiscriminate praise might just as easily promote narcissism, with its less desirable consequences. Instead, we recommend using praise to boost self-esteem as a reward for socially desirable behavior and self-improvement.","DOI":"10.1111/1529-1006.01431","ISSN":"1529-1006","journalAbbreviation":"Psychological Science in the Public Interest","language":"en","author":[{"family":"Baumeister","given":"Roy F."},{"family":"Campbell","given":"Jennifer D."},{"family":"Krueger","given":"Joachim I."},{"family":"Vohs","given":"Kathleen D."}],"issued":{"date-parts":[["2003",5,1]]}}}],"schema":"https://github.com/citation-style-language/schema/raw/master/csl-citation.json"} </w:instrText>
      </w:r>
      <w:r w:rsidR="003C2DC6">
        <w:rPr>
          <w:rFonts w:cs="Times New Roman"/>
          <w:szCs w:val="24"/>
        </w:rPr>
        <w:fldChar w:fldCharType="separate"/>
      </w:r>
      <w:r w:rsidR="003C2DC6" w:rsidRPr="003C2DC6">
        <w:rPr>
          <w:rFonts w:cs="Times New Roman"/>
        </w:rPr>
        <w:t>(Baumeister et al., 2003)</w:t>
      </w:r>
      <w:r w:rsidR="003C2DC6">
        <w:rPr>
          <w:rFonts w:cs="Times New Roman"/>
          <w:szCs w:val="24"/>
        </w:rPr>
        <w:fldChar w:fldCharType="end"/>
      </w:r>
      <w:r w:rsidR="008575D4" w:rsidRPr="00B83441">
        <w:rPr>
          <w:rFonts w:cs="Times New Roman"/>
          <w:szCs w:val="24"/>
        </w:rPr>
        <w:t xml:space="preserve">. However, evidence indicates that narcissism and self-esteem are more distinct than </w:t>
      </w:r>
      <w:r w:rsidR="00FC221D">
        <w:rPr>
          <w:rFonts w:cs="Times New Roman"/>
          <w:szCs w:val="24"/>
        </w:rPr>
        <w:t>previously considered</w:t>
      </w:r>
      <w:r w:rsidR="008575D4" w:rsidRPr="00B83441">
        <w:rPr>
          <w:rFonts w:cs="Times New Roman"/>
          <w:szCs w:val="24"/>
        </w:rPr>
        <w:t xml:space="preserve">. It is possible for parents to “help children build a foundation of self-esteem early in life” </w:t>
      </w:r>
      <w:r w:rsidR="008575D4" w:rsidRPr="00B83441">
        <w:rPr>
          <w:rFonts w:cs="Times New Roman"/>
          <w:szCs w:val="24"/>
        </w:rPr>
        <w:fldChar w:fldCharType="begin"/>
      </w:r>
      <w:r w:rsidR="00476C1F">
        <w:rPr>
          <w:rFonts w:cs="Times New Roman"/>
          <w:szCs w:val="24"/>
        </w:rPr>
        <w:instrText xml:space="preserve"> ADDIN ZOTERO_ITEM CSL_CITATION {"citationID":"kncue2nw","properties":{"formattedCitation":"(P. J. Miller &amp; Cho, 2018, p. 63)","plainCitation":"(P. J. Miller &amp; Cho, 2018, p. 63)","dontUpdate":true,"noteIndex":0},"citationItems":[{"id":818,"uris":["http://zotero.org/users/3632044/items/S7LMXX7D"],"uri":["http://zotero.org/users/3632044/items/S7LMXX7D"],"itemData":{"id":818,"type":"book","title":"Self-esteem in time and place: How American families imagine, enact, and personalize a cultural ideal","publisher":"Oxford University Press","publisher-place":"New York, NY","number-of-pages":"321","event-place":"New York, NY","abstract":"The concept of self-esteem is a fixture in the psychological and moral landscape of American society. This is especially true in the arena of childrearing: images and references to self-esteem are ubiquitous in academic, educational, and popular media. Yet, until now, little has been known about what self-esteem means to parents or how self-esteem infiltrates everyday practices. Self-Esteem in Time and Place reveals how self-esteem became a touchstone of American childrearing in the early years of the 21st century. At the heart of this book is the Millennial study, an empirical investigation of diverse families in one Midwestern town. European American, African American, middle-class, and working-class parents of young children embraced self-esteem as a childrearing goal and believed that fostering children's self-esteem was critical to their psychological health and future success. To achieve this goal, they enacted a high maintenance style of childrearing comprised of assiduous monitoring, copious praise, and gentle discipline. These practices differed dramatically from most cultural cases in the ethnographic record. Together, parents and children created an early moment in a child-affirming developmental trajectory. Three-year-olds developed a precocious ability to praise themselves and solicit praise from others. As active participants and inventive agents, children and parents alike engaged in a process of personalization, nuancing their views in light of their social positioning and infusing normative ideas and practices with personal significance. The result is an account of unparalleled depth and nuance that situates childrearing and self-esteem in time and place, traces its roots to 19th century visionaries, and identifies the complex, multi-layered contexts from which this enduring cultural ideal derives its meanings.","ISBN":"978-0-19-995972-3","language":"en","author":[{"family":"Miller","given":"Peggy J."},{"family":"Cho","given":"Grace E."}],"issued":{"date-parts":[["2018"]]}},"locator":"63"}],"schema":"https://github.com/citation-style-language/schema/raw/master/csl-citation.json"} </w:instrText>
      </w:r>
      <w:r w:rsidR="008575D4" w:rsidRPr="00B83441">
        <w:rPr>
          <w:rFonts w:cs="Times New Roman"/>
          <w:szCs w:val="24"/>
        </w:rPr>
        <w:fldChar w:fldCharType="separate"/>
      </w:r>
      <w:r w:rsidR="00EE1E05" w:rsidRPr="00EE1E05">
        <w:rPr>
          <w:rFonts w:cs="Times New Roman"/>
        </w:rPr>
        <w:t>(Miller &amp; Cho, 2018, p. 63)</w:t>
      </w:r>
      <w:r w:rsidR="008575D4" w:rsidRPr="00B83441">
        <w:rPr>
          <w:rFonts w:cs="Times New Roman"/>
          <w:szCs w:val="24"/>
        </w:rPr>
        <w:fldChar w:fldCharType="end"/>
      </w:r>
      <w:r w:rsidR="008575D4" w:rsidRPr="00B83441">
        <w:rPr>
          <w:rFonts w:cs="Times New Roman"/>
          <w:szCs w:val="24"/>
        </w:rPr>
        <w:t xml:space="preserve"> without breeding narcissism. We hope that </w:t>
      </w:r>
      <w:r w:rsidR="007D7C72">
        <w:rPr>
          <w:rFonts w:cs="Times New Roman"/>
          <w:szCs w:val="24"/>
        </w:rPr>
        <w:t xml:space="preserve">the tripartite </w:t>
      </w:r>
      <w:r w:rsidR="008575D4" w:rsidRPr="00B83441">
        <w:rPr>
          <w:rFonts w:cs="Times New Roman"/>
          <w:szCs w:val="24"/>
        </w:rPr>
        <w:t xml:space="preserve">model </w:t>
      </w:r>
      <w:r w:rsidR="001153C1">
        <w:rPr>
          <w:rFonts w:cs="Times New Roman"/>
          <w:szCs w:val="24"/>
        </w:rPr>
        <w:t>supplies</w:t>
      </w:r>
      <w:r w:rsidR="007D7C72">
        <w:rPr>
          <w:rFonts w:cs="Times New Roman"/>
          <w:szCs w:val="24"/>
        </w:rPr>
        <w:t xml:space="preserve"> a</w:t>
      </w:r>
      <w:r w:rsidR="008575D4" w:rsidRPr="00B83441">
        <w:rPr>
          <w:rFonts w:cs="Times New Roman"/>
          <w:szCs w:val="24"/>
        </w:rPr>
        <w:t xml:space="preserve"> framework for </w:t>
      </w:r>
      <w:r w:rsidR="00E45135">
        <w:rPr>
          <w:rFonts w:cs="Times New Roman"/>
          <w:szCs w:val="24"/>
        </w:rPr>
        <w:t>raising</w:t>
      </w:r>
      <w:r w:rsidR="006F3628" w:rsidRPr="00B83441">
        <w:rPr>
          <w:rFonts w:cs="Times New Roman"/>
          <w:szCs w:val="24"/>
        </w:rPr>
        <w:t xml:space="preserve"> self-esteem</w:t>
      </w:r>
      <w:r w:rsidR="00DA1FAF">
        <w:rPr>
          <w:rFonts w:cs="Times New Roman"/>
          <w:szCs w:val="24"/>
        </w:rPr>
        <w:t xml:space="preserve"> </w:t>
      </w:r>
      <w:r w:rsidR="006F3628" w:rsidRPr="00B83441">
        <w:rPr>
          <w:rFonts w:cs="Times New Roman"/>
          <w:szCs w:val="24"/>
        </w:rPr>
        <w:t>effectively.</w:t>
      </w:r>
      <w:r w:rsidR="004921BB" w:rsidRPr="00B83441">
        <w:rPr>
          <w:rFonts w:cs="Times New Roman"/>
          <w:szCs w:val="24"/>
        </w:rPr>
        <w:br w:type="page"/>
      </w:r>
    </w:p>
    <w:p w14:paraId="43775733" w14:textId="1BDB4E9C" w:rsidR="006C5E7E" w:rsidRDefault="006C5E7E" w:rsidP="00B83441">
      <w:pPr>
        <w:spacing w:line="480" w:lineRule="auto"/>
        <w:rPr>
          <w:rFonts w:cs="Times New Roman"/>
          <w:i/>
          <w:iCs/>
          <w:szCs w:val="24"/>
        </w:rPr>
      </w:pPr>
      <w:r>
        <w:rPr>
          <w:rFonts w:cs="Times New Roman"/>
          <w:i/>
          <w:iCs/>
          <w:noProof/>
          <w:szCs w:val="24"/>
          <w:lang w:val="en-GB" w:eastAsia="en-GB"/>
        </w:rPr>
        <w:drawing>
          <wp:inline distT="0" distB="0" distL="0" distR="0" wp14:anchorId="1DD1DFCB" wp14:editId="602A42F4">
            <wp:extent cx="5250180" cy="319278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50180" cy="3192780"/>
                    </a:xfrm>
                    <a:prstGeom prst="rect">
                      <a:avLst/>
                    </a:prstGeom>
                    <a:noFill/>
                    <a:ln>
                      <a:noFill/>
                    </a:ln>
                  </pic:spPr>
                </pic:pic>
              </a:graphicData>
            </a:graphic>
          </wp:inline>
        </w:drawing>
      </w:r>
    </w:p>
    <w:p w14:paraId="1E79244E" w14:textId="50E5847E" w:rsidR="00023353" w:rsidRPr="00B83441" w:rsidRDefault="00023353" w:rsidP="006F7AFA">
      <w:pPr>
        <w:spacing w:after="0" w:line="480" w:lineRule="exact"/>
        <w:rPr>
          <w:rFonts w:cs="Times New Roman"/>
          <w:szCs w:val="24"/>
        </w:rPr>
      </w:pPr>
      <w:r w:rsidRPr="00D51031">
        <w:rPr>
          <w:rFonts w:cs="Times New Roman"/>
          <w:i/>
          <w:iCs/>
          <w:szCs w:val="24"/>
        </w:rPr>
        <w:t>Figure 1</w:t>
      </w:r>
      <w:r w:rsidRPr="00B83441">
        <w:rPr>
          <w:rFonts w:cs="Times New Roman"/>
          <w:szCs w:val="24"/>
        </w:rPr>
        <w:t xml:space="preserve">. </w:t>
      </w:r>
      <w:r w:rsidR="009139BE">
        <w:rPr>
          <w:rFonts w:cs="Times New Roman"/>
          <w:szCs w:val="24"/>
        </w:rPr>
        <w:t>This figure presents the h</w:t>
      </w:r>
      <w:r w:rsidRPr="00B83441">
        <w:rPr>
          <w:rFonts w:cs="Times New Roman"/>
          <w:szCs w:val="24"/>
        </w:rPr>
        <w:t xml:space="preserve">ypothesized pillars of </w:t>
      </w:r>
      <w:r w:rsidR="006C5E7E">
        <w:rPr>
          <w:rFonts w:cs="Times New Roman"/>
          <w:szCs w:val="24"/>
        </w:rPr>
        <w:t>self-esteem</w:t>
      </w:r>
      <w:r w:rsidR="009139BE">
        <w:rPr>
          <w:rFonts w:cs="Times New Roman"/>
          <w:szCs w:val="24"/>
        </w:rPr>
        <w:t xml:space="preserve"> (left) and </w:t>
      </w:r>
      <w:r w:rsidR="006C5E7E">
        <w:rPr>
          <w:rFonts w:cs="Times New Roman"/>
          <w:szCs w:val="24"/>
        </w:rPr>
        <w:t xml:space="preserve">narcissism </w:t>
      </w:r>
      <w:r w:rsidR="009139BE">
        <w:rPr>
          <w:rFonts w:cs="Times New Roman"/>
          <w:szCs w:val="24"/>
        </w:rPr>
        <w:t>(right), as well as the socialization experiences hypothesized to cultivate them.</w:t>
      </w:r>
      <w:r w:rsidR="00550860">
        <w:rPr>
          <w:rFonts w:cs="Times New Roman"/>
          <w:szCs w:val="24"/>
        </w:rPr>
        <w:t xml:space="preserve"> The </w:t>
      </w:r>
      <w:r w:rsidR="00E278BC">
        <w:rPr>
          <w:rFonts w:cs="Times New Roman"/>
          <w:szCs w:val="24"/>
        </w:rPr>
        <w:t>circles</w:t>
      </w:r>
      <w:r w:rsidR="00252E14">
        <w:rPr>
          <w:rFonts w:cs="Times New Roman"/>
          <w:szCs w:val="24"/>
        </w:rPr>
        <w:t>’</w:t>
      </w:r>
      <w:r w:rsidR="00E278BC">
        <w:rPr>
          <w:rFonts w:cs="Times New Roman"/>
          <w:szCs w:val="24"/>
        </w:rPr>
        <w:t xml:space="preserve"> overlap </w:t>
      </w:r>
      <w:r w:rsidR="00252E14">
        <w:rPr>
          <w:rFonts w:cs="Times New Roman"/>
          <w:szCs w:val="24"/>
        </w:rPr>
        <w:t>reflects</w:t>
      </w:r>
      <w:r w:rsidR="00E278BC">
        <w:rPr>
          <w:rFonts w:cs="Times New Roman"/>
          <w:szCs w:val="24"/>
        </w:rPr>
        <w:t xml:space="preserve"> the weak but positive correlation between </w:t>
      </w:r>
      <w:r w:rsidR="006C5E7E">
        <w:rPr>
          <w:rFonts w:cs="Times New Roman"/>
          <w:szCs w:val="24"/>
        </w:rPr>
        <w:t>self-esteem and narcissism.</w:t>
      </w:r>
    </w:p>
    <w:p w14:paraId="7FFFDA90" w14:textId="77777777" w:rsidR="00023353" w:rsidRPr="00B83441" w:rsidRDefault="00023353" w:rsidP="006F7AFA">
      <w:pPr>
        <w:spacing w:after="0" w:line="480" w:lineRule="exact"/>
        <w:rPr>
          <w:rFonts w:cs="Times New Roman"/>
          <w:szCs w:val="24"/>
        </w:rPr>
      </w:pPr>
      <w:r w:rsidRPr="00B83441">
        <w:rPr>
          <w:rFonts w:cs="Times New Roman"/>
          <w:szCs w:val="24"/>
        </w:rPr>
        <w:br w:type="page"/>
      </w:r>
    </w:p>
    <w:p w14:paraId="2BDE7DD4" w14:textId="771BC920" w:rsidR="003A658F" w:rsidRPr="00866A1D" w:rsidRDefault="003A658F" w:rsidP="006F7AFA">
      <w:pPr>
        <w:pStyle w:val="Bibliography"/>
        <w:spacing w:line="480" w:lineRule="exact"/>
        <w:ind w:left="0"/>
        <w:jc w:val="center"/>
        <w:rPr>
          <w:rFonts w:cs="Times New Roman"/>
          <w:szCs w:val="24"/>
          <w:lang w:val="pt-PT"/>
        </w:rPr>
      </w:pPr>
      <w:r w:rsidRPr="00866A1D">
        <w:rPr>
          <w:rFonts w:cs="Times New Roman"/>
          <w:szCs w:val="24"/>
          <w:lang w:val="pt-PT"/>
        </w:rPr>
        <w:t>References</w:t>
      </w:r>
    </w:p>
    <w:p w14:paraId="28BFB61C" w14:textId="54597540" w:rsidR="00AE557B" w:rsidRPr="00AE557B" w:rsidRDefault="00E3112D" w:rsidP="006F7AFA">
      <w:pPr>
        <w:pStyle w:val="Bibliography"/>
        <w:spacing w:line="480" w:lineRule="exact"/>
        <w:ind w:left="0"/>
        <w:rPr>
          <w:rFonts w:cs="Times New Roman"/>
        </w:rPr>
      </w:pPr>
      <w:r>
        <w:fldChar w:fldCharType="begin"/>
      </w:r>
      <w:r w:rsidR="00AE557B" w:rsidRPr="00866A1D">
        <w:rPr>
          <w:lang w:val="pt-PT"/>
        </w:rPr>
        <w:instrText xml:space="preserve"> ADDIN ZOTERO_BIBL {"uncited":[],"omitted":[],"custom":[]} CSL_BIBLIOGRAPHY </w:instrText>
      </w:r>
      <w:r>
        <w:fldChar w:fldCharType="separate"/>
      </w:r>
      <w:r w:rsidR="00AE557B" w:rsidRPr="00866A1D">
        <w:rPr>
          <w:rFonts w:cs="Times New Roman"/>
          <w:lang w:val="pt-PT"/>
        </w:rPr>
        <w:t xml:space="preserve">Assor, A., &amp; Tal, K. (2012). </w:t>
      </w:r>
      <w:r w:rsidR="00AE557B" w:rsidRPr="00AE557B">
        <w:rPr>
          <w:rFonts w:cs="Times New Roman"/>
        </w:rPr>
        <w:t xml:space="preserve">When parents’ affection depends on child’s achievement: Parental conditional positive regard, self-aggrandizement, shame and coping in adolescents. </w:t>
      </w:r>
      <w:r w:rsidR="00AE557B" w:rsidRPr="00AE557B">
        <w:rPr>
          <w:rFonts w:cs="Times New Roman"/>
          <w:i/>
          <w:iCs/>
        </w:rPr>
        <w:t>Journal of Adolescence</w:t>
      </w:r>
      <w:r w:rsidR="00AE557B" w:rsidRPr="00AE557B">
        <w:rPr>
          <w:rFonts w:cs="Times New Roman"/>
        </w:rPr>
        <w:t xml:space="preserve">, </w:t>
      </w:r>
      <w:r w:rsidR="00AE557B" w:rsidRPr="00AE557B">
        <w:rPr>
          <w:rFonts w:cs="Times New Roman"/>
          <w:i/>
          <w:iCs/>
        </w:rPr>
        <w:t>35</w:t>
      </w:r>
      <w:r w:rsidR="00AE557B" w:rsidRPr="00AE557B">
        <w:rPr>
          <w:rFonts w:cs="Times New Roman"/>
        </w:rPr>
        <w:t xml:space="preserve">, 249–260. </w:t>
      </w:r>
      <w:r w:rsidR="007537CD">
        <w:rPr>
          <w:rFonts w:cs="Times New Roman"/>
        </w:rPr>
        <w:t>doi:</w:t>
      </w:r>
      <w:r w:rsidR="00AE557B" w:rsidRPr="00AE557B">
        <w:rPr>
          <w:rFonts w:cs="Times New Roman"/>
        </w:rPr>
        <w:t>10.1016/j.adolescence.2011.10.004</w:t>
      </w:r>
    </w:p>
    <w:p w14:paraId="5DBA26F0" w14:textId="5EF80F77" w:rsidR="00AE557B" w:rsidRPr="00AE557B" w:rsidRDefault="00AE557B" w:rsidP="006F7AFA">
      <w:pPr>
        <w:pStyle w:val="Bibliography"/>
        <w:spacing w:line="480" w:lineRule="exact"/>
        <w:ind w:left="0"/>
        <w:rPr>
          <w:rFonts w:cs="Times New Roman"/>
        </w:rPr>
      </w:pPr>
      <w:r w:rsidRPr="00AE557B">
        <w:rPr>
          <w:rFonts w:cs="Times New Roman"/>
        </w:rPr>
        <w:t xml:space="preserve">Barry, C. T., &amp; Malkin, M. L. (2010). The relation between adolescent narcissism and internalizing problems depends on the conceptualization of narcissism. </w:t>
      </w:r>
      <w:r w:rsidRPr="00AE557B">
        <w:rPr>
          <w:rFonts w:cs="Times New Roman"/>
          <w:i/>
          <w:iCs/>
        </w:rPr>
        <w:t>Journal of Research in Personality</w:t>
      </w:r>
      <w:r w:rsidRPr="00AE557B">
        <w:rPr>
          <w:rFonts w:cs="Times New Roman"/>
        </w:rPr>
        <w:t xml:space="preserve">, </w:t>
      </w:r>
      <w:r w:rsidRPr="00AE557B">
        <w:rPr>
          <w:rFonts w:cs="Times New Roman"/>
          <w:i/>
          <w:iCs/>
        </w:rPr>
        <w:t>44</w:t>
      </w:r>
      <w:r w:rsidRPr="00AE557B">
        <w:rPr>
          <w:rFonts w:cs="Times New Roman"/>
        </w:rPr>
        <w:t xml:space="preserve">, 684–690. </w:t>
      </w:r>
      <w:r w:rsidR="007537CD">
        <w:rPr>
          <w:rFonts w:cs="Times New Roman"/>
        </w:rPr>
        <w:t>doi:</w:t>
      </w:r>
      <w:r w:rsidRPr="00AE557B">
        <w:rPr>
          <w:rFonts w:cs="Times New Roman"/>
        </w:rPr>
        <w:t>10.1016/j.jrp.2010.09.001</w:t>
      </w:r>
    </w:p>
    <w:p w14:paraId="4974AC10" w14:textId="113C8F9A" w:rsidR="00AE557B" w:rsidRPr="00AE557B" w:rsidRDefault="00AE557B" w:rsidP="006F7AFA">
      <w:pPr>
        <w:pStyle w:val="Bibliography"/>
        <w:spacing w:line="480" w:lineRule="exact"/>
        <w:ind w:left="0"/>
        <w:rPr>
          <w:rFonts w:cs="Times New Roman"/>
        </w:rPr>
      </w:pPr>
      <w:r w:rsidRPr="00AE557B">
        <w:rPr>
          <w:rFonts w:cs="Times New Roman"/>
        </w:rPr>
        <w:t xml:space="preserve">Baumeister, R. F., Campbell, J. D., Krueger, J. I., &amp; Vohs, K. D. (2003). Does high self-esteem cause better performance, interpersonal success, happiness, or healthier lifestyles? </w:t>
      </w:r>
      <w:r w:rsidRPr="00AE557B">
        <w:rPr>
          <w:rFonts w:cs="Times New Roman"/>
          <w:i/>
          <w:iCs/>
        </w:rPr>
        <w:t>Psychological Science in the Public Interest</w:t>
      </w:r>
      <w:r w:rsidRPr="00AE557B">
        <w:rPr>
          <w:rFonts w:cs="Times New Roman"/>
        </w:rPr>
        <w:t xml:space="preserve">, </w:t>
      </w:r>
      <w:r w:rsidRPr="00AE557B">
        <w:rPr>
          <w:rFonts w:cs="Times New Roman"/>
          <w:i/>
          <w:iCs/>
        </w:rPr>
        <w:t>4</w:t>
      </w:r>
      <w:r w:rsidRPr="00AE557B">
        <w:rPr>
          <w:rFonts w:cs="Times New Roman"/>
        </w:rPr>
        <w:t xml:space="preserve">, 1–44. </w:t>
      </w:r>
      <w:r w:rsidR="007537CD">
        <w:rPr>
          <w:rFonts w:cs="Times New Roman"/>
        </w:rPr>
        <w:t>doi:</w:t>
      </w:r>
      <w:r w:rsidRPr="00AE557B">
        <w:rPr>
          <w:rFonts w:cs="Times New Roman"/>
        </w:rPr>
        <w:t>10.1111/1529-1006.01431</w:t>
      </w:r>
    </w:p>
    <w:p w14:paraId="1BF9CAB7" w14:textId="35021BB4" w:rsidR="00AE557B" w:rsidRPr="00AE557B" w:rsidRDefault="00AE557B" w:rsidP="006F7AFA">
      <w:pPr>
        <w:pStyle w:val="Bibliography"/>
        <w:spacing w:line="480" w:lineRule="exact"/>
        <w:ind w:left="0"/>
        <w:rPr>
          <w:rFonts w:cs="Times New Roman"/>
        </w:rPr>
      </w:pPr>
      <w:r w:rsidRPr="00AE557B">
        <w:rPr>
          <w:rFonts w:cs="Times New Roman"/>
        </w:rPr>
        <w:t xml:space="preserve">Bernstein, D. P., Cohen, P., Velez, C. N., Schwab-Stone, M., Siever, L. J., &amp; Shinsato, L. (1993). Prevalence and stability of the DSM-III-R personality disorders in a community-based survey of adolescents. </w:t>
      </w:r>
      <w:r w:rsidRPr="00AE557B">
        <w:rPr>
          <w:rFonts w:cs="Times New Roman"/>
          <w:i/>
          <w:iCs/>
        </w:rPr>
        <w:t>The American Journal of Psychiatry</w:t>
      </w:r>
      <w:r w:rsidRPr="00AE557B">
        <w:rPr>
          <w:rFonts w:cs="Times New Roman"/>
        </w:rPr>
        <w:t xml:space="preserve">, </w:t>
      </w:r>
      <w:r w:rsidRPr="00AE557B">
        <w:rPr>
          <w:rFonts w:cs="Times New Roman"/>
          <w:i/>
          <w:iCs/>
        </w:rPr>
        <w:t>150</w:t>
      </w:r>
      <w:r w:rsidRPr="00AE557B">
        <w:rPr>
          <w:rFonts w:cs="Times New Roman"/>
        </w:rPr>
        <w:t xml:space="preserve">, 1237–1243. </w:t>
      </w:r>
      <w:r w:rsidR="007537CD">
        <w:rPr>
          <w:rFonts w:cs="Times New Roman"/>
        </w:rPr>
        <w:t>doi:</w:t>
      </w:r>
      <w:r w:rsidRPr="00AE557B">
        <w:rPr>
          <w:rFonts w:cs="Times New Roman"/>
        </w:rPr>
        <w:t>10.1176/ajp.150.8.1237</w:t>
      </w:r>
    </w:p>
    <w:p w14:paraId="58E28D58" w14:textId="7656B0DA" w:rsidR="00AE557B" w:rsidRPr="00AE557B" w:rsidRDefault="00AE557B" w:rsidP="006F7AFA">
      <w:pPr>
        <w:pStyle w:val="Bibliography"/>
        <w:spacing w:line="480" w:lineRule="exact"/>
        <w:ind w:left="0"/>
        <w:rPr>
          <w:rFonts w:cs="Times New Roman"/>
        </w:rPr>
      </w:pPr>
      <w:r w:rsidRPr="00AE557B">
        <w:rPr>
          <w:rFonts w:cs="Times New Roman"/>
        </w:rPr>
        <w:t xml:space="preserve">Bleiberg, E. (1984). Narcissistic disorders in children. A developmental approach to diagnosis. </w:t>
      </w:r>
      <w:r w:rsidRPr="00AE557B">
        <w:rPr>
          <w:rFonts w:cs="Times New Roman"/>
          <w:i/>
          <w:iCs/>
        </w:rPr>
        <w:t>Bulletin of the Menninger Clinic</w:t>
      </w:r>
      <w:r w:rsidRPr="00AE557B">
        <w:rPr>
          <w:rFonts w:cs="Times New Roman"/>
        </w:rPr>
        <w:t xml:space="preserve">, </w:t>
      </w:r>
      <w:r w:rsidRPr="00AE557B">
        <w:rPr>
          <w:rFonts w:cs="Times New Roman"/>
          <w:i/>
          <w:iCs/>
        </w:rPr>
        <w:t>48</w:t>
      </w:r>
      <w:r w:rsidRPr="00AE557B">
        <w:rPr>
          <w:rFonts w:cs="Times New Roman"/>
        </w:rPr>
        <w:t>, 501–517.</w:t>
      </w:r>
    </w:p>
    <w:p w14:paraId="06555206" w14:textId="2F64F1EC" w:rsidR="00AE557B" w:rsidRPr="00AE557B" w:rsidRDefault="00AE557B" w:rsidP="006F7AFA">
      <w:pPr>
        <w:pStyle w:val="Bibliography"/>
        <w:spacing w:line="480" w:lineRule="exact"/>
        <w:ind w:left="0"/>
        <w:rPr>
          <w:rFonts w:cs="Times New Roman"/>
        </w:rPr>
      </w:pPr>
      <w:r w:rsidRPr="00AE557B">
        <w:rPr>
          <w:rFonts w:cs="Times New Roman"/>
        </w:rPr>
        <w:t xml:space="preserve">Bosson, J. K., Lakey, C. E., Campbell, W. K., Zeigler‐Hill, V., Jordan, C. H., &amp; Kernis, M. H. (2008). Untangling the links between narcissism and self-esteem: A theoretical and empirical review. </w:t>
      </w:r>
      <w:r w:rsidRPr="00AE557B">
        <w:rPr>
          <w:rFonts w:cs="Times New Roman"/>
          <w:i/>
          <w:iCs/>
        </w:rPr>
        <w:t>Social and Personality Psychology Compass</w:t>
      </w:r>
      <w:r w:rsidRPr="00AE557B">
        <w:rPr>
          <w:rFonts w:cs="Times New Roman"/>
        </w:rPr>
        <w:t xml:space="preserve">, </w:t>
      </w:r>
      <w:r w:rsidRPr="00AE557B">
        <w:rPr>
          <w:rFonts w:cs="Times New Roman"/>
          <w:i/>
          <w:iCs/>
        </w:rPr>
        <w:t>2</w:t>
      </w:r>
      <w:r w:rsidRPr="00AE557B">
        <w:rPr>
          <w:rFonts w:cs="Times New Roman"/>
        </w:rPr>
        <w:t xml:space="preserve">, 1415–1439. </w:t>
      </w:r>
      <w:r w:rsidR="007537CD">
        <w:rPr>
          <w:rFonts w:cs="Times New Roman"/>
        </w:rPr>
        <w:t>doi:</w:t>
      </w:r>
      <w:r w:rsidRPr="00AE557B">
        <w:rPr>
          <w:rFonts w:cs="Times New Roman"/>
        </w:rPr>
        <w:t>10.1111/j.1751-9004.2008.00089.x</w:t>
      </w:r>
    </w:p>
    <w:p w14:paraId="1238569F" w14:textId="780AF249" w:rsidR="00AE557B" w:rsidRPr="00AE557B" w:rsidRDefault="00AE557B" w:rsidP="006F7AFA">
      <w:pPr>
        <w:pStyle w:val="Bibliography"/>
        <w:spacing w:line="480" w:lineRule="exact"/>
        <w:ind w:left="0"/>
        <w:rPr>
          <w:rFonts w:cs="Times New Roman"/>
        </w:rPr>
      </w:pPr>
      <w:r w:rsidRPr="00AE557B">
        <w:rPr>
          <w:rFonts w:cs="Times New Roman"/>
        </w:rPr>
        <w:t xml:space="preserve">Brummelman, E., Nelemans, S. A., Thomaes, S., &amp; Orobio de Castro, B. (2017). When parents’ praise inflates, children’s self-esteem deflates. </w:t>
      </w:r>
      <w:r w:rsidRPr="00AE557B">
        <w:rPr>
          <w:rFonts w:cs="Times New Roman"/>
          <w:i/>
          <w:iCs/>
        </w:rPr>
        <w:t>Child Development</w:t>
      </w:r>
      <w:r w:rsidRPr="00AE557B">
        <w:rPr>
          <w:rFonts w:cs="Times New Roman"/>
        </w:rPr>
        <w:t xml:space="preserve">, </w:t>
      </w:r>
      <w:r w:rsidRPr="00AE557B">
        <w:rPr>
          <w:rFonts w:cs="Times New Roman"/>
          <w:i/>
          <w:iCs/>
        </w:rPr>
        <w:t>88</w:t>
      </w:r>
      <w:r w:rsidRPr="00AE557B">
        <w:rPr>
          <w:rFonts w:cs="Times New Roman"/>
        </w:rPr>
        <w:t xml:space="preserve">, 1799–1809. </w:t>
      </w:r>
      <w:r w:rsidR="007537CD">
        <w:rPr>
          <w:rFonts w:cs="Times New Roman"/>
        </w:rPr>
        <w:t>doi:</w:t>
      </w:r>
      <w:r w:rsidRPr="00AE557B">
        <w:rPr>
          <w:rFonts w:cs="Times New Roman"/>
        </w:rPr>
        <w:t>10.1111/cdev.12936</w:t>
      </w:r>
    </w:p>
    <w:p w14:paraId="165FCC35" w14:textId="64271818" w:rsidR="00AE557B" w:rsidRPr="00AE557B" w:rsidRDefault="00AE557B" w:rsidP="006F7AFA">
      <w:pPr>
        <w:pStyle w:val="Bibliography"/>
        <w:spacing w:line="480" w:lineRule="exact"/>
        <w:ind w:left="0"/>
        <w:rPr>
          <w:rFonts w:cs="Times New Roman"/>
        </w:rPr>
      </w:pPr>
      <w:r w:rsidRPr="007642A4">
        <w:rPr>
          <w:rFonts w:cs="Times New Roman"/>
          <w:lang w:val="nl-NL"/>
        </w:rPr>
        <w:t xml:space="preserve">Brummelman, E., Nikolić, M., &amp; Bögels, S. M. (2018). </w:t>
      </w:r>
      <w:r w:rsidRPr="00AE557B">
        <w:rPr>
          <w:rFonts w:cs="Times New Roman"/>
        </w:rPr>
        <w:t xml:space="preserve">What’s in a blush? Physiological blushing reveals narcissistic children’s social-evaluative concerns. </w:t>
      </w:r>
      <w:r w:rsidRPr="00AE557B">
        <w:rPr>
          <w:rFonts w:cs="Times New Roman"/>
          <w:i/>
          <w:iCs/>
        </w:rPr>
        <w:t>Psychophysiology</w:t>
      </w:r>
      <w:r w:rsidRPr="00AE557B">
        <w:rPr>
          <w:rFonts w:cs="Times New Roman"/>
        </w:rPr>
        <w:t xml:space="preserve">, </w:t>
      </w:r>
      <w:r w:rsidRPr="00AE557B">
        <w:rPr>
          <w:rFonts w:cs="Times New Roman"/>
          <w:i/>
          <w:iCs/>
        </w:rPr>
        <w:t>55</w:t>
      </w:r>
      <w:r w:rsidRPr="00AE557B">
        <w:rPr>
          <w:rFonts w:cs="Times New Roman"/>
        </w:rPr>
        <w:t xml:space="preserve">, e13201. </w:t>
      </w:r>
      <w:r w:rsidR="007537CD">
        <w:rPr>
          <w:rFonts w:cs="Times New Roman"/>
        </w:rPr>
        <w:t>doi:</w:t>
      </w:r>
      <w:r w:rsidRPr="00AE557B">
        <w:rPr>
          <w:rFonts w:cs="Times New Roman"/>
        </w:rPr>
        <w:t>10.1111/psyp.13201</w:t>
      </w:r>
    </w:p>
    <w:p w14:paraId="7429DACD" w14:textId="49736F63" w:rsidR="00AE557B" w:rsidRPr="00AE557B" w:rsidRDefault="00AE557B" w:rsidP="006F7AFA">
      <w:pPr>
        <w:pStyle w:val="Bibliography"/>
        <w:spacing w:line="480" w:lineRule="exact"/>
        <w:ind w:left="0"/>
        <w:rPr>
          <w:rFonts w:cs="Times New Roman"/>
        </w:rPr>
      </w:pPr>
      <w:r w:rsidRPr="00AE557B">
        <w:rPr>
          <w:rFonts w:cs="Times New Roman"/>
        </w:rPr>
        <w:t xml:space="preserve">Brummelman, E., Thomaes, S., Nelemans, S. A., Orobio de Castro, B., &amp; Bushman, B. J. (2015). My child is God’s gift to humanity: Development and validation of the Parental Overvaluation Scale (POS). </w:t>
      </w:r>
      <w:r w:rsidRPr="00AE557B">
        <w:rPr>
          <w:rFonts w:cs="Times New Roman"/>
          <w:i/>
          <w:iCs/>
        </w:rPr>
        <w:t>Journal of Personality and Social Psychology</w:t>
      </w:r>
      <w:r w:rsidRPr="00AE557B">
        <w:rPr>
          <w:rFonts w:cs="Times New Roman"/>
        </w:rPr>
        <w:t xml:space="preserve">, </w:t>
      </w:r>
      <w:r w:rsidRPr="00AE557B">
        <w:rPr>
          <w:rFonts w:cs="Times New Roman"/>
          <w:i/>
          <w:iCs/>
        </w:rPr>
        <w:t>108</w:t>
      </w:r>
      <w:r w:rsidRPr="00AE557B">
        <w:rPr>
          <w:rFonts w:cs="Times New Roman"/>
        </w:rPr>
        <w:t xml:space="preserve">, 665–679. </w:t>
      </w:r>
      <w:r w:rsidR="007537CD">
        <w:rPr>
          <w:rFonts w:cs="Times New Roman"/>
        </w:rPr>
        <w:t>doi:</w:t>
      </w:r>
      <w:r w:rsidRPr="00AE557B">
        <w:rPr>
          <w:rFonts w:cs="Times New Roman"/>
        </w:rPr>
        <w:t>10.1037/pspp0000012</w:t>
      </w:r>
    </w:p>
    <w:p w14:paraId="04BBEA9B" w14:textId="2A0633BD" w:rsidR="00AE557B" w:rsidRPr="00AE557B" w:rsidRDefault="00AE557B" w:rsidP="006F7AFA">
      <w:pPr>
        <w:pStyle w:val="Bibliography"/>
        <w:spacing w:line="480" w:lineRule="exact"/>
        <w:ind w:left="0"/>
        <w:rPr>
          <w:rFonts w:cs="Times New Roman"/>
        </w:rPr>
      </w:pPr>
      <w:r w:rsidRPr="00AE557B">
        <w:rPr>
          <w:rFonts w:cs="Times New Roman"/>
        </w:rPr>
        <w:t xml:space="preserve">Brummelman, E., Thomaes, S., Nelemans, S. A., Orobio de Castro, B., Overbeek, G., &amp; Bushman, B. J. (2015). Origins of narcissism in children. </w:t>
      </w:r>
      <w:r w:rsidRPr="00AE557B">
        <w:rPr>
          <w:rFonts w:cs="Times New Roman"/>
          <w:i/>
          <w:iCs/>
        </w:rPr>
        <w:t>Proceedings of the National Academy of Sciences, USA</w:t>
      </w:r>
      <w:r w:rsidRPr="00AE557B">
        <w:rPr>
          <w:rFonts w:cs="Times New Roman"/>
        </w:rPr>
        <w:t xml:space="preserve">, </w:t>
      </w:r>
      <w:r w:rsidRPr="00AE557B">
        <w:rPr>
          <w:rFonts w:cs="Times New Roman"/>
          <w:i/>
          <w:iCs/>
        </w:rPr>
        <w:t>112</w:t>
      </w:r>
      <w:r w:rsidRPr="00AE557B">
        <w:rPr>
          <w:rFonts w:cs="Times New Roman"/>
        </w:rPr>
        <w:t xml:space="preserve">, 3659–3662. </w:t>
      </w:r>
      <w:r w:rsidR="007537CD">
        <w:rPr>
          <w:rFonts w:cs="Times New Roman"/>
        </w:rPr>
        <w:t>doi:</w:t>
      </w:r>
      <w:r w:rsidRPr="00AE557B">
        <w:rPr>
          <w:rFonts w:cs="Times New Roman"/>
        </w:rPr>
        <w:t>10.1073/pnas.1420870112</w:t>
      </w:r>
    </w:p>
    <w:p w14:paraId="3823E0A6" w14:textId="32678699" w:rsidR="00AE557B" w:rsidRPr="00AE557B" w:rsidRDefault="00AE557B" w:rsidP="006F7AFA">
      <w:pPr>
        <w:pStyle w:val="Bibliography"/>
        <w:spacing w:line="480" w:lineRule="exact"/>
        <w:ind w:left="0"/>
        <w:rPr>
          <w:rFonts w:cs="Times New Roman"/>
        </w:rPr>
      </w:pPr>
      <w:r w:rsidRPr="00AE557B">
        <w:rPr>
          <w:rFonts w:cs="Times New Roman"/>
        </w:rPr>
        <w:t xml:space="preserve">Brummelman, E., Thomaes, S., &amp; Sedikides, C. (2016). Separating narcissism from self-esteem. </w:t>
      </w:r>
      <w:r w:rsidRPr="00AE557B">
        <w:rPr>
          <w:rFonts w:cs="Times New Roman"/>
          <w:i/>
          <w:iCs/>
        </w:rPr>
        <w:t>Current Directions in Psychological Science</w:t>
      </w:r>
      <w:r w:rsidRPr="00AE557B">
        <w:rPr>
          <w:rFonts w:cs="Times New Roman"/>
        </w:rPr>
        <w:t xml:space="preserve">, </w:t>
      </w:r>
      <w:r w:rsidRPr="00AE557B">
        <w:rPr>
          <w:rFonts w:cs="Times New Roman"/>
          <w:i/>
          <w:iCs/>
        </w:rPr>
        <w:t>25</w:t>
      </w:r>
      <w:r w:rsidRPr="00AE557B">
        <w:rPr>
          <w:rFonts w:cs="Times New Roman"/>
        </w:rPr>
        <w:t xml:space="preserve">, 8–13. </w:t>
      </w:r>
      <w:r w:rsidR="007537CD">
        <w:rPr>
          <w:rFonts w:cs="Times New Roman"/>
        </w:rPr>
        <w:t>doi:</w:t>
      </w:r>
      <w:r w:rsidRPr="00AE557B">
        <w:rPr>
          <w:rFonts w:cs="Times New Roman"/>
        </w:rPr>
        <w:t>10.1177/0963721415619737</w:t>
      </w:r>
    </w:p>
    <w:p w14:paraId="536E1DD0" w14:textId="4DAD0B53" w:rsidR="00AE557B" w:rsidRPr="00AE557B" w:rsidRDefault="00AE557B" w:rsidP="006F7AFA">
      <w:pPr>
        <w:pStyle w:val="Bibliography"/>
        <w:spacing w:line="480" w:lineRule="exact"/>
        <w:ind w:left="0"/>
        <w:rPr>
          <w:rFonts w:cs="Times New Roman"/>
        </w:rPr>
      </w:pPr>
      <w:r w:rsidRPr="00AE557B">
        <w:rPr>
          <w:rFonts w:cs="Times New Roman"/>
        </w:rPr>
        <w:t xml:space="preserve">Brummelman, E., Thomaes, S., Walton, G. M., Poorthuis, A. M. G., Overbeek, G., Orobio de Castro, B., &amp; Bushman, B. J. (2014). Unconditional regard buffers children’s negative self-feelings. </w:t>
      </w:r>
      <w:r w:rsidRPr="00AE557B">
        <w:rPr>
          <w:rFonts w:cs="Times New Roman"/>
          <w:i/>
          <w:iCs/>
        </w:rPr>
        <w:t>Pediatrics</w:t>
      </w:r>
      <w:r w:rsidRPr="00AE557B">
        <w:rPr>
          <w:rFonts w:cs="Times New Roman"/>
        </w:rPr>
        <w:t xml:space="preserve">, </w:t>
      </w:r>
      <w:r w:rsidRPr="00AE557B">
        <w:rPr>
          <w:rFonts w:cs="Times New Roman"/>
          <w:i/>
          <w:iCs/>
        </w:rPr>
        <w:t>134</w:t>
      </w:r>
      <w:r w:rsidRPr="00AE557B">
        <w:rPr>
          <w:rFonts w:cs="Times New Roman"/>
        </w:rPr>
        <w:t xml:space="preserve">, 1119–1126. </w:t>
      </w:r>
      <w:r w:rsidR="007537CD">
        <w:rPr>
          <w:rFonts w:cs="Times New Roman"/>
        </w:rPr>
        <w:t>doi:</w:t>
      </w:r>
      <w:r w:rsidRPr="00AE557B">
        <w:rPr>
          <w:rFonts w:cs="Times New Roman"/>
        </w:rPr>
        <w:t>10.1542/peds.2013-3698</w:t>
      </w:r>
    </w:p>
    <w:p w14:paraId="427AA8C7" w14:textId="77777777" w:rsidR="00AE557B" w:rsidRPr="00AE557B" w:rsidRDefault="00AE557B" w:rsidP="006F7AFA">
      <w:pPr>
        <w:pStyle w:val="Bibliography"/>
        <w:spacing w:line="480" w:lineRule="exact"/>
        <w:ind w:left="0"/>
        <w:rPr>
          <w:rFonts w:cs="Times New Roman"/>
        </w:rPr>
      </w:pPr>
      <w:r w:rsidRPr="00AE557B">
        <w:rPr>
          <w:rFonts w:cs="Times New Roman"/>
        </w:rPr>
        <w:t xml:space="preserve">Derry, K. L. (2018). </w:t>
      </w:r>
      <w:r w:rsidRPr="00AE557B">
        <w:rPr>
          <w:rFonts w:cs="Times New Roman"/>
          <w:i/>
          <w:iCs/>
        </w:rPr>
        <w:t>An examination of grandiose and vulnerable narcissism in adults, adolescents, and children</w:t>
      </w:r>
      <w:r w:rsidRPr="00AE557B">
        <w:rPr>
          <w:rFonts w:cs="Times New Roman"/>
        </w:rPr>
        <w:t xml:space="preserve"> (Unpublished doctoral dissertation). University of Western Australia, Australia.</w:t>
      </w:r>
    </w:p>
    <w:p w14:paraId="76A9A990" w14:textId="6821A03D" w:rsidR="00AE557B" w:rsidRPr="00AE557B" w:rsidRDefault="00AE557B" w:rsidP="006F7AFA">
      <w:pPr>
        <w:pStyle w:val="Bibliography"/>
        <w:spacing w:line="480" w:lineRule="exact"/>
        <w:ind w:left="0"/>
        <w:rPr>
          <w:rFonts w:cs="Times New Roman"/>
        </w:rPr>
      </w:pPr>
      <w:r w:rsidRPr="00AE557B">
        <w:rPr>
          <w:rFonts w:cs="Times New Roman"/>
        </w:rPr>
        <w:t xml:space="preserve">Derry, K. L., Ohan, J. L., &amp; Bayliss, D. M. (2019). Fearing failure: Grandiose narcissism, vulnerable narcissism, and emotional reactivity in children. </w:t>
      </w:r>
      <w:r w:rsidRPr="00AE557B">
        <w:rPr>
          <w:rFonts w:cs="Times New Roman"/>
          <w:i/>
          <w:iCs/>
        </w:rPr>
        <w:t xml:space="preserve">Child Development. </w:t>
      </w:r>
      <w:r w:rsidRPr="007642A4">
        <w:rPr>
          <w:rFonts w:cs="Times New Roman"/>
          <w:iCs/>
        </w:rPr>
        <w:t xml:space="preserve">Advance </w:t>
      </w:r>
      <w:r>
        <w:rPr>
          <w:rFonts w:cs="Times New Roman"/>
          <w:iCs/>
        </w:rPr>
        <w:t>o</w:t>
      </w:r>
      <w:r w:rsidRPr="007642A4">
        <w:rPr>
          <w:rFonts w:cs="Times New Roman"/>
          <w:iCs/>
        </w:rPr>
        <w:t xml:space="preserve">nline </w:t>
      </w:r>
      <w:r>
        <w:rPr>
          <w:rFonts w:cs="Times New Roman"/>
          <w:iCs/>
        </w:rPr>
        <w:t>p</w:t>
      </w:r>
      <w:r w:rsidRPr="007642A4">
        <w:rPr>
          <w:rFonts w:cs="Times New Roman"/>
          <w:iCs/>
        </w:rPr>
        <w:t>ublication.</w:t>
      </w:r>
      <w:r w:rsidRPr="00AE557B">
        <w:rPr>
          <w:rFonts w:cs="Times New Roman"/>
        </w:rPr>
        <w:t xml:space="preserve"> </w:t>
      </w:r>
      <w:r w:rsidR="007537CD">
        <w:rPr>
          <w:rFonts w:cs="Times New Roman"/>
        </w:rPr>
        <w:t>doi:</w:t>
      </w:r>
      <w:r w:rsidRPr="00AE557B">
        <w:rPr>
          <w:rFonts w:cs="Times New Roman"/>
        </w:rPr>
        <w:t>10.1111/cdev.13264</w:t>
      </w:r>
    </w:p>
    <w:p w14:paraId="65DB0042" w14:textId="2D195999" w:rsidR="00AE557B" w:rsidRPr="00AE557B" w:rsidRDefault="00AE557B" w:rsidP="006F7AFA">
      <w:pPr>
        <w:pStyle w:val="Bibliography"/>
        <w:spacing w:line="480" w:lineRule="exact"/>
        <w:ind w:left="0"/>
        <w:rPr>
          <w:rFonts w:cs="Times New Roman"/>
        </w:rPr>
      </w:pPr>
      <w:r w:rsidRPr="00AE557B">
        <w:rPr>
          <w:rFonts w:cs="Times New Roman"/>
        </w:rPr>
        <w:t xml:space="preserve">Donnellan, M. B., Trzesniewski, K. H., Robins, R. W., Moffitt, T. E., &amp; Caspi, A. (2005). Low self-esteem is related to aggression, antisocial behavior, and delinquency. </w:t>
      </w:r>
      <w:r w:rsidRPr="00AE557B">
        <w:rPr>
          <w:rFonts w:cs="Times New Roman"/>
          <w:i/>
          <w:iCs/>
        </w:rPr>
        <w:t>Psychological Science</w:t>
      </w:r>
      <w:r w:rsidRPr="00AE557B">
        <w:rPr>
          <w:rFonts w:cs="Times New Roman"/>
        </w:rPr>
        <w:t xml:space="preserve">, </w:t>
      </w:r>
      <w:r w:rsidRPr="00AE557B">
        <w:rPr>
          <w:rFonts w:cs="Times New Roman"/>
          <w:i/>
          <w:iCs/>
        </w:rPr>
        <w:t>16</w:t>
      </w:r>
      <w:r w:rsidRPr="00AE557B">
        <w:rPr>
          <w:rFonts w:cs="Times New Roman"/>
        </w:rPr>
        <w:t xml:space="preserve">, 328–335. </w:t>
      </w:r>
      <w:r w:rsidR="007537CD">
        <w:rPr>
          <w:rFonts w:cs="Times New Roman"/>
        </w:rPr>
        <w:t>doi:</w:t>
      </w:r>
      <w:r w:rsidRPr="00AE557B">
        <w:rPr>
          <w:rFonts w:cs="Times New Roman"/>
        </w:rPr>
        <w:t>10.1111/j.0956-7976.2005.01535.x</w:t>
      </w:r>
    </w:p>
    <w:p w14:paraId="1DA5C310" w14:textId="48E6DF16" w:rsidR="00AE557B" w:rsidRPr="00866A1D" w:rsidRDefault="00AE557B" w:rsidP="006F7AFA">
      <w:pPr>
        <w:pStyle w:val="Bibliography"/>
        <w:spacing w:line="480" w:lineRule="exact"/>
        <w:ind w:left="0"/>
        <w:rPr>
          <w:rFonts w:cs="Times New Roman"/>
          <w:lang w:val="fr-FR"/>
        </w:rPr>
      </w:pPr>
      <w:r w:rsidRPr="00AE557B">
        <w:rPr>
          <w:rFonts w:cs="Times New Roman"/>
        </w:rPr>
        <w:t xml:space="preserve">Grapsas, S., Brummelman, E., Back, M. D., &amp; Denissen, J. J. A. (2020). The “why” and “how” of narcissism: A process model of narcissistic status pursuit. </w:t>
      </w:r>
      <w:r w:rsidRPr="00866A1D">
        <w:rPr>
          <w:rFonts w:cs="Times New Roman"/>
          <w:i/>
          <w:iCs/>
          <w:lang w:val="fr-FR"/>
        </w:rPr>
        <w:t>Perspectives on Psychological Science</w:t>
      </w:r>
      <w:r w:rsidRPr="00866A1D">
        <w:rPr>
          <w:rFonts w:cs="Times New Roman"/>
          <w:lang w:val="fr-FR"/>
        </w:rPr>
        <w:t xml:space="preserve">, </w:t>
      </w:r>
      <w:r w:rsidRPr="00866A1D">
        <w:rPr>
          <w:rFonts w:cs="Times New Roman"/>
          <w:i/>
          <w:iCs/>
          <w:lang w:val="fr-FR"/>
        </w:rPr>
        <w:t>15</w:t>
      </w:r>
      <w:r w:rsidRPr="00866A1D">
        <w:rPr>
          <w:rFonts w:cs="Times New Roman"/>
          <w:lang w:val="fr-FR"/>
        </w:rPr>
        <w:t xml:space="preserve">, 150–172. </w:t>
      </w:r>
      <w:r w:rsidR="007537CD" w:rsidRPr="00866A1D">
        <w:rPr>
          <w:rFonts w:cs="Times New Roman"/>
          <w:lang w:val="fr-FR"/>
        </w:rPr>
        <w:t>doi:</w:t>
      </w:r>
      <w:r w:rsidRPr="00866A1D">
        <w:rPr>
          <w:rFonts w:cs="Times New Roman"/>
          <w:lang w:val="fr-FR"/>
        </w:rPr>
        <w:t>10.1177/1745691619873350</w:t>
      </w:r>
    </w:p>
    <w:p w14:paraId="7B39038B" w14:textId="572E2050" w:rsidR="00AE557B" w:rsidRPr="00AE557B" w:rsidRDefault="00AE557B" w:rsidP="006F7AFA">
      <w:pPr>
        <w:pStyle w:val="Bibliography"/>
        <w:spacing w:line="480" w:lineRule="exact"/>
        <w:ind w:left="0"/>
        <w:rPr>
          <w:rFonts w:cs="Times New Roman"/>
        </w:rPr>
      </w:pPr>
      <w:r w:rsidRPr="00866A1D">
        <w:rPr>
          <w:rFonts w:cs="Times New Roman"/>
          <w:lang w:val="fr-FR"/>
        </w:rPr>
        <w:t xml:space="preserve">Grapsas, S., Denissen, J. J. A., Lee, H. Y., Bos, P. A., &amp; Brummelman, E. (2020). </w:t>
      </w:r>
      <w:r w:rsidRPr="007642A4">
        <w:rPr>
          <w:rFonts w:cs="Times New Roman"/>
          <w:i/>
        </w:rPr>
        <w:t xml:space="preserve">Climbing up or falling down: An electromyography experiment on status concerns in narcissistic children and their parents. </w:t>
      </w:r>
      <w:r w:rsidRPr="007642A4">
        <w:rPr>
          <w:rFonts w:cs="Times New Roman"/>
          <w:iCs/>
        </w:rPr>
        <w:t xml:space="preserve">Manuscript </w:t>
      </w:r>
      <w:r>
        <w:rPr>
          <w:rFonts w:cs="Times New Roman"/>
          <w:iCs/>
        </w:rPr>
        <w:t>s</w:t>
      </w:r>
      <w:r w:rsidRPr="007642A4">
        <w:rPr>
          <w:rFonts w:cs="Times New Roman"/>
          <w:iCs/>
        </w:rPr>
        <w:t xml:space="preserve">ubmitted for </w:t>
      </w:r>
      <w:r>
        <w:rPr>
          <w:rFonts w:cs="Times New Roman"/>
          <w:iCs/>
        </w:rPr>
        <w:t>p</w:t>
      </w:r>
      <w:r w:rsidRPr="007642A4">
        <w:rPr>
          <w:rFonts w:cs="Times New Roman"/>
          <w:iCs/>
        </w:rPr>
        <w:t>ublication.</w:t>
      </w:r>
    </w:p>
    <w:p w14:paraId="5549D751" w14:textId="64879B09" w:rsidR="00AE557B" w:rsidRPr="00AE557B" w:rsidRDefault="00AE557B" w:rsidP="006F7AFA">
      <w:pPr>
        <w:pStyle w:val="Bibliography"/>
        <w:spacing w:line="480" w:lineRule="exact"/>
        <w:ind w:left="0"/>
        <w:rPr>
          <w:rFonts w:cs="Times New Roman"/>
        </w:rPr>
      </w:pPr>
      <w:r w:rsidRPr="00AE557B">
        <w:rPr>
          <w:rFonts w:cs="Times New Roman"/>
        </w:rPr>
        <w:t xml:space="preserve">Grijalva, E., &amp; Zhang, L. (2016). Narcissism and self-insight: A review and meta-analysis of narcissists’ self-enhancement tendencies. </w:t>
      </w:r>
      <w:r w:rsidRPr="00AE557B">
        <w:rPr>
          <w:rFonts w:cs="Times New Roman"/>
          <w:i/>
          <w:iCs/>
        </w:rPr>
        <w:t>Personality and Social Psychology Bulletin</w:t>
      </w:r>
      <w:r w:rsidRPr="00AE557B">
        <w:rPr>
          <w:rFonts w:cs="Times New Roman"/>
        </w:rPr>
        <w:t xml:space="preserve">, </w:t>
      </w:r>
      <w:r w:rsidRPr="00AE557B">
        <w:rPr>
          <w:rFonts w:cs="Times New Roman"/>
          <w:i/>
          <w:iCs/>
        </w:rPr>
        <w:t>42</w:t>
      </w:r>
      <w:r w:rsidRPr="00AE557B">
        <w:rPr>
          <w:rFonts w:cs="Times New Roman"/>
        </w:rPr>
        <w:t xml:space="preserve">, 3–24. </w:t>
      </w:r>
      <w:r w:rsidR="007537CD">
        <w:rPr>
          <w:rFonts w:cs="Times New Roman"/>
        </w:rPr>
        <w:t>doi:</w:t>
      </w:r>
      <w:r w:rsidRPr="00AE557B">
        <w:rPr>
          <w:rFonts w:cs="Times New Roman"/>
        </w:rPr>
        <w:t>10.1177/0146167215611636</w:t>
      </w:r>
    </w:p>
    <w:p w14:paraId="0CD626F4" w14:textId="3D232D4A" w:rsidR="00AE557B" w:rsidRPr="00AE557B" w:rsidRDefault="00AE557B" w:rsidP="006F7AFA">
      <w:pPr>
        <w:pStyle w:val="Bibliography"/>
        <w:spacing w:line="480" w:lineRule="exact"/>
        <w:ind w:left="0"/>
        <w:rPr>
          <w:rFonts w:cs="Times New Roman"/>
        </w:rPr>
      </w:pPr>
      <w:r w:rsidRPr="00AE557B">
        <w:rPr>
          <w:rFonts w:cs="Times New Roman"/>
        </w:rPr>
        <w:t xml:space="preserve">Gürel, Ç., Brummelman, E., Sedikides, C., &amp; Overbeek, G. (2020). Better than my past self: Temporal comparison raises children’s pride without triggering superiority goals. </w:t>
      </w:r>
      <w:r w:rsidRPr="00AE557B">
        <w:rPr>
          <w:rFonts w:cs="Times New Roman"/>
          <w:i/>
          <w:iCs/>
        </w:rPr>
        <w:t>Journal of Experimental Psychology: General</w:t>
      </w:r>
      <w:r w:rsidRPr="00AE557B">
        <w:rPr>
          <w:rFonts w:cs="Times New Roman"/>
        </w:rPr>
        <w:t xml:space="preserve">. </w:t>
      </w:r>
      <w:r>
        <w:rPr>
          <w:rFonts w:cs="Times New Roman"/>
        </w:rPr>
        <w:t xml:space="preserve">Advance online publication. </w:t>
      </w:r>
      <w:r w:rsidR="007537CD">
        <w:rPr>
          <w:rFonts w:cs="Times New Roman"/>
        </w:rPr>
        <w:t>doi:</w:t>
      </w:r>
      <w:r w:rsidRPr="00AE557B">
        <w:rPr>
          <w:rFonts w:cs="Times New Roman"/>
        </w:rPr>
        <w:t>10.1037/xge0000733</w:t>
      </w:r>
    </w:p>
    <w:p w14:paraId="0EA12108" w14:textId="0DB0C01B" w:rsidR="00AE557B" w:rsidRPr="00AE557B" w:rsidRDefault="00AE557B" w:rsidP="006F7AFA">
      <w:pPr>
        <w:pStyle w:val="Bibliography"/>
        <w:spacing w:line="480" w:lineRule="exact"/>
        <w:ind w:left="0"/>
        <w:rPr>
          <w:rFonts w:cs="Times New Roman"/>
        </w:rPr>
      </w:pPr>
      <w:r w:rsidRPr="00AE557B">
        <w:rPr>
          <w:rFonts w:cs="Times New Roman"/>
        </w:rPr>
        <w:t xml:space="preserve">Haimovitz, K., &amp; Dweck, C. S. (2016). Parents’ views of failure predict children’s fixed and growth intelligence mind-sets. </w:t>
      </w:r>
      <w:r w:rsidRPr="00AE557B">
        <w:rPr>
          <w:rFonts w:cs="Times New Roman"/>
          <w:i/>
          <w:iCs/>
        </w:rPr>
        <w:t>Psychological Science</w:t>
      </w:r>
      <w:r w:rsidRPr="00AE557B">
        <w:rPr>
          <w:rFonts w:cs="Times New Roman"/>
        </w:rPr>
        <w:t xml:space="preserve">, </w:t>
      </w:r>
      <w:r w:rsidRPr="00AE557B">
        <w:rPr>
          <w:rFonts w:cs="Times New Roman"/>
          <w:i/>
          <w:iCs/>
        </w:rPr>
        <w:t>27</w:t>
      </w:r>
      <w:r w:rsidRPr="00AE557B">
        <w:rPr>
          <w:rFonts w:cs="Times New Roman"/>
        </w:rPr>
        <w:t xml:space="preserve">, 859–869. </w:t>
      </w:r>
      <w:r w:rsidR="007537CD">
        <w:rPr>
          <w:rFonts w:cs="Times New Roman"/>
        </w:rPr>
        <w:t>doi:</w:t>
      </w:r>
      <w:r w:rsidRPr="00AE557B">
        <w:rPr>
          <w:rFonts w:cs="Times New Roman"/>
        </w:rPr>
        <w:t>10.1177/0956797616639727</w:t>
      </w:r>
    </w:p>
    <w:p w14:paraId="567CE0D5" w14:textId="77777777" w:rsidR="00AE557B" w:rsidRPr="00AE557B" w:rsidRDefault="00AE557B" w:rsidP="006F7AFA">
      <w:pPr>
        <w:pStyle w:val="Bibliography"/>
        <w:spacing w:line="480" w:lineRule="exact"/>
        <w:ind w:left="0"/>
        <w:rPr>
          <w:rFonts w:cs="Times New Roman"/>
        </w:rPr>
      </w:pPr>
      <w:r w:rsidRPr="00AE557B">
        <w:rPr>
          <w:rFonts w:cs="Times New Roman"/>
        </w:rPr>
        <w:t xml:space="preserve">Harter, S. (2012). </w:t>
      </w:r>
      <w:r w:rsidRPr="00AE557B">
        <w:rPr>
          <w:rFonts w:cs="Times New Roman"/>
          <w:i/>
          <w:iCs/>
        </w:rPr>
        <w:t>The construction of the self: Developmental and sociocultural foundations</w:t>
      </w:r>
      <w:r w:rsidRPr="00AE557B">
        <w:rPr>
          <w:rFonts w:cs="Times New Roman"/>
        </w:rPr>
        <w:t>. New York, NY: Guilford Press.</w:t>
      </w:r>
    </w:p>
    <w:p w14:paraId="0FCA3CAC" w14:textId="69616CF3" w:rsidR="00AE557B" w:rsidRPr="00AE557B" w:rsidRDefault="00AE557B" w:rsidP="006F7AFA">
      <w:pPr>
        <w:pStyle w:val="Bibliography"/>
        <w:spacing w:line="480" w:lineRule="exact"/>
        <w:ind w:left="0"/>
        <w:rPr>
          <w:rFonts w:cs="Times New Roman"/>
        </w:rPr>
      </w:pPr>
      <w:r w:rsidRPr="00AE557B">
        <w:rPr>
          <w:rFonts w:cs="Times New Roman"/>
        </w:rPr>
        <w:t xml:space="preserve">Harter, S., Marold, D. B., Whitesell, N. R., &amp; Cobbs, G. (1996). A model of the effects of perceived parent and peer support on adolescent false self behavior. </w:t>
      </w:r>
      <w:r w:rsidRPr="00AE557B">
        <w:rPr>
          <w:rFonts w:cs="Times New Roman"/>
          <w:i/>
          <w:iCs/>
        </w:rPr>
        <w:t>Child Development</w:t>
      </w:r>
      <w:r w:rsidRPr="00AE557B">
        <w:rPr>
          <w:rFonts w:cs="Times New Roman"/>
        </w:rPr>
        <w:t xml:space="preserve">, </w:t>
      </w:r>
      <w:r w:rsidRPr="00AE557B">
        <w:rPr>
          <w:rFonts w:cs="Times New Roman"/>
          <w:i/>
          <w:iCs/>
        </w:rPr>
        <w:t>67</w:t>
      </w:r>
      <w:r w:rsidRPr="00AE557B">
        <w:rPr>
          <w:rFonts w:cs="Times New Roman"/>
        </w:rPr>
        <w:t xml:space="preserve">, 360–374. </w:t>
      </w:r>
      <w:r w:rsidR="007537CD">
        <w:rPr>
          <w:rFonts w:cs="Times New Roman"/>
        </w:rPr>
        <w:t>doi:</w:t>
      </w:r>
      <w:r w:rsidRPr="00AE557B">
        <w:rPr>
          <w:rFonts w:cs="Times New Roman"/>
        </w:rPr>
        <w:t>10.1111/j.1467-8624.1996.tb01738.x</w:t>
      </w:r>
    </w:p>
    <w:p w14:paraId="5C865E89" w14:textId="0CC6F3DD" w:rsidR="00AE557B" w:rsidRPr="00AE557B" w:rsidRDefault="00AE557B" w:rsidP="006F7AFA">
      <w:pPr>
        <w:pStyle w:val="Bibliography"/>
        <w:spacing w:line="480" w:lineRule="exact"/>
        <w:ind w:left="0"/>
        <w:rPr>
          <w:rFonts w:cs="Times New Roman"/>
        </w:rPr>
      </w:pPr>
      <w:r w:rsidRPr="00AE557B">
        <w:rPr>
          <w:rFonts w:cs="Times New Roman"/>
        </w:rPr>
        <w:t xml:space="preserve">Hyatt, C. S., Sleep, C. E., Lamkin, J., Maples-Keller, J. L., Sedikides, C., Campbell, W. K., &amp; Miller, J. D. (2018). Narcissism and self-esteem: A nomological network analysis. </w:t>
      </w:r>
      <w:r w:rsidRPr="00AE557B">
        <w:rPr>
          <w:rFonts w:cs="Times New Roman"/>
          <w:i/>
          <w:iCs/>
        </w:rPr>
        <w:t>PLOS ONE</w:t>
      </w:r>
      <w:r w:rsidRPr="00AE557B">
        <w:rPr>
          <w:rFonts w:cs="Times New Roman"/>
        </w:rPr>
        <w:t xml:space="preserve">, </w:t>
      </w:r>
      <w:r w:rsidRPr="00AE557B">
        <w:rPr>
          <w:rFonts w:cs="Times New Roman"/>
          <w:i/>
          <w:iCs/>
        </w:rPr>
        <w:t>13</w:t>
      </w:r>
      <w:r w:rsidRPr="00AE557B">
        <w:rPr>
          <w:rFonts w:cs="Times New Roman"/>
        </w:rPr>
        <w:t xml:space="preserve">, e0201088. </w:t>
      </w:r>
      <w:r w:rsidR="007537CD">
        <w:rPr>
          <w:rFonts w:cs="Times New Roman"/>
        </w:rPr>
        <w:t>doi:</w:t>
      </w:r>
      <w:r w:rsidRPr="00AE557B">
        <w:rPr>
          <w:rFonts w:cs="Times New Roman"/>
        </w:rPr>
        <w:t>10.1371/journal.pone.0201088</w:t>
      </w:r>
    </w:p>
    <w:p w14:paraId="29E5959F" w14:textId="77777777" w:rsidR="00AE557B" w:rsidRPr="00AE557B" w:rsidRDefault="00AE557B" w:rsidP="006F7AFA">
      <w:pPr>
        <w:pStyle w:val="Bibliography"/>
        <w:spacing w:line="480" w:lineRule="exact"/>
        <w:ind w:left="0"/>
        <w:rPr>
          <w:rFonts w:cs="Times New Roman"/>
        </w:rPr>
      </w:pPr>
      <w:r w:rsidRPr="00AE557B">
        <w:rPr>
          <w:rFonts w:cs="Times New Roman"/>
        </w:rPr>
        <w:t xml:space="preserve">Kernberg, O. F. (1975). </w:t>
      </w:r>
      <w:r w:rsidRPr="00AE557B">
        <w:rPr>
          <w:rFonts w:cs="Times New Roman"/>
          <w:i/>
          <w:iCs/>
        </w:rPr>
        <w:t>Borderline conditions and pathological narcissism</w:t>
      </w:r>
      <w:r w:rsidRPr="00AE557B">
        <w:rPr>
          <w:rFonts w:cs="Times New Roman"/>
        </w:rPr>
        <w:t>. New York, NY: Jason Aronson.</w:t>
      </w:r>
    </w:p>
    <w:p w14:paraId="67A9C528" w14:textId="7F3FB932" w:rsidR="00AE557B" w:rsidRPr="00AE557B" w:rsidRDefault="00AE557B" w:rsidP="006F7AFA">
      <w:pPr>
        <w:pStyle w:val="Bibliography"/>
        <w:spacing w:line="480" w:lineRule="exact"/>
        <w:ind w:left="0"/>
        <w:rPr>
          <w:rFonts w:cs="Times New Roman"/>
        </w:rPr>
      </w:pPr>
      <w:r w:rsidRPr="00AE557B">
        <w:rPr>
          <w:rFonts w:cs="Times New Roman"/>
        </w:rPr>
        <w:t xml:space="preserve">Kernis, M. H., Brown, A. C., &amp; Brody, G. H. (2000). Fragile self-esteem in children and its associations with perceived patterns of parent-child communication. </w:t>
      </w:r>
      <w:r w:rsidRPr="00AE557B">
        <w:rPr>
          <w:rFonts w:cs="Times New Roman"/>
          <w:i/>
          <w:iCs/>
        </w:rPr>
        <w:t>Journal of Personality</w:t>
      </w:r>
      <w:r w:rsidRPr="00AE557B">
        <w:rPr>
          <w:rFonts w:cs="Times New Roman"/>
        </w:rPr>
        <w:t xml:space="preserve">, </w:t>
      </w:r>
      <w:r w:rsidRPr="00AE557B">
        <w:rPr>
          <w:rFonts w:cs="Times New Roman"/>
          <w:i/>
          <w:iCs/>
        </w:rPr>
        <w:t>68</w:t>
      </w:r>
      <w:r w:rsidRPr="00AE557B">
        <w:rPr>
          <w:rFonts w:cs="Times New Roman"/>
        </w:rPr>
        <w:t xml:space="preserve">, 225–252. </w:t>
      </w:r>
      <w:r w:rsidR="007537CD">
        <w:rPr>
          <w:rFonts w:cs="Times New Roman"/>
        </w:rPr>
        <w:t>doi:</w:t>
      </w:r>
      <w:r w:rsidRPr="00AE557B">
        <w:rPr>
          <w:rFonts w:cs="Times New Roman"/>
        </w:rPr>
        <w:t>10.1111/1467-6494.00096</w:t>
      </w:r>
    </w:p>
    <w:p w14:paraId="76FD8BE9" w14:textId="79539E14" w:rsidR="00AE557B" w:rsidRPr="00AE557B" w:rsidRDefault="00AE557B" w:rsidP="006F7AFA">
      <w:pPr>
        <w:pStyle w:val="Bibliography"/>
        <w:spacing w:line="480" w:lineRule="exact"/>
        <w:ind w:left="0"/>
        <w:rPr>
          <w:rFonts w:cs="Times New Roman"/>
        </w:rPr>
      </w:pPr>
      <w:r w:rsidRPr="00AE557B">
        <w:rPr>
          <w:rFonts w:cs="Times New Roman"/>
        </w:rPr>
        <w:t xml:space="preserve">Krizan, Z., &amp; Herlache, A. D. (2018). The narcissism spectrum model: A synthetic view of narcissistic personality. </w:t>
      </w:r>
      <w:r w:rsidRPr="00AE557B">
        <w:rPr>
          <w:rFonts w:cs="Times New Roman"/>
          <w:i/>
          <w:iCs/>
        </w:rPr>
        <w:t>Personality and Social Psychology Review</w:t>
      </w:r>
      <w:r w:rsidRPr="00AE557B">
        <w:rPr>
          <w:rFonts w:cs="Times New Roman"/>
        </w:rPr>
        <w:t xml:space="preserve">, </w:t>
      </w:r>
      <w:r w:rsidRPr="00AE557B">
        <w:rPr>
          <w:rFonts w:cs="Times New Roman"/>
          <w:i/>
          <w:iCs/>
        </w:rPr>
        <w:t>22</w:t>
      </w:r>
      <w:r w:rsidRPr="00AE557B">
        <w:rPr>
          <w:rFonts w:cs="Times New Roman"/>
        </w:rPr>
        <w:t xml:space="preserve">, 3–31. </w:t>
      </w:r>
      <w:r w:rsidR="007537CD">
        <w:rPr>
          <w:rFonts w:cs="Times New Roman"/>
        </w:rPr>
        <w:t>doi:</w:t>
      </w:r>
      <w:r w:rsidRPr="00AE557B">
        <w:rPr>
          <w:rFonts w:cs="Times New Roman"/>
        </w:rPr>
        <w:t>10.1177/1088868316685018</w:t>
      </w:r>
    </w:p>
    <w:p w14:paraId="77ED5790" w14:textId="314350B0" w:rsidR="00AE557B" w:rsidRPr="00AE557B" w:rsidRDefault="00AE557B" w:rsidP="006F7AFA">
      <w:pPr>
        <w:pStyle w:val="Bibliography"/>
        <w:spacing w:line="480" w:lineRule="exact"/>
        <w:ind w:left="0"/>
        <w:rPr>
          <w:rFonts w:cs="Times New Roman"/>
        </w:rPr>
      </w:pPr>
      <w:r w:rsidRPr="00AE557B">
        <w:rPr>
          <w:rFonts w:cs="Times New Roman"/>
        </w:rPr>
        <w:t xml:space="preserve">Kusserow, A. S. (1999). De-homogenizing American individualism: Socializing hard and soft individualism in Manhattan and Queens. </w:t>
      </w:r>
      <w:r w:rsidRPr="00AE557B">
        <w:rPr>
          <w:rFonts w:cs="Times New Roman"/>
          <w:i/>
          <w:iCs/>
        </w:rPr>
        <w:t>Ethos</w:t>
      </w:r>
      <w:r w:rsidRPr="00AE557B">
        <w:rPr>
          <w:rFonts w:cs="Times New Roman"/>
        </w:rPr>
        <w:t xml:space="preserve">, </w:t>
      </w:r>
      <w:r w:rsidRPr="00AE557B">
        <w:rPr>
          <w:rFonts w:cs="Times New Roman"/>
          <w:i/>
          <w:iCs/>
        </w:rPr>
        <w:t>27</w:t>
      </w:r>
      <w:r w:rsidRPr="00AE557B">
        <w:rPr>
          <w:rFonts w:cs="Times New Roman"/>
        </w:rPr>
        <w:t xml:space="preserve">, 210–234. </w:t>
      </w:r>
      <w:r w:rsidR="007537CD">
        <w:rPr>
          <w:rFonts w:cs="Times New Roman"/>
        </w:rPr>
        <w:t>doi:</w:t>
      </w:r>
      <w:r w:rsidRPr="00AE557B">
        <w:rPr>
          <w:rFonts w:cs="Times New Roman"/>
        </w:rPr>
        <w:t>10.1525/eth.1999.27.2.210</w:t>
      </w:r>
    </w:p>
    <w:p w14:paraId="67451B22" w14:textId="77777777" w:rsidR="00AE557B" w:rsidRPr="00AE557B" w:rsidRDefault="00AE557B" w:rsidP="006F7AFA">
      <w:pPr>
        <w:pStyle w:val="Bibliography"/>
        <w:spacing w:line="480" w:lineRule="exact"/>
        <w:ind w:left="0"/>
        <w:rPr>
          <w:rFonts w:cs="Times New Roman"/>
        </w:rPr>
      </w:pPr>
      <w:r w:rsidRPr="00AE557B">
        <w:rPr>
          <w:rFonts w:cs="Times New Roman"/>
        </w:rPr>
        <w:t xml:space="preserve">Lareau, A. (2011). </w:t>
      </w:r>
      <w:r w:rsidRPr="00AE557B">
        <w:rPr>
          <w:rFonts w:cs="Times New Roman"/>
          <w:i/>
          <w:iCs/>
        </w:rPr>
        <w:t>Unequal childhoods: Class, race, and family life</w:t>
      </w:r>
      <w:r w:rsidRPr="00AE557B">
        <w:rPr>
          <w:rFonts w:cs="Times New Roman"/>
        </w:rPr>
        <w:t xml:space="preserve"> (2nd.). Berkeley, CA: University of California Press.</w:t>
      </w:r>
    </w:p>
    <w:p w14:paraId="612ECFE0" w14:textId="591DDC3C" w:rsidR="00AE557B" w:rsidRPr="00AE557B" w:rsidRDefault="00AE557B" w:rsidP="006F7AFA">
      <w:pPr>
        <w:pStyle w:val="Bibliography"/>
        <w:spacing w:line="480" w:lineRule="exact"/>
        <w:ind w:left="0"/>
        <w:rPr>
          <w:rFonts w:cs="Times New Roman"/>
        </w:rPr>
      </w:pPr>
      <w:r w:rsidRPr="00AE557B">
        <w:rPr>
          <w:rFonts w:cs="Times New Roman"/>
        </w:rPr>
        <w:t xml:space="preserve">Lee, H. I., Kim, Y.-H., Kesebir, P., &amp; Han, D. E. (2017). Understanding when parental praise leads to optimal child outcomes: Role of perceived praise accuracy. </w:t>
      </w:r>
      <w:r w:rsidRPr="00AE557B">
        <w:rPr>
          <w:rFonts w:cs="Times New Roman"/>
          <w:i/>
          <w:iCs/>
        </w:rPr>
        <w:t>Social Psychological and Personality Science</w:t>
      </w:r>
      <w:r w:rsidRPr="00AE557B">
        <w:rPr>
          <w:rFonts w:cs="Times New Roman"/>
        </w:rPr>
        <w:t xml:space="preserve">, </w:t>
      </w:r>
      <w:r w:rsidRPr="00AE557B">
        <w:rPr>
          <w:rFonts w:cs="Times New Roman"/>
          <w:i/>
          <w:iCs/>
        </w:rPr>
        <w:t>8</w:t>
      </w:r>
      <w:r w:rsidRPr="00AE557B">
        <w:rPr>
          <w:rFonts w:cs="Times New Roman"/>
        </w:rPr>
        <w:t xml:space="preserve">, 679–688. </w:t>
      </w:r>
      <w:r w:rsidR="007537CD">
        <w:rPr>
          <w:rFonts w:cs="Times New Roman"/>
        </w:rPr>
        <w:t>doi:</w:t>
      </w:r>
      <w:r w:rsidRPr="00AE557B">
        <w:rPr>
          <w:rFonts w:cs="Times New Roman"/>
        </w:rPr>
        <w:t>10.1177/1948550616683020</w:t>
      </w:r>
    </w:p>
    <w:p w14:paraId="5BE9AD20" w14:textId="77777777" w:rsidR="00AE557B" w:rsidRPr="00AE557B" w:rsidRDefault="00AE557B" w:rsidP="006F7AFA">
      <w:pPr>
        <w:pStyle w:val="Bibliography"/>
        <w:spacing w:line="480" w:lineRule="exact"/>
        <w:ind w:left="0"/>
        <w:rPr>
          <w:rFonts w:cs="Times New Roman"/>
        </w:rPr>
      </w:pPr>
      <w:r w:rsidRPr="00AE557B">
        <w:rPr>
          <w:rFonts w:cs="Times New Roman"/>
        </w:rPr>
        <w:t xml:space="preserve">Lewis, H. B. (1987). Shame and the narcissistic personality. In D. L. Nathanson (Ed.), </w:t>
      </w:r>
      <w:r w:rsidRPr="00AE557B">
        <w:rPr>
          <w:rFonts w:cs="Times New Roman"/>
          <w:i/>
          <w:iCs/>
        </w:rPr>
        <w:t>The many faces of shame</w:t>
      </w:r>
      <w:r w:rsidRPr="00AE557B">
        <w:rPr>
          <w:rFonts w:cs="Times New Roman"/>
        </w:rPr>
        <w:t xml:space="preserve"> (pp. 93–132). New York, NY, US: The Guilford Press.</w:t>
      </w:r>
    </w:p>
    <w:p w14:paraId="2EA37BEB" w14:textId="77777777" w:rsidR="00AE557B" w:rsidRPr="00AE557B" w:rsidRDefault="00AE557B" w:rsidP="006F7AFA">
      <w:pPr>
        <w:pStyle w:val="Bibliography"/>
        <w:spacing w:line="480" w:lineRule="exact"/>
        <w:ind w:left="0"/>
        <w:rPr>
          <w:rFonts w:cs="Times New Roman"/>
        </w:rPr>
      </w:pPr>
      <w:r w:rsidRPr="00AE557B">
        <w:rPr>
          <w:rFonts w:cs="Times New Roman"/>
        </w:rPr>
        <w:t xml:space="preserve">Lewis, M. (1992). </w:t>
      </w:r>
      <w:r w:rsidRPr="00AE557B">
        <w:rPr>
          <w:rFonts w:cs="Times New Roman"/>
          <w:i/>
          <w:iCs/>
        </w:rPr>
        <w:t>Shame: The exposed self</w:t>
      </w:r>
      <w:r w:rsidRPr="00AE557B">
        <w:rPr>
          <w:rFonts w:cs="Times New Roman"/>
        </w:rPr>
        <w:t>. New York, NY: Free Press.</w:t>
      </w:r>
    </w:p>
    <w:p w14:paraId="50D5B14C" w14:textId="57D65625" w:rsidR="00AE557B" w:rsidRPr="00AE557B" w:rsidRDefault="00AE557B" w:rsidP="006F7AFA">
      <w:pPr>
        <w:pStyle w:val="Bibliography"/>
        <w:spacing w:line="480" w:lineRule="exact"/>
        <w:ind w:left="0"/>
        <w:rPr>
          <w:rFonts w:cs="Times New Roman"/>
        </w:rPr>
      </w:pPr>
      <w:r w:rsidRPr="00866A1D">
        <w:rPr>
          <w:rFonts w:cs="Times New Roman"/>
          <w:lang w:val="fr-FR"/>
        </w:rPr>
        <w:t xml:space="preserve">Martin, S. R., Côté, S., &amp; Woodruff, T. (2016). </w:t>
      </w:r>
      <w:r w:rsidRPr="00AE557B">
        <w:rPr>
          <w:rFonts w:cs="Times New Roman"/>
        </w:rPr>
        <w:t xml:space="preserve">Echoes of our upbringing: How growing up wealthy or poor relates to narcissism, leader behavior, and leader effectiveness. </w:t>
      </w:r>
      <w:r w:rsidRPr="00AE557B">
        <w:rPr>
          <w:rFonts w:cs="Times New Roman"/>
          <w:i/>
          <w:iCs/>
        </w:rPr>
        <w:t>Academy of Management Journal</w:t>
      </w:r>
      <w:r w:rsidRPr="00AE557B">
        <w:rPr>
          <w:rFonts w:cs="Times New Roman"/>
        </w:rPr>
        <w:t xml:space="preserve">, </w:t>
      </w:r>
      <w:r w:rsidRPr="00AE557B">
        <w:rPr>
          <w:rFonts w:cs="Times New Roman"/>
          <w:i/>
          <w:iCs/>
        </w:rPr>
        <w:t>59</w:t>
      </w:r>
      <w:r w:rsidRPr="00AE557B">
        <w:rPr>
          <w:rFonts w:cs="Times New Roman"/>
        </w:rPr>
        <w:t xml:space="preserve">, 2157–2177. </w:t>
      </w:r>
      <w:r w:rsidR="007537CD">
        <w:rPr>
          <w:rFonts w:cs="Times New Roman"/>
        </w:rPr>
        <w:t>doi:</w:t>
      </w:r>
      <w:r w:rsidRPr="00AE557B">
        <w:rPr>
          <w:rFonts w:cs="Times New Roman"/>
        </w:rPr>
        <w:t>10.5465/amj.2015.0680</w:t>
      </w:r>
    </w:p>
    <w:p w14:paraId="30FFA307" w14:textId="0BB6C562" w:rsidR="00AE557B" w:rsidRPr="00AE557B" w:rsidRDefault="00AE557B" w:rsidP="006F7AFA">
      <w:pPr>
        <w:pStyle w:val="Bibliography"/>
        <w:spacing w:line="480" w:lineRule="exact"/>
        <w:ind w:left="0"/>
        <w:rPr>
          <w:rFonts w:cs="Times New Roman"/>
        </w:rPr>
      </w:pPr>
      <w:r w:rsidRPr="00AE557B">
        <w:rPr>
          <w:rFonts w:cs="Times New Roman"/>
        </w:rPr>
        <w:t xml:space="preserve">Miller, J. D., &amp; Campbell, W. K. (2008). Comparing clinical and social-personality conceptualizations of narcissism. </w:t>
      </w:r>
      <w:r w:rsidRPr="00AE557B">
        <w:rPr>
          <w:rFonts w:cs="Times New Roman"/>
          <w:i/>
          <w:iCs/>
        </w:rPr>
        <w:t>Journal of Personality</w:t>
      </w:r>
      <w:r w:rsidRPr="00AE557B">
        <w:rPr>
          <w:rFonts w:cs="Times New Roman"/>
        </w:rPr>
        <w:t xml:space="preserve">, </w:t>
      </w:r>
      <w:r w:rsidRPr="00AE557B">
        <w:rPr>
          <w:rFonts w:cs="Times New Roman"/>
          <w:i/>
          <w:iCs/>
        </w:rPr>
        <w:t>76</w:t>
      </w:r>
      <w:r w:rsidRPr="00AE557B">
        <w:rPr>
          <w:rFonts w:cs="Times New Roman"/>
        </w:rPr>
        <w:t xml:space="preserve">, 449–476. </w:t>
      </w:r>
      <w:r w:rsidR="007537CD">
        <w:rPr>
          <w:rFonts w:cs="Times New Roman"/>
        </w:rPr>
        <w:t>doi:</w:t>
      </w:r>
      <w:r w:rsidRPr="00AE557B">
        <w:rPr>
          <w:rFonts w:cs="Times New Roman"/>
        </w:rPr>
        <w:t>10.1111/j.1467-6494.2008.00492.x</w:t>
      </w:r>
    </w:p>
    <w:p w14:paraId="5A1E0507" w14:textId="77777777" w:rsidR="00AE557B" w:rsidRPr="00AE557B" w:rsidRDefault="00AE557B" w:rsidP="006F7AFA">
      <w:pPr>
        <w:pStyle w:val="Bibliography"/>
        <w:spacing w:line="480" w:lineRule="exact"/>
        <w:ind w:left="0"/>
        <w:rPr>
          <w:rFonts w:cs="Times New Roman"/>
        </w:rPr>
      </w:pPr>
      <w:r w:rsidRPr="00AE557B">
        <w:rPr>
          <w:rFonts w:cs="Times New Roman"/>
        </w:rPr>
        <w:t xml:space="preserve">Miller, P. J., &amp; Cho, G. E. (2018). </w:t>
      </w:r>
      <w:r w:rsidRPr="00AE557B">
        <w:rPr>
          <w:rFonts w:cs="Times New Roman"/>
          <w:i/>
          <w:iCs/>
        </w:rPr>
        <w:t>Self-esteem in time and place: How American families imagine, enact, and personalize a cultural ideal</w:t>
      </w:r>
      <w:r w:rsidRPr="00AE557B">
        <w:rPr>
          <w:rFonts w:cs="Times New Roman"/>
        </w:rPr>
        <w:t>. New York, NY: Oxford University Press.</w:t>
      </w:r>
    </w:p>
    <w:p w14:paraId="4CB3D44E" w14:textId="20984119" w:rsidR="00AE557B" w:rsidRPr="00AE557B" w:rsidRDefault="00AE557B" w:rsidP="006F7AFA">
      <w:pPr>
        <w:pStyle w:val="Bibliography"/>
        <w:spacing w:line="480" w:lineRule="exact"/>
        <w:ind w:left="0"/>
        <w:rPr>
          <w:rFonts w:cs="Times New Roman"/>
        </w:rPr>
      </w:pPr>
      <w:r w:rsidRPr="00AE557B">
        <w:rPr>
          <w:rFonts w:cs="Times New Roman"/>
        </w:rPr>
        <w:t xml:space="preserve">Mueller, C. M., &amp; Dweck, C. S. (1998). Praise for intelligence can undermine children’s motivation and performance. </w:t>
      </w:r>
      <w:r w:rsidRPr="00AE557B">
        <w:rPr>
          <w:rFonts w:cs="Times New Roman"/>
          <w:i/>
          <w:iCs/>
        </w:rPr>
        <w:t>Journal of Personality and Social Psychology</w:t>
      </w:r>
      <w:r w:rsidRPr="00AE557B">
        <w:rPr>
          <w:rFonts w:cs="Times New Roman"/>
        </w:rPr>
        <w:t xml:space="preserve">, </w:t>
      </w:r>
      <w:r w:rsidRPr="00AE557B">
        <w:rPr>
          <w:rFonts w:cs="Times New Roman"/>
          <w:i/>
          <w:iCs/>
        </w:rPr>
        <w:t>75</w:t>
      </w:r>
      <w:r w:rsidRPr="00AE557B">
        <w:rPr>
          <w:rFonts w:cs="Times New Roman"/>
        </w:rPr>
        <w:t xml:space="preserve">, 33–52. </w:t>
      </w:r>
      <w:r w:rsidR="007537CD">
        <w:rPr>
          <w:rFonts w:cs="Times New Roman"/>
        </w:rPr>
        <w:t>doi:</w:t>
      </w:r>
      <w:r w:rsidRPr="00AE557B">
        <w:rPr>
          <w:rFonts w:cs="Times New Roman"/>
        </w:rPr>
        <w:t>10.1037/0022-3514.75.1.33</w:t>
      </w:r>
    </w:p>
    <w:p w14:paraId="29E48A5B" w14:textId="600E2CEE" w:rsidR="00AE557B" w:rsidRPr="00AE557B" w:rsidRDefault="00AE557B" w:rsidP="006F7AFA">
      <w:pPr>
        <w:pStyle w:val="Bibliography"/>
        <w:spacing w:line="480" w:lineRule="exact"/>
        <w:ind w:left="0"/>
        <w:rPr>
          <w:rFonts w:cs="Times New Roman"/>
        </w:rPr>
      </w:pPr>
      <w:r w:rsidRPr="00AE557B">
        <w:rPr>
          <w:rFonts w:cs="Times New Roman"/>
        </w:rPr>
        <w:t xml:space="preserve">Nguyen, K. T., &amp; Shaw, L. (2020). The aetiology of non-clinical narcissism: Clarifying the role of adverse childhood experiences and parental overvaluation. </w:t>
      </w:r>
      <w:r w:rsidRPr="00AE557B">
        <w:rPr>
          <w:rFonts w:cs="Times New Roman"/>
          <w:i/>
          <w:iCs/>
        </w:rPr>
        <w:t>Personality and Individual Differences</w:t>
      </w:r>
      <w:r w:rsidRPr="00AE557B">
        <w:rPr>
          <w:rFonts w:cs="Times New Roman"/>
        </w:rPr>
        <w:t xml:space="preserve">, </w:t>
      </w:r>
      <w:r w:rsidRPr="00AE557B">
        <w:rPr>
          <w:rFonts w:cs="Times New Roman"/>
          <w:i/>
          <w:iCs/>
        </w:rPr>
        <w:t>154</w:t>
      </w:r>
      <w:r w:rsidRPr="00AE557B">
        <w:rPr>
          <w:rFonts w:cs="Times New Roman"/>
        </w:rPr>
        <w:t xml:space="preserve">, 109615. </w:t>
      </w:r>
      <w:r w:rsidR="007537CD">
        <w:rPr>
          <w:rFonts w:cs="Times New Roman"/>
        </w:rPr>
        <w:t>doi:</w:t>
      </w:r>
      <w:r w:rsidRPr="00AE557B">
        <w:rPr>
          <w:rFonts w:cs="Times New Roman"/>
        </w:rPr>
        <w:t>10.1016/j.paid.2019.109615</w:t>
      </w:r>
    </w:p>
    <w:p w14:paraId="3F9C8C9E" w14:textId="666E0A50" w:rsidR="00AE557B" w:rsidRPr="00866A1D" w:rsidRDefault="00AE557B" w:rsidP="006F7AFA">
      <w:pPr>
        <w:pStyle w:val="Bibliography"/>
        <w:spacing w:line="480" w:lineRule="exact"/>
        <w:ind w:left="0"/>
        <w:rPr>
          <w:rFonts w:cs="Times New Roman"/>
          <w:lang w:val="fr-FR"/>
        </w:rPr>
      </w:pPr>
      <w:r w:rsidRPr="00AE557B">
        <w:rPr>
          <w:rFonts w:cs="Times New Roman"/>
        </w:rPr>
        <w:t xml:space="preserve">Orth, U., &amp; Robins, R. W. (2014). The development of self-esteem. </w:t>
      </w:r>
      <w:r w:rsidRPr="00866A1D">
        <w:rPr>
          <w:rFonts w:cs="Times New Roman"/>
          <w:i/>
          <w:iCs/>
          <w:lang w:val="fr-FR"/>
        </w:rPr>
        <w:t>Current Directions in Psychological Science</w:t>
      </w:r>
      <w:r w:rsidRPr="00866A1D">
        <w:rPr>
          <w:rFonts w:cs="Times New Roman"/>
          <w:lang w:val="fr-FR"/>
        </w:rPr>
        <w:t xml:space="preserve">, </w:t>
      </w:r>
      <w:r w:rsidRPr="00866A1D">
        <w:rPr>
          <w:rFonts w:cs="Times New Roman"/>
          <w:i/>
          <w:iCs/>
          <w:lang w:val="fr-FR"/>
        </w:rPr>
        <w:t>23</w:t>
      </w:r>
      <w:r w:rsidRPr="00866A1D">
        <w:rPr>
          <w:rFonts w:cs="Times New Roman"/>
          <w:lang w:val="fr-FR"/>
        </w:rPr>
        <w:t xml:space="preserve">, 381–387. </w:t>
      </w:r>
      <w:r w:rsidR="007537CD" w:rsidRPr="00866A1D">
        <w:rPr>
          <w:rFonts w:cs="Times New Roman"/>
          <w:lang w:val="fr-FR"/>
        </w:rPr>
        <w:t>doi:</w:t>
      </w:r>
      <w:r w:rsidRPr="00866A1D">
        <w:rPr>
          <w:rFonts w:cs="Times New Roman"/>
          <w:lang w:val="fr-FR"/>
        </w:rPr>
        <w:t>10.1177/0963721414547414</w:t>
      </w:r>
    </w:p>
    <w:p w14:paraId="73CB4EC7" w14:textId="75EAC401" w:rsidR="00AE557B" w:rsidRPr="00AE557B" w:rsidRDefault="00AE557B" w:rsidP="006F7AFA">
      <w:pPr>
        <w:pStyle w:val="Bibliography"/>
        <w:spacing w:line="480" w:lineRule="exact"/>
        <w:ind w:left="0"/>
        <w:rPr>
          <w:rFonts w:cs="Times New Roman"/>
        </w:rPr>
      </w:pPr>
      <w:r w:rsidRPr="00866A1D">
        <w:rPr>
          <w:rFonts w:cs="Times New Roman"/>
          <w:lang w:val="fr-FR"/>
        </w:rPr>
        <w:t xml:space="preserve">Robins, R. W., &amp; Pals, J. L. (2002). </w:t>
      </w:r>
      <w:r w:rsidRPr="00AE557B">
        <w:rPr>
          <w:rFonts w:cs="Times New Roman"/>
        </w:rPr>
        <w:t xml:space="preserve">Implicit self-theories in the academic domain: Implications for goal orientation, attributions, affect, and self-esteem change. </w:t>
      </w:r>
      <w:r w:rsidRPr="00AE557B">
        <w:rPr>
          <w:rFonts w:cs="Times New Roman"/>
          <w:i/>
          <w:iCs/>
        </w:rPr>
        <w:t>Self and Identity</w:t>
      </w:r>
      <w:r w:rsidRPr="00AE557B">
        <w:rPr>
          <w:rFonts w:cs="Times New Roman"/>
        </w:rPr>
        <w:t xml:space="preserve">, </w:t>
      </w:r>
      <w:r w:rsidRPr="00AE557B">
        <w:rPr>
          <w:rFonts w:cs="Times New Roman"/>
          <w:i/>
          <w:iCs/>
        </w:rPr>
        <w:t>1</w:t>
      </w:r>
      <w:r w:rsidRPr="00AE557B">
        <w:rPr>
          <w:rFonts w:cs="Times New Roman"/>
        </w:rPr>
        <w:t xml:space="preserve">, 313–336. </w:t>
      </w:r>
      <w:r w:rsidR="007537CD">
        <w:rPr>
          <w:rFonts w:cs="Times New Roman"/>
        </w:rPr>
        <w:t>doi:</w:t>
      </w:r>
      <w:r w:rsidRPr="00AE557B">
        <w:rPr>
          <w:rFonts w:cs="Times New Roman"/>
        </w:rPr>
        <w:t>10.1080/15298860290106805</w:t>
      </w:r>
    </w:p>
    <w:p w14:paraId="599A3023" w14:textId="77777777" w:rsidR="00AE557B" w:rsidRPr="00AE557B" w:rsidRDefault="00AE557B" w:rsidP="006F7AFA">
      <w:pPr>
        <w:pStyle w:val="Bibliography"/>
        <w:spacing w:line="480" w:lineRule="exact"/>
        <w:ind w:left="0"/>
        <w:rPr>
          <w:rFonts w:cs="Times New Roman"/>
        </w:rPr>
      </w:pPr>
      <w:r w:rsidRPr="00AE557B">
        <w:rPr>
          <w:rFonts w:cs="Times New Roman"/>
        </w:rPr>
        <w:t xml:space="preserve">Sedikides, C. (2018). The need for positive feedback: Sociocultural considerations of self-evaluative motives in education. In G. A. D. Liem &amp; D. M. McInerney (Eds.), </w:t>
      </w:r>
      <w:r w:rsidRPr="00AE557B">
        <w:rPr>
          <w:rFonts w:cs="Times New Roman"/>
          <w:i/>
          <w:iCs/>
        </w:rPr>
        <w:t>Big theories revisited 2</w:t>
      </w:r>
      <w:r w:rsidRPr="00AE557B">
        <w:rPr>
          <w:rFonts w:cs="Times New Roman"/>
        </w:rPr>
        <w:t xml:space="preserve"> (pp. 381–400). Charlotte, NC: Information Age Publishing.</w:t>
      </w:r>
    </w:p>
    <w:p w14:paraId="0B3594B2" w14:textId="77777777" w:rsidR="00AE557B" w:rsidRPr="00AE557B" w:rsidRDefault="00AE557B" w:rsidP="006F7AFA">
      <w:pPr>
        <w:pStyle w:val="Bibliography"/>
        <w:spacing w:line="480" w:lineRule="exact"/>
        <w:ind w:left="0"/>
        <w:rPr>
          <w:rFonts w:cs="Times New Roman"/>
        </w:rPr>
      </w:pPr>
      <w:r w:rsidRPr="00AE557B">
        <w:rPr>
          <w:rFonts w:cs="Times New Roman"/>
        </w:rPr>
        <w:t xml:space="preserve">Thomaes, S., &amp; Brummelman, E. (2016). Narcissism. In D. Cicchetti (Ed.), </w:t>
      </w:r>
      <w:r w:rsidRPr="00AE557B">
        <w:rPr>
          <w:rFonts w:cs="Times New Roman"/>
          <w:i/>
          <w:iCs/>
        </w:rPr>
        <w:t>Developmental psychopathology</w:t>
      </w:r>
      <w:r w:rsidRPr="00AE557B">
        <w:rPr>
          <w:rFonts w:cs="Times New Roman"/>
        </w:rPr>
        <w:t xml:space="preserve"> (3rd ed., Vol. 4, pp. 679–725). Hoboken, NJ: Wiley.</w:t>
      </w:r>
    </w:p>
    <w:p w14:paraId="21962C4F" w14:textId="04A9B477" w:rsidR="00AE557B" w:rsidRPr="00AE557B" w:rsidRDefault="00AE557B" w:rsidP="006F7AFA">
      <w:pPr>
        <w:pStyle w:val="Bibliography"/>
        <w:spacing w:line="480" w:lineRule="exact"/>
        <w:ind w:left="0"/>
        <w:rPr>
          <w:rFonts w:cs="Times New Roman"/>
        </w:rPr>
      </w:pPr>
      <w:r w:rsidRPr="00AE557B">
        <w:rPr>
          <w:rFonts w:cs="Times New Roman"/>
        </w:rPr>
        <w:t xml:space="preserve">Thomaes, S., Stegge, H., Bushman, B. J., Olthof, T., &amp; Denissen, J. (2008). Development and validation of the Childhood Narcissism Scale. </w:t>
      </w:r>
      <w:r w:rsidRPr="00AE557B">
        <w:rPr>
          <w:rFonts w:cs="Times New Roman"/>
          <w:i/>
          <w:iCs/>
        </w:rPr>
        <w:t>Journal of Personality Assessment</w:t>
      </w:r>
      <w:r w:rsidRPr="00AE557B">
        <w:rPr>
          <w:rFonts w:cs="Times New Roman"/>
        </w:rPr>
        <w:t xml:space="preserve">, </w:t>
      </w:r>
      <w:r w:rsidRPr="00AE557B">
        <w:rPr>
          <w:rFonts w:cs="Times New Roman"/>
          <w:i/>
          <w:iCs/>
        </w:rPr>
        <w:t>90</w:t>
      </w:r>
      <w:r w:rsidRPr="00AE557B">
        <w:rPr>
          <w:rFonts w:cs="Times New Roman"/>
        </w:rPr>
        <w:t xml:space="preserve">, 382–391. </w:t>
      </w:r>
      <w:r w:rsidR="007537CD">
        <w:rPr>
          <w:rFonts w:cs="Times New Roman"/>
        </w:rPr>
        <w:t>doi:</w:t>
      </w:r>
      <w:r w:rsidRPr="00AE557B">
        <w:rPr>
          <w:rFonts w:cs="Times New Roman"/>
        </w:rPr>
        <w:t>10.1080/00223890802108162</w:t>
      </w:r>
    </w:p>
    <w:p w14:paraId="192E9CA8" w14:textId="3E9FB5C2" w:rsidR="00AE557B" w:rsidRPr="00AE557B" w:rsidRDefault="00AE557B" w:rsidP="006F7AFA">
      <w:pPr>
        <w:pStyle w:val="Bibliography"/>
        <w:spacing w:line="480" w:lineRule="exact"/>
        <w:ind w:left="0"/>
        <w:rPr>
          <w:rFonts w:cs="Times New Roman"/>
        </w:rPr>
      </w:pPr>
      <w:r w:rsidRPr="00AE557B">
        <w:rPr>
          <w:rFonts w:cs="Times New Roman"/>
        </w:rPr>
        <w:t xml:space="preserve">Tracy, J. L., Cheng, J. T., Robins, R. W., &amp; Trzesniewski, K. H. (2009). Authentic and hubristic pride: The affective core of self-esteem and narcissism. </w:t>
      </w:r>
      <w:r w:rsidRPr="00AE557B">
        <w:rPr>
          <w:rFonts w:cs="Times New Roman"/>
          <w:i/>
          <w:iCs/>
        </w:rPr>
        <w:t>Self and Identity</w:t>
      </w:r>
      <w:r w:rsidRPr="00AE557B">
        <w:rPr>
          <w:rFonts w:cs="Times New Roman"/>
        </w:rPr>
        <w:t xml:space="preserve">, </w:t>
      </w:r>
      <w:r w:rsidRPr="00AE557B">
        <w:rPr>
          <w:rFonts w:cs="Times New Roman"/>
          <w:i/>
          <w:iCs/>
        </w:rPr>
        <w:t>8</w:t>
      </w:r>
      <w:r w:rsidRPr="00AE557B">
        <w:rPr>
          <w:rFonts w:cs="Times New Roman"/>
        </w:rPr>
        <w:t xml:space="preserve">, 196–213. </w:t>
      </w:r>
      <w:r w:rsidR="007537CD">
        <w:rPr>
          <w:rFonts w:cs="Times New Roman"/>
        </w:rPr>
        <w:t>doi:</w:t>
      </w:r>
      <w:r w:rsidRPr="00AE557B">
        <w:rPr>
          <w:rFonts w:cs="Times New Roman"/>
        </w:rPr>
        <w:t>10.1080/15298860802505053</w:t>
      </w:r>
    </w:p>
    <w:p w14:paraId="2C3C9739" w14:textId="534A781D" w:rsidR="00AE557B" w:rsidRPr="00AE557B" w:rsidRDefault="00AE557B" w:rsidP="006F7AFA">
      <w:pPr>
        <w:pStyle w:val="Bibliography"/>
        <w:spacing w:line="480" w:lineRule="exact"/>
        <w:ind w:left="0"/>
        <w:rPr>
          <w:rFonts w:cs="Times New Roman"/>
        </w:rPr>
      </w:pPr>
      <w:r w:rsidRPr="00AE557B">
        <w:rPr>
          <w:rFonts w:cs="Times New Roman"/>
        </w:rPr>
        <w:t xml:space="preserve">Waschull, S. B., &amp; Kernis, M. H. (1996). Level and stability of self-esteem as predictors of children’s intrinsic motivation and reasons for anger. </w:t>
      </w:r>
      <w:r w:rsidRPr="00AE557B">
        <w:rPr>
          <w:rFonts w:cs="Times New Roman"/>
          <w:i/>
          <w:iCs/>
        </w:rPr>
        <w:t>Personality and Social Psychology Bulletin</w:t>
      </w:r>
      <w:r w:rsidRPr="00AE557B">
        <w:rPr>
          <w:rFonts w:cs="Times New Roman"/>
        </w:rPr>
        <w:t xml:space="preserve">, </w:t>
      </w:r>
      <w:r w:rsidRPr="00AE557B">
        <w:rPr>
          <w:rFonts w:cs="Times New Roman"/>
          <w:i/>
          <w:iCs/>
        </w:rPr>
        <w:t>22</w:t>
      </w:r>
      <w:r w:rsidRPr="00AE557B">
        <w:rPr>
          <w:rFonts w:cs="Times New Roman"/>
        </w:rPr>
        <w:t xml:space="preserve">, 4–13. </w:t>
      </w:r>
      <w:r w:rsidR="007537CD">
        <w:rPr>
          <w:rFonts w:cs="Times New Roman"/>
        </w:rPr>
        <w:t>doi:</w:t>
      </w:r>
      <w:r w:rsidRPr="00AE557B">
        <w:rPr>
          <w:rFonts w:cs="Times New Roman"/>
        </w:rPr>
        <w:t>10.1177/0146167296221001</w:t>
      </w:r>
    </w:p>
    <w:p w14:paraId="2B823668" w14:textId="644428A7" w:rsidR="00AE557B" w:rsidRPr="00AE557B" w:rsidRDefault="00AE557B" w:rsidP="006F7AFA">
      <w:pPr>
        <w:pStyle w:val="Bibliography"/>
        <w:spacing w:line="480" w:lineRule="exact"/>
        <w:ind w:left="0"/>
        <w:rPr>
          <w:rFonts w:cs="Times New Roman"/>
        </w:rPr>
      </w:pPr>
      <w:r w:rsidRPr="00AE557B">
        <w:rPr>
          <w:rFonts w:cs="Times New Roman"/>
        </w:rPr>
        <w:t xml:space="preserve">Wetzel, E., &amp; Robins, R. W. (2016). Are parenting practices associated with the development of narcissism? Findings from a longitudinal study of Mexican-origin youth. </w:t>
      </w:r>
      <w:r w:rsidRPr="00AE557B">
        <w:rPr>
          <w:rFonts w:cs="Times New Roman"/>
          <w:i/>
          <w:iCs/>
        </w:rPr>
        <w:t>Journal of Research in Personality</w:t>
      </w:r>
      <w:r w:rsidRPr="00AE557B">
        <w:rPr>
          <w:rFonts w:cs="Times New Roman"/>
        </w:rPr>
        <w:t xml:space="preserve">, </w:t>
      </w:r>
      <w:r w:rsidRPr="00AE557B">
        <w:rPr>
          <w:rFonts w:cs="Times New Roman"/>
          <w:i/>
          <w:iCs/>
        </w:rPr>
        <w:t>63</w:t>
      </w:r>
      <w:r w:rsidRPr="00AE557B">
        <w:rPr>
          <w:rFonts w:cs="Times New Roman"/>
        </w:rPr>
        <w:t xml:space="preserve">, 84–94. </w:t>
      </w:r>
      <w:r w:rsidR="007537CD">
        <w:rPr>
          <w:rFonts w:cs="Times New Roman"/>
        </w:rPr>
        <w:t>doi:</w:t>
      </w:r>
      <w:r w:rsidRPr="00AE557B">
        <w:rPr>
          <w:rFonts w:cs="Times New Roman"/>
        </w:rPr>
        <w:t>10.1016/j.jrp.2016.05.005</w:t>
      </w:r>
    </w:p>
    <w:p w14:paraId="3D6DFF4F" w14:textId="2B9154ED" w:rsidR="00AE557B" w:rsidRPr="00AE557B" w:rsidRDefault="00AE557B" w:rsidP="006F7AFA">
      <w:pPr>
        <w:pStyle w:val="Bibliography"/>
        <w:spacing w:line="480" w:lineRule="exact"/>
        <w:ind w:left="0"/>
        <w:rPr>
          <w:rFonts w:cs="Times New Roman"/>
        </w:rPr>
      </w:pPr>
      <w:r w:rsidRPr="00AE557B">
        <w:rPr>
          <w:rFonts w:cs="Times New Roman"/>
        </w:rPr>
        <w:t xml:space="preserve">York, B. N., Loeb, S., &amp; Doss, C. (2019). One step at a time the effects of an early literacy text-messaging program for parents of preschoolers. </w:t>
      </w:r>
      <w:r w:rsidRPr="00AE557B">
        <w:rPr>
          <w:rFonts w:cs="Times New Roman"/>
          <w:i/>
          <w:iCs/>
        </w:rPr>
        <w:t>Journal of Human Resources</w:t>
      </w:r>
      <w:r w:rsidRPr="00AE557B">
        <w:rPr>
          <w:rFonts w:cs="Times New Roman"/>
        </w:rPr>
        <w:t xml:space="preserve">, </w:t>
      </w:r>
      <w:r w:rsidRPr="00AE557B">
        <w:rPr>
          <w:rFonts w:cs="Times New Roman"/>
          <w:i/>
          <w:iCs/>
        </w:rPr>
        <w:t>54</w:t>
      </w:r>
      <w:r w:rsidRPr="00AE557B">
        <w:rPr>
          <w:rFonts w:cs="Times New Roman"/>
        </w:rPr>
        <w:t xml:space="preserve">, 537–566. </w:t>
      </w:r>
      <w:r w:rsidR="007537CD">
        <w:rPr>
          <w:rFonts w:cs="Times New Roman"/>
        </w:rPr>
        <w:t>doi:</w:t>
      </w:r>
      <w:r w:rsidRPr="00AE557B">
        <w:rPr>
          <w:rFonts w:cs="Times New Roman"/>
        </w:rPr>
        <w:t>10.3368/jhr.54.3.0517-8756R</w:t>
      </w:r>
    </w:p>
    <w:p w14:paraId="307ACAAA" w14:textId="002C40B5" w:rsidR="00FF4C1C" w:rsidRPr="00B83441" w:rsidRDefault="00E3112D" w:rsidP="006F7AFA">
      <w:pPr>
        <w:pStyle w:val="Bibliography"/>
        <w:spacing w:line="480" w:lineRule="exact"/>
        <w:ind w:left="0" w:firstLine="0"/>
        <w:rPr>
          <w:rFonts w:cs="Times New Roman"/>
          <w:szCs w:val="24"/>
        </w:rPr>
      </w:pPr>
      <w:r>
        <w:fldChar w:fldCharType="end"/>
      </w:r>
    </w:p>
    <w:sectPr w:rsidR="00FF4C1C" w:rsidRPr="00B83441" w:rsidSect="00AA0D56">
      <w:headerReference w:type="default" r:id="rId9"/>
      <w:headerReference w:type="first" r:id="rId10"/>
      <w:pgSz w:w="11909" w:h="16834" w:code="9"/>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BD2388" w16cid:durableId="214EC44C"/>
  <w16cid:commentId w16cid:paraId="2A6D40AA" w16cid:durableId="2151C953"/>
  <w16cid:commentId w16cid:paraId="0CE3F5AE" w16cid:durableId="2151C954"/>
  <w16cid:commentId w16cid:paraId="26CC0665" w16cid:durableId="2151C955"/>
  <w16cid:commentId w16cid:paraId="41469622" w16cid:durableId="214EC44D"/>
  <w16cid:commentId w16cid:paraId="057C5CE1" w16cid:durableId="2151C957"/>
  <w16cid:commentId w16cid:paraId="31FF0D1D" w16cid:durableId="2151C958"/>
  <w16cid:commentId w16cid:paraId="374FEE25" w16cid:durableId="2151C959"/>
  <w16cid:commentId w16cid:paraId="083A0AB5" w16cid:durableId="2151C95A"/>
  <w16cid:commentId w16cid:paraId="19AA7809" w16cid:durableId="2151C95B"/>
  <w16cid:commentId w16cid:paraId="5CCED1F7" w16cid:durableId="2151C95C"/>
  <w16cid:commentId w16cid:paraId="53FDAD9A" w16cid:durableId="2151C95D"/>
  <w16cid:commentId w16cid:paraId="0EBE13C1" w16cid:durableId="2151C95E"/>
  <w16cid:commentId w16cid:paraId="027DA1CA" w16cid:durableId="2151C95F"/>
  <w16cid:commentId w16cid:paraId="7FA6FE95" w16cid:durableId="214EC44E"/>
  <w16cid:commentId w16cid:paraId="083E0009" w16cid:durableId="2151C961"/>
  <w16cid:commentId w16cid:paraId="3CD86172" w16cid:durableId="2151C962"/>
  <w16cid:commentId w16cid:paraId="74F355AA" w16cid:durableId="2151C963"/>
  <w16cid:commentId w16cid:paraId="1F10AE3C" w16cid:durableId="2151C964"/>
  <w16cid:commentId w16cid:paraId="507CDE8E" w16cid:durableId="2151C965"/>
  <w16cid:commentId w16cid:paraId="6E39281A" w16cid:durableId="2151C966"/>
  <w16cid:commentId w16cid:paraId="7FD6E4E2" w16cid:durableId="2151C967"/>
  <w16cid:commentId w16cid:paraId="769F8479" w16cid:durableId="2151C968"/>
  <w16cid:commentId w16cid:paraId="7DD3E49E" w16cid:durableId="2151C969"/>
  <w16cid:commentId w16cid:paraId="7808F8B2" w16cid:durableId="2151C96A"/>
  <w16cid:commentId w16cid:paraId="35EC8379" w16cid:durableId="214EC44F"/>
  <w16cid:commentId w16cid:paraId="593383CB" w16cid:durableId="2151C96C"/>
  <w16cid:commentId w16cid:paraId="3E473414" w16cid:durableId="2151C96D"/>
  <w16cid:commentId w16cid:paraId="14D3A29C" w16cid:durableId="214EC45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A5F477" w14:textId="77777777" w:rsidR="000962F6" w:rsidRDefault="000962F6" w:rsidP="0067266B">
      <w:pPr>
        <w:spacing w:after="0" w:line="240" w:lineRule="auto"/>
      </w:pPr>
      <w:r>
        <w:separator/>
      </w:r>
    </w:p>
  </w:endnote>
  <w:endnote w:type="continuationSeparator" w:id="0">
    <w:p w14:paraId="0052913D" w14:textId="77777777" w:rsidR="000962F6" w:rsidRDefault="000962F6" w:rsidP="006726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A889BB" w14:textId="77777777" w:rsidR="000962F6" w:rsidRDefault="000962F6" w:rsidP="0067266B">
      <w:pPr>
        <w:spacing w:after="0" w:line="240" w:lineRule="auto"/>
      </w:pPr>
      <w:r>
        <w:separator/>
      </w:r>
    </w:p>
  </w:footnote>
  <w:footnote w:type="continuationSeparator" w:id="0">
    <w:p w14:paraId="4DC15B2C" w14:textId="77777777" w:rsidR="000962F6" w:rsidRDefault="000962F6" w:rsidP="006726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070F12" w14:textId="351D2D66" w:rsidR="004A6CBA" w:rsidRDefault="004A6CBA" w:rsidP="00B83B3C">
    <w:pPr>
      <w:pStyle w:val="Header"/>
      <w:tabs>
        <w:tab w:val="clear" w:pos="9360"/>
        <w:tab w:val="right" w:pos="8931"/>
      </w:tabs>
    </w:pPr>
    <w:r w:rsidRPr="00B83B3C">
      <w:t>TRIPARTITE MODEL</w:t>
    </w:r>
    <w:r w:rsidRPr="00B83B3C">
      <w:tab/>
    </w:r>
    <w:r>
      <w:tab/>
      <w:t xml:space="preserve"> </w:t>
    </w:r>
    <w:sdt>
      <w:sdtPr>
        <w:id w:val="1406103499"/>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A3599F">
          <w:rPr>
            <w:noProof/>
          </w:rPr>
          <w:t>2</w:t>
        </w:r>
        <w:r>
          <w:rPr>
            <w:noProof/>
          </w:rPr>
          <w:fldChar w:fldCharType="end"/>
        </w:r>
      </w:sdtContent>
    </w:sdt>
  </w:p>
  <w:p w14:paraId="43C51B2D" w14:textId="77777777" w:rsidR="004A6CBA" w:rsidRDefault="004A6CB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653979" w14:textId="712AADA8" w:rsidR="004A6CBA" w:rsidRDefault="004A6CBA" w:rsidP="00EF424E">
    <w:pPr>
      <w:pStyle w:val="Header"/>
    </w:pPr>
    <w:r>
      <w:rPr>
        <w:lang w:val="nl-NL"/>
      </w:rPr>
      <w:t>TRIPARTITE MODEL</w:t>
    </w:r>
    <w:r>
      <w:rPr>
        <w:lang w:val="nl-NL"/>
      </w:rPr>
      <w:tab/>
    </w:r>
    <w:r>
      <w:rPr>
        <w:lang w:val="nl-NL"/>
      </w:rPr>
      <w:tab/>
    </w:r>
    <w:sdt>
      <w:sdtPr>
        <w:id w:val="-2471767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A3599F">
          <w:rPr>
            <w:noProof/>
          </w:rPr>
          <w:t>1</w:t>
        </w:r>
        <w:r>
          <w:rPr>
            <w:noProof/>
          </w:rPr>
          <w:fldChar w:fldCharType="end"/>
        </w:r>
      </w:sdtContent>
    </w:sdt>
  </w:p>
  <w:p w14:paraId="33E670C7" w14:textId="6CCA7130" w:rsidR="004A6CBA" w:rsidRPr="0067266B" w:rsidRDefault="004A6CBA">
    <w:pPr>
      <w:pStyle w:val="Header"/>
      <w:rPr>
        <w:lang w:val="nl-N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15D64"/>
    <w:multiLevelType w:val="hybridMultilevel"/>
    <w:tmpl w:val="107CA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590615"/>
    <w:multiLevelType w:val="hybridMultilevel"/>
    <w:tmpl w:val="E6224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397538"/>
    <w:multiLevelType w:val="hybridMultilevel"/>
    <w:tmpl w:val="4D18D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485AF0"/>
    <w:multiLevelType w:val="hybridMultilevel"/>
    <w:tmpl w:val="8B7694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7AD74C1"/>
    <w:multiLevelType w:val="hybridMultilevel"/>
    <w:tmpl w:val="2DE4D1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DE937A4"/>
    <w:multiLevelType w:val="hybridMultilevel"/>
    <w:tmpl w:val="7676F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CF7361D"/>
    <w:multiLevelType w:val="hybridMultilevel"/>
    <w:tmpl w:val="056C5E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E965E78"/>
    <w:multiLevelType w:val="hybridMultilevel"/>
    <w:tmpl w:val="CC7AF026"/>
    <w:lvl w:ilvl="0" w:tplc="FFDADCCA">
      <w:start w:val="1"/>
      <w:numFmt w:val="decimal"/>
      <w:lvlText w:val="%1."/>
      <w:lvlJc w:val="left"/>
      <w:pPr>
        <w:ind w:left="405" w:hanging="36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8" w15:restartNumberingAfterBreak="0">
    <w:nsid w:val="6CB82F87"/>
    <w:multiLevelType w:val="hybridMultilevel"/>
    <w:tmpl w:val="F63278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5"/>
  </w:num>
  <w:num w:numId="4">
    <w:abstractNumId w:val="8"/>
  </w:num>
  <w:num w:numId="5">
    <w:abstractNumId w:val="2"/>
  </w:num>
  <w:num w:numId="6">
    <w:abstractNumId w:val="4"/>
  </w:num>
  <w:num w:numId="7">
    <w:abstractNumId w:val="6"/>
  </w:num>
  <w:num w:numId="8">
    <w:abstractNumId w:val="7"/>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activeWritingStyle w:appName="MSWord" w:lang="fr-FR" w:vendorID="64" w:dllVersion="131078" w:nlCheck="1" w:checkStyle="0"/>
  <w:activeWritingStyle w:appName="MSWord" w:lang="en-US" w:vendorID="64" w:dllVersion="131078" w:nlCheck="1" w:checkStyle="1"/>
  <w:activeWritingStyle w:appName="MSWord" w:lang="en-GB" w:vendorID="64" w:dllVersion="131078" w:nlCheck="1" w:checkStyle="1"/>
  <w:revisionView w:inkAnnotations="0"/>
  <w:defaultTabStop w:val="720"/>
  <w:drawingGridHorizontalSpacing w:val="110"/>
  <w:displayHorizontalDrawingGridEvery w:val="2"/>
  <w:displayVerticalDrawingGridEvery w:val="2"/>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44A6"/>
    <w:rsid w:val="00000068"/>
    <w:rsid w:val="0000054D"/>
    <w:rsid w:val="00000788"/>
    <w:rsid w:val="00000A3B"/>
    <w:rsid w:val="00006C98"/>
    <w:rsid w:val="00010E10"/>
    <w:rsid w:val="00010E7B"/>
    <w:rsid w:val="00011687"/>
    <w:rsid w:val="000129E5"/>
    <w:rsid w:val="00013D0B"/>
    <w:rsid w:val="00015186"/>
    <w:rsid w:val="000208D0"/>
    <w:rsid w:val="00020C5B"/>
    <w:rsid w:val="00023353"/>
    <w:rsid w:val="000243B4"/>
    <w:rsid w:val="00025412"/>
    <w:rsid w:val="00025856"/>
    <w:rsid w:val="000264BE"/>
    <w:rsid w:val="0002682E"/>
    <w:rsid w:val="00027A85"/>
    <w:rsid w:val="00027CD7"/>
    <w:rsid w:val="000306CD"/>
    <w:rsid w:val="0003432A"/>
    <w:rsid w:val="000361DD"/>
    <w:rsid w:val="00040FFB"/>
    <w:rsid w:val="00043E1B"/>
    <w:rsid w:val="00050FFB"/>
    <w:rsid w:val="00054A06"/>
    <w:rsid w:val="00054A9F"/>
    <w:rsid w:val="00054BD9"/>
    <w:rsid w:val="00057484"/>
    <w:rsid w:val="00060166"/>
    <w:rsid w:val="0006250B"/>
    <w:rsid w:val="0006386A"/>
    <w:rsid w:val="00064143"/>
    <w:rsid w:val="0006752B"/>
    <w:rsid w:val="00071525"/>
    <w:rsid w:val="00075394"/>
    <w:rsid w:val="00075EA6"/>
    <w:rsid w:val="000761AA"/>
    <w:rsid w:val="00077774"/>
    <w:rsid w:val="00081D44"/>
    <w:rsid w:val="000864F0"/>
    <w:rsid w:val="00087847"/>
    <w:rsid w:val="000962F6"/>
    <w:rsid w:val="000A24EA"/>
    <w:rsid w:val="000A4588"/>
    <w:rsid w:val="000A6AD8"/>
    <w:rsid w:val="000A7A07"/>
    <w:rsid w:val="000B03DC"/>
    <w:rsid w:val="000B3C3E"/>
    <w:rsid w:val="000B3F2D"/>
    <w:rsid w:val="000B5858"/>
    <w:rsid w:val="000B5ADB"/>
    <w:rsid w:val="000B6EBC"/>
    <w:rsid w:val="000C0C40"/>
    <w:rsid w:val="000C16E8"/>
    <w:rsid w:val="000C2875"/>
    <w:rsid w:val="000C3C64"/>
    <w:rsid w:val="000C5C81"/>
    <w:rsid w:val="000D1383"/>
    <w:rsid w:val="000D6147"/>
    <w:rsid w:val="000D7A30"/>
    <w:rsid w:val="000D7CDC"/>
    <w:rsid w:val="000E0B97"/>
    <w:rsid w:val="000E16AA"/>
    <w:rsid w:val="000E363F"/>
    <w:rsid w:val="000E54F9"/>
    <w:rsid w:val="000F15BC"/>
    <w:rsid w:val="000F286C"/>
    <w:rsid w:val="000F4AE3"/>
    <w:rsid w:val="000F7EDB"/>
    <w:rsid w:val="001004C1"/>
    <w:rsid w:val="0010066E"/>
    <w:rsid w:val="00106BDF"/>
    <w:rsid w:val="00111C79"/>
    <w:rsid w:val="001153C1"/>
    <w:rsid w:val="001208AA"/>
    <w:rsid w:val="00120ACC"/>
    <w:rsid w:val="00120F2A"/>
    <w:rsid w:val="00123F43"/>
    <w:rsid w:val="00125C2A"/>
    <w:rsid w:val="00126375"/>
    <w:rsid w:val="00126810"/>
    <w:rsid w:val="0013098B"/>
    <w:rsid w:val="00130B8D"/>
    <w:rsid w:val="00131C39"/>
    <w:rsid w:val="00134088"/>
    <w:rsid w:val="001362D6"/>
    <w:rsid w:val="001373E3"/>
    <w:rsid w:val="00142CCF"/>
    <w:rsid w:val="00144DBD"/>
    <w:rsid w:val="001452EC"/>
    <w:rsid w:val="001502C9"/>
    <w:rsid w:val="0015100A"/>
    <w:rsid w:val="00152796"/>
    <w:rsid w:val="00152F29"/>
    <w:rsid w:val="001571DB"/>
    <w:rsid w:val="00157EEF"/>
    <w:rsid w:val="00160D92"/>
    <w:rsid w:val="00163CB5"/>
    <w:rsid w:val="00167A2E"/>
    <w:rsid w:val="00167BEC"/>
    <w:rsid w:val="00170A2A"/>
    <w:rsid w:val="00171067"/>
    <w:rsid w:val="00172B23"/>
    <w:rsid w:val="00173744"/>
    <w:rsid w:val="00180D1D"/>
    <w:rsid w:val="00192C60"/>
    <w:rsid w:val="0019375C"/>
    <w:rsid w:val="00194566"/>
    <w:rsid w:val="00194634"/>
    <w:rsid w:val="00195906"/>
    <w:rsid w:val="00196B3A"/>
    <w:rsid w:val="001A079C"/>
    <w:rsid w:val="001A1B0D"/>
    <w:rsid w:val="001A6700"/>
    <w:rsid w:val="001A7F28"/>
    <w:rsid w:val="001B0DF6"/>
    <w:rsid w:val="001B23EB"/>
    <w:rsid w:val="001B3119"/>
    <w:rsid w:val="001B31AF"/>
    <w:rsid w:val="001B4077"/>
    <w:rsid w:val="001B41AA"/>
    <w:rsid w:val="001B5663"/>
    <w:rsid w:val="001B5AEB"/>
    <w:rsid w:val="001B648A"/>
    <w:rsid w:val="001B7F99"/>
    <w:rsid w:val="001C6255"/>
    <w:rsid w:val="001C7B7F"/>
    <w:rsid w:val="001C7C9A"/>
    <w:rsid w:val="001D06E1"/>
    <w:rsid w:val="001D36B9"/>
    <w:rsid w:val="001D4B48"/>
    <w:rsid w:val="001E0DFB"/>
    <w:rsid w:val="001E75E5"/>
    <w:rsid w:val="001F0C0F"/>
    <w:rsid w:val="001F1864"/>
    <w:rsid w:val="001F1BC8"/>
    <w:rsid w:val="001F5011"/>
    <w:rsid w:val="001F52F8"/>
    <w:rsid w:val="001F6F94"/>
    <w:rsid w:val="00203681"/>
    <w:rsid w:val="0020370B"/>
    <w:rsid w:val="0020390F"/>
    <w:rsid w:val="0020394F"/>
    <w:rsid w:val="00204CA6"/>
    <w:rsid w:val="00205500"/>
    <w:rsid w:val="002056A1"/>
    <w:rsid w:val="002070B4"/>
    <w:rsid w:val="002118A8"/>
    <w:rsid w:val="00214529"/>
    <w:rsid w:val="00214C77"/>
    <w:rsid w:val="0021604E"/>
    <w:rsid w:val="00220638"/>
    <w:rsid w:val="0022269B"/>
    <w:rsid w:val="00230FDD"/>
    <w:rsid w:val="00231AF6"/>
    <w:rsid w:val="00232002"/>
    <w:rsid w:val="0023385F"/>
    <w:rsid w:val="002352D2"/>
    <w:rsid w:val="00236367"/>
    <w:rsid w:val="00236D7A"/>
    <w:rsid w:val="00243FBC"/>
    <w:rsid w:val="00247198"/>
    <w:rsid w:val="00250435"/>
    <w:rsid w:val="00250F59"/>
    <w:rsid w:val="00252E14"/>
    <w:rsid w:val="00253AF9"/>
    <w:rsid w:val="00254163"/>
    <w:rsid w:val="00254C92"/>
    <w:rsid w:val="00261206"/>
    <w:rsid w:val="00265C1C"/>
    <w:rsid w:val="00267AF4"/>
    <w:rsid w:val="0027392A"/>
    <w:rsid w:val="002746EF"/>
    <w:rsid w:val="00276A31"/>
    <w:rsid w:val="002775DA"/>
    <w:rsid w:val="00277ABA"/>
    <w:rsid w:val="00280C79"/>
    <w:rsid w:val="00283E07"/>
    <w:rsid w:val="00285638"/>
    <w:rsid w:val="00287642"/>
    <w:rsid w:val="002900A4"/>
    <w:rsid w:val="002912F9"/>
    <w:rsid w:val="0029207B"/>
    <w:rsid w:val="0029457E"/>
    <w:rsid w:val="00295292"/>
    <w:rsid w:val="002959B6"/>
    <w:rsid w:val="002A04C5"/>
    <w:rsid w:val="002A0959"/>
    <w:rsid w:val="002A0C1F"/>
    <w:rsid w:val="002A2270"/>
    <w:rsid w:val="002A3514"/>
    <w:rsid w:val="002A46C0"/>
    <w:rsid w:val="002B1C04"/>
    <w:rsid w:val="002B2417"/>
    <w:rsid w:val="002B25D4"/>
    <w:rsid w:val="002B39E7"/>
    <w:rsid w:val="002B4BEB"/>
    <w:rsid w:val="002B5ECC"/>
    <w:rsid w:val="002B644A"/>
    <w:rsid w:val="002B74FD"/>
    <w:rsid w:val="002B77DE"/>
    <w:rsid w:val="002C0D64"/>
    <w:rsid w:val="002C188E"/>
    <w:rsid w:val="002C4A9E"/>
    <w:rsid w:val="002C6333"/>
    <w:rsid w:val="002C6439"/>
    <w:rsid w:val="002D070B"/>
    <w:rsid w:val="002D15D8"/>
    <w:rsid w:val="002D4CC2"/>
    <w:rsid w:val="002D5021"/>
    <w:rsid w:val="002D670C"/>
    <w:rsid w:val="002D6DCD"/>
    <w:rsid w:val="002E0190"/>
    <w:rsid w:val="002E1126"/>
    <w:rsid w:val="002E1E8E"/>
    <w:rsid w:val="002E2A61"/>
    <w:rsid w:val="002E3F2A"/>
    <w:rsid w:val="002E47F6"/>
    <w:rsid w:val="002E6727"/>
    <w:rsid w:val="002E72D8"/>
    <w:rsid w:val="002F2E5A"/>
    <w:rsid w:val="002F5781"/>
    <w:rsid w:val="002F6FA7"/>
    <w:rsid w:val="002F7699"/>
    <w:rsid w:val="0030211D"/>
    <w:rsid w:val="00303F85"/>
    <w:rsid w:val="003046CB"/>
    <w:rsid w:val="00305730"/>
    <w:rsid w:val="00312B8E"/>
    <w:rsid w:val="003174F8"/>
    <w:rsid w:val="00320473"/>
    <w:rsid w:val="00320CBF"/>
    <w:rsid w:val="0032102D"/>
    <w:rsid w:val="00330866"/>
    <w:rsid w:val="00331FC0"/>
    <w:rsid w:val="003320F4"/>
    <w:rsid w:val="00332553"/>
    <w:rsid w:val="003327A6"/>
    <w:rsid w:val="003354B0"/>
    <w:rsid w:val="00336263"/>
    <w:rsid w:val="0033673D"/>
    <w:rsid w:val="00344D5D"/>
    <w:rsid w:val="0034637F"/>
    <w:rsid w:val="003509BA"/>
    <w:rsid w:val="00353128"/>
    <w:rsid w:val="00353550"/>
    <w:rsid w:val="00354056"/>
    <w:rsid w:val="0035457A"/>
    <w:rsid w:val="003545AB"/>
    <w:rsid w:val="003554E4"/>
    <w:rsid w:val="00363FBF"/>
    <w:rsid w:val="003718AB"/>
    <w:rsid w:val="0037315B"/>
    <w:rsid w:val="00377144"/>
    <w:rsid w:val="00377EB5"/>
    <w:rsid w:val="003805EC"/>
    <w:rsid w:val="003816B6"/>
    <w:rsid w:val="003819FF"/>
    <w:rsid w:val="00385163"/>
    <w:rsid w:val="00392566"/>
    <w:rsid w:val="00393146"/>
    <w:rsid w:val="0039383B"/>
    <w:rsid w:val="00394101"/>
    <w:rsid w:val="00394A8E"/>
    <w:rsid w:val="00395600"/>
    <w:rsid w:val="003963EC"/>
    <w:rsid w:val="003A0E51"/>
    <w:rsid w:val="003A28F8"/>
    <w:rsid w:val="003A658F"/>
    <w:rsid w:val="003A7B44"/>
    <w:rsid w:val="003B1BAC"/>
    <w:rsid w:val="003B1BD9"/>
    <w:rsid w:val="003B1C0E"/>
    <w:rsid w:val="003B1E5F"/>
    <w:rsid w:val="003B58D4"/>
    <w:rsid w:val="003B5936"/>
    <w:rsid w:val="003B602F"/>
    <w:rsid w:val="003C24EF"/>
    <w:rsid w:val="003C2DC6"/>
    <w:rsid w:val="003C36AE"/>
    <w:rsid w:val="003C3D13"/>
    <w:rsid w:val="003C4073"/>
    <w:rsid w:val="003C60A7"/>
    <w:rsid w:val="003C7078"/>
    <w:rsid w:val="003C7822"/>
    <w:rsid w:val="003C7851"/>
    <w:rsid w:val="003D0528"/>
    <w:rsid w:val="003D165E"/>
    <w:rsid w:val="003D238F"/>
    <w:rsid w:val="003E01C2"/>
    <w:rsid w:val="003E274D"/>
    <w:rsid w:val="003E2DC7"/>
    <w:rsid w:val="003E5508"/>
    <w:rsid w:val="003E595A"/>
    <w:rsid w:val="003E69E5"/>
    <w:rsid w:val="003F01B0"/>
    <w:rsid w:val="003F0D2F"/>
    <w:rsid w:val="003F2960"/>
    <w:rsid w:val="003F3FE1"/>
    <w:rsid w:val="003F4F2C"/>
    <w:rsid w:val="003F7797"/>
    <w:rsid w:val="00400576"/>
    <w:rsid w:val="00400711"/>
    <w:rsid w:val="00402F76"/>
    <w:rsid w:val="00403392"/>
    <w:rsid w:val="00404130"/>
    <w:rsid w:val="00404ADC"/>
    <w:rsid w:val="00406BB8"/>
    <w:rsid w:val="00411106"/>
    <w:rsid w:val="004150E0"/>
    <w:rsid w:val="0041750D"/>
    <w:rsid w:val="00422FF9"/>
    <w:rsid w:val="004232CC"/>
    <w:rsid w:val="004244F2"/>
    <w:rsid w:val="00426CAF"/>
    <w:rsid w:val="00427481"/>
    <w:rsid w:val="00430CB9"/>
    <w:rsid w:val="00433820"/>
    <w:rsid w:val="00433B23"/>
    <w:rsid w:val="00434AE8"/>
    <w:rsid w:val="0043594F"/>
    <w:rsid w:val="00435963"/>
    <w:rsid w:val="00436F49"/>
    <w:rsid w:val="004407A5"/>
    <w:rsid w:val="00440B32"/>
    <w:rsid w:val="00442B97"/>
    <w:rsid w:val="004469A8"/>
    <w:rsid w:val="00450ADD"/>
    <w:rsid w:val="00451579"/>
    <w:rsid w:val="00451AC5"/>
    <w:rsid w:val="00452313"/>
    <w:rsid w:val="0045738B"/>
    <w:rsid w:val="00461064"/>
    <w:rsid w:val="004613A6"/>
    <w:rsid w:val="00462586"/>
    <w:rsid w:val="004628A9"/>
    <w:rsid w:val="0046381A"/>
    <w:rsid w:val="00467070"/>
    <w:rsid w:val="00471A68"/>
    <w:rsid w:val="00476C1F"/>
    <w:rsid w:val="00480D2C"/>
    <w:rsid w:val="00481952"/>
    <w:rsid w:val="004856FA"/>
    <w:rsid w:val="004872A0"/>
    <w:rsid w:val="00487A46"/>
    <w:rsid w:val="004921BB"/>
    <w:rsid w:val="004934DC"/>
    <w:rsid w:val="00495641"/>
    <w:rsid w:val="004A6504"/>
    <w:rsid w:val="004A67A4"/>
    <w:rsid w:val="004A6CBA"/>
    <w:rsid w:val="004B06FB"/>
    <w:rsid w:val="004B135F"/>
    <w:rsid w:val="004B1E4A"/>
    <w:rsid w:val="004B2F9A"/>
    <w:rsid w:val="004B5F7F"/>
    <w:rsid w:val="004B6014"/>
    <w:rsid w:val="004B7E40"/>
    <w:rsid w:val="004C024E"/>
    <w:rsid w:val="004C050D"/>
    <w:rsid w:val="004C540F"/>
    <w:rsid w:val="004D1119"/>
    <w:rsid w:val="004D1A28"/>
    <w:rsid w:val="004D1E79"/>
    <w:rsid w:val="004D31FA"/>
    <w:rsid w:val="004D41F8"/>
    <w:rsid w:val="004D7161"/>
    <w:rsid w:val="004D7C96"/>
    <w:rsid w:val="004E3FED"/>
    <w:rsid w:val="004E4430"/>
    <w:rsid w:val="004E4A7F"/>
    <w:rsid w:val="004E6864"/>
    <w:rsid w:val="004F1463"/>
    <w:rsid w:val="004F1A27"/>
    <w:rsid w:val="004F367E"/>
    <w:rsid w:val="004F3728"/>
    <w:rsid w:val="004F5782"/>
    <w:rsid w:val="004F584A"/>
    <w:rsid w:val="004F721D"/>
    <w:rsid w:val="00503989"/>
    <w:rsid w:val="00504F7C"/>
    <w:rsid w:val="005058C2"/>
    <w:rsid w:val="0051004E"/>
    <w:rsid w:val="00511046"/>
    <w:rsid w:val="005173F0"/>
    <w:rsid w:val="00520707"/>
    <w:rsid w:val="005213DC"/>
    <w:rsid w:val="005214C6"/>
    <w:rsid w:val="00521825"/>
    <w:rsid w:val="0052388F"/>
    <w:rsid w:val="00524958"/>
    <w:rsid w:val="00525E5B"/>
    <w:rsid w:val="00530D7A"/>
    <w:rsid w:val="00541840"/>
    <w:rsid w:val="00541FA0"/>
    <w:rsid w:val="00543EA1"/>
    <w:rsid w:val="005470B7"/>
    <w:rsid w:val="00550860"/>
    <w:rsid w:val="00552976"/>
    <w:rsid w:val="00556360"/>
    <w:rsid w:val="0055708B"/>
    <w:rsid w:val="00557279"/>
    <w:rsid w:val="005602F4"/>
    <w:rsid w:val="00561DC9"/>
    <w:rsid w:val="00566051"/>
    <w:rsid w:val="0056721E"/>
    <w:rsid w:val="005734A2"/>
    <w:rsid w:val="0057625D"/>
    <w:rsid w:val="005809C3"/>
    <w:rsid w:val="00580C9D"/>
    <w:rsid w:val="005839DC"/>
    <w:rsid w:val="00583AF4"/>
    <w:rsid w:val="00585076"/>
    <w:rsid w:val="00591B4A"/>
    <w:rsid w:val="005962DF"/>
    <w:rsid w:val="00596D2F"/>
    <w:rsid w:val="005977CC"/>
    <w:rsid w:val="005A1BB9"/>
    <w:rsid w:val="005A1F1F"/>
    <w:rsid w:val="005A24D3"/>
    <w:rsid w:val="005A2C2B"/>
    <w:rsid w:val="005A5FEA"/>
    <w:rsid w:val="005B1C77"/>
    <w:rsid w:val="005B1E87"/>
    <w:rsid w:val="005B573E"/>
    <w:rsid w:val="005C0E08"/>
    <w:rsid w:val="005C15A6"/>
    <w:rsid w:val="005C221D"/>
    <w:rsid w:val="005C2C87"/>
    <w:rsid w:val="005C3148"/>
    <w:rsid w:val="005C5B94"/>
    <w:rsid w:val="005C7174"/>
    <w:rsid w:val="005D0A81"/>
    <w:rsid w:val="005D218C"/>
    <w:rsid w:val="005D4D16"/>
    <w:rsid w:val="005E189E"/>
    <w:rsid w:val="005E1E77"/>
    <w:rsid w:val="005E1FDB"/>
    <w:rsid w:val="005E38EB"/>
    <w:rsid w:val="005E54A0"/>
    <w:rsid w:val="005F24CE"/>
    <w:rsid w:val="005F303F"/>
    <w:rsid w:val="005F34B7"/>
    <w:rsid w:val="00600A36"/>
    <w:rsid w:val="0060574A"/>
    <w:rsid w:val="00610A49"/>
    <w:rsid w:val="006112F2"/>
    <w:rsid w:val="006113E4"/>
    <w:rsid w:val="00612541"/>
    <w:rsid w:val="0061522B"/>
    <w:rsid w:val="006154C9"/>
    <w:rsid w:val="00616588"/>
    <w:rsid w:val="00617F6F"/>
    <w:rsid w:val="006225D2"/>
    <w:rsid w:val="006258F6"/>
    <w:rsid w:val="00625B10"/>
    <w:rsid w:val="00626277"/>
    <w:rsid w:val="00627019"/>
    <w:rsid w:val="00630A85"/>
    <w:rsid w:val="00640501"/>
    <w:rsid w:val="00642270"/>
    <w:rsid w:val="00644965"/>
    <w:rsid w:val="00645CA5"/>
    <w:rsid w:val="006469EA"/>
    <w:rsid w:val="006541D1"/>
    <w:rsid w:val="00654BEF"/>
    <w:rsid w:val="006565D7"/>
    <w:rsid w:val="00656C6A"/>
    <w:rsid w:val="0065712C"/>
    <w:rsid w:val="006609FF"/>
    <w:rsid w:val="00661C27"/>
    <w:rsid w:val="006636B1"/>
    <w:rsid w:val="00664968"/>
    <w:rsid w:val="006657DA"/>
    <w:rsid w:val="00665C2D"/>
    <w:rsid w:val="006661A3"/>
    <w:rsid w:val="0066669E"/>
    <w:rsid w:val="006723C4"/>
    <w:rsid w:val="0067266B"/>
    <w:rsid w:val="00674035"/>
    <w:rsid w:val="006755D1"/>
    <w:rsid w:val="00677FEA"/>
    <w:rsid w:val="00682ED4"/>
    <w:rsid w:val="0068348D"/>
    <w:rsid w:val="00684BBB"/>
    <w:rsid w:val="00685E54"/>
    <w:rsid w:val="0069171F"/>
    <w:rsid w:val="00692137"/>
    <w:rsid w:val="00692BDE"/>
    <w:rsid w:val="00694FEA"/>
    <w:rsid w:val="006969C8"/>
    <w:rsid w:val="006A030E"/>
    <w:rsid w:val="006A0442"/>
    <w:rsid w:val="006A2F3B"/>
    <w:rsid w:val="006A34D5"/>
    <w:rsid w:val="006A6ED0"/>
    <w:rsid w:val="006A724D"/>
    <w:rsid w:val="006A783E"/>
    <w:rsid w:val="006A7E81"/>
    <w:rsid w:val="006B1177"/>
    <w:rsid w:val="006B231B"/>
    <w:rsid w:val="006B33C6"/>
    <w:rsid w:val="006B3845"/>
    <w:rsid w:val="006B3974"/>
    <w:rsid w:val="006B7B02"/>
    <w:rsid w:val="006C1944"/>
    <w:rsid w:val="006C4538"/>
    <w:rsid w:val="006C51DD"/>
    <w:rsid w:val="006C5E7E"/>
    <w:rsid w:val="006D2190"/>
    <w:rsid w:val="006D2235"/>
    <w:rsid w:val="006D48B4"/>
    <w:rsid w:val="006D745E"/>
    <w:rsid w:val="006D77D3"/>
    <w:rsid w:val="006E00BC"/>
    <w:rsid w:val="006E145A"/>
    <w:rsid w:val="006E1E61"/>
    <w:rsid w:val="006E2AA1"/>
    <w:rsid w:val="006E48E8"/>
    <w:rsid w:val="006E6DBE"/>
    <w:rsid w:val="006F01CC"/>
    <w:rsid w:val="006F11C6"/>
    <w:rsid w:val="006F3628"/>
    <w:rsid w:val="006F44D7"/>
    <w:rsid w:val="006F5C4E"/>
    <w:rsid w:val="006F7AC1"/>
    <w:rsid w:val="006F7AFA"/>
    <w:rsid w:val="006F7B97"/>
    <w:rsid w:val="007002FE"/>
    <w:rsid w:val="00700C14"/>
    <w:rsid w:val="00703E6C"/>
    <w:rsid w:val="0070497B"/>
    <w:rsid w:val="00705659"/>
    <w:rsid w:val="007066C8"/>
    <w:rsid w:val="00715F37"/>
    <w:rsid w:val="007161B7"/>
    <w:rsid w:val="00717BCB"/>
    <w:rsid w:val="0072146B"/>
    <w:rsid w:val="007247A0"/>
    <w:rsid w:val="00727478"/>
    <w:rsid w:val="00730030"/>
    <w:rsid w:val="007301E5"/>
    <w:rsid w:val="0073399F"/>
    <w:rsid w:val="00733C00"/>
    <w:rsid w:val="00734013"/>
    <w:rsid w:val="00734CE9"/>
    <w:rsid w:val="00736068"/>
    <w:rsid w:val="00741DDD"/>
    <w:rsid w:val="007439E1"/>
    <w:rsid w:val="00744A4A"/>
    <w:rsid w:val="0074541C"/>
    <w:rsid w:val="0074561A"/>
    <w:rsid w:val="007526A8"/>
    <w:rsid w:val="00753381"/>
    <w:rsid w:val="007537CD"/>
    <w:rsid w:val="0075782C"/>
    <w:rsid w:val="00762C8D"/>
    <w:rsid w:val="00763B4D"/>
    <w:rsid w:val="007642A4"/>
    <w:rsid w:val="0076439C"/>
    <w:rsid w:val="007653B4"/>
    <w:rsid w:val="00766E18"/>
    <w:rsid w:val="00767598"/>
    <w:rsid w:val="0077455C"/>
    <w:rsid w:val="00777AC9"/>
    <w:rsid w:val="00783FEF"/>
    <w:rsid w:val="00784C33"/>
    <w:rsid w:val="007855FE"/>
    <w:rsid w:val="00792624"/>
    <w:rsid w:val="007936CA"/>
    <w:rsid w:val="00796172"/>
    <w:rsid w:val="00797177"/>
    <w:rsid w:val="0079720F"/>
    <w:rsid w:val="007A08CC"/>
    <w:rsid w:val="007A2591"/>
    <w:rsid w:val="007A6A15"/>
    <w:rsid w:val="007B0432"/>
    <w:rsid w:val="007B08B4"/>
    <w:rsid w:val="007B3C00"/>
    <w:rsid w:val="007B41E4"/>
    <w:rsid w:val="007B59A7"/>
    <w:rsid w:val="007B6EE6"/>
    <w:rsid w:val="007C2727"/>
    <w:rsid w:val="007C36AF"/>
    <w:rsid w:val="007C74AB"/>
    <w:rsid w:val="007D1E81"/>
    <w:rsid w:val="007D65E0"/>
    <w:rsid w:val="007D7C72"/>
    <w:rsid w:val="007E6020"/>
    <w:rsid w:val="007E7DC4"/>
    <w:rsid w:val="007F0EDB"/>
    <w:rsid w:val="007F138B"/>
    <w:rsid w:val="007F36CF"/>
    <w:rsid w:val="007F4354"/>
    <w:rsid w:val="007F75FB"/>
    <w:rsid w:val="00801AC0"/>
    <w:rsid w:val="008052DB"/>
    <w:rsid w:val="0081004E"/>
    <w:rsid w:val="00814961"/>
    <w:rsid w:val="008159BA"/>
    <w:rsid w:val="00816B9D"/>
    <w:rsid w:val="008228EF"/>
    <w:rsid w:val="00822EB7"/>
    <w:rsid w:val="00824097"/>
    <w:rsid w:val="00824A34"/>
    <w:rsid w:val="00832381"/>
    <w:rsid w:val="00834070"/>
    <w:rsid w:val="00835F78"/>
    <w:rsid w:val="00837278"/>
    <w:rsid w:val="00837AB3"/>
    <w:rsid w:val="00837D40"/>
    <w:rsid w:val="00837F9C"/>
    <w:rsid w:val="008441C7"/>
    <w:rsid w:val="00852302"/>
    <w:rsid w:val="00853C2F"/>
    <w:rsid w:val="00853E50"/>
    <w:rsid w:val="00854EAE"/>
    <w:rsid w:val="008570FE"/>
    <w:rsid w:val="008575D4"/>
    <w:rsid w:val="00860A16"/>
    <w:rsid w:val="00861972"/>
    <w:rsid w:val="00861AA0"/>
    <w:rsid w:val="00865EF6"/>
    <w:rsid w:val="00866918"/>
    <w:rsid w:val="00866A1D"/>
    <w:rsid w:val="00867060"/>
    <w:rsid w:val="00867E4B"/>
    <w:rsid w:val="00871C27"/>
    <w:rsid w:val="0087403C"/>
    <w:rsid w:val="00874E41"/>
    <w:rsid w:val="008769FB"/>
    <w:rsid w:val="008815FE"/>
    <w:rsid w:val="00884315"/>
    <w:rsid w:val="00887156"/>
    <w:rsid w:val="008A08E8"/>
    <w:rsid w:val="008A2A07"/>
    <w:rsid w:val="008A6670"/>
    <w:rsid w:val="008A7C73"/>
    <w:rsid w:val="008B5340"/>
    <w:rsid w:val="008C071A"/>
    <w:rsid w:val="008C0EB1"/>
    <w:rsid w:val="008D4A2F"/>
    <w:rsid w:val="008E477F"/>
    <w:rsid w:val="008E7C8E"/>
    <w:rsid w:val="008F0766"/>
    <w:rsid w:val="008F5A94"/>
    <w:rsid w:val="009006B0"/>
    <w:rsid w:val="009014DC"/>
    <w:rsid w:val="00901ECD"/>
    <w:rsid w:val="00902F99"/>
    <w:rsid w:val="00903AEF"/>
    <w:rsid w:val="00903E0E"/>
    <w:rsid w:val="00905A79"/>
    <w:rsid w:val="00905D19"/>
    <w:rsid w:val="00906E47"/>
    <w:rsid w:val="0091233C"/>
    <w:rsid w:val="009139BE"/>
    <w:rsid w:val="00914E2D"/>
    <w:rsid w:val="00920383"/>
    <w:rsid w:val="0092161D"/>
    <w:rsid w:val="00930040"/>
    <w:rsid w:val="00930F60"/>
    <w:rsid w:val="009313D2"/>
    <w:rsid w:val="00941F6C"/>
    <w:rsid w:val="00944F2F"/>
    <w:rsid w:val="00946264"/>
    <w:rsid w:val="009503B9"/>
    <w:rsid w:val="009505A2"/>
    <w:rsid w:val="00953D09"/>
    <w:rsid w:val="0095405A"/>
    <w:rsid w:val="0095418B"/>
    <w:rsid w:val="00954637"/>
    <w:rsid w:val="00954920"/>
    <w:rsid w:val="00955BFE"/>
    <w:rsid w:val="00956FA9"/>
    <w:rsid w:val="00957F54"/>
    <w:rsid w:val="009603B6"/>
    <w:rsid w:val="00960D9F"/>
    <w:rsid w:val="00967C09"/>
    <w:rsid w:val="00970454"/>
    <w:rsid w:val="00971FA4"/>
    <w:rsid w:val="00972D40"/>
    <w:rsid w:val="0097314C"/>
    <w:rsid w:val="00975A60"/>
    <w:rsid w:val="009761A4"/>
    <w:rsid w:val="009773C6"/>
    <w:rsid w:val="00977536"/>
    <w:rsid w:val="00977E6E"/>
    <w:rsid w:val="0098483B"/>
    <w:rsid w:val="00986EDE"/>
    <w:rsid w:val="00987C28"/>
    <w:rsid w:val="00991ABC"/>
    <w:rsid w:val="00995E43"/>
    <w:rsid w:val="0099676E"/>
    <w:rsid w:val="009A06F5"/>
    <w:rsid w:val="009A44A6"/>
    <w:rsid w:val="009A5F67"/>
    <w:rsid w:val="009A5FD6"/>
    <w:rsid w:val="009A6AD6"/>
    <w:rsid w:val="009A7848"/>
    <w:rsid w:val="009A7E3E"/>
    <w:rsid w:val="009B1A6C"/>
    <w:rsid w:val="009B7E6D"/>
    <w:rsid w:val="009C1FD7"/>
    <w:rsid w:val="009C2EBC"/>
    <w:rsid w:val="009D0695"/>
    <w:rsid w:val="009D19C6"/>
    <w:rsid w:val="009D67AF"/>
    <w:rsid w:val="009D6D58"/>
    <w:rsid w:val="009D6E50"/>
    <w:rsid w:val="009E0991"/>
    <w:rsid w:val="009E3B40"/>
    <w:rsid w:val="009E3F9C"/>
    <w:rsid w:val="009E6E6B"/>
    <w:rsid w:val="009E7EEF"/>
    <w:rsid w:val="00A01827"/>
    <w:rsid w:val="00A019C9"/>
    <w:rsid w:val="00A02E0D"/>
    <w:rsid w:val="00A05BD4"/>
    <w:rsid w:val="00A10822"/>
    <w:rsid w:val="00A1292C"/>
    <w:rsid w:val="00A20FF2"/>
    <w:rsid w:val="00A21134"/>
    <w:rsid w:val="00A2375E"/>
    <w:rsid w:val="00A23E05"/>
    <w:rsid w:val="00A267A6"/>
    <w:rsid w:val="00A3036D"/>
    <w:rsid w:val="00A3419B"/>
    <w:rsid w:val="00A34F7E"/>
    <w:rsid w:val="00A3599F"/>
    <w:rsid w:val="00A403CC"/>
    <w:rsid w:val="00A4117E"/>
    <w:rsid w:val="00A41B48"/>
    <w:rsid w:val="00A42740"/>
    <w:rsid w:val="00A43323"/>
    <w:rsid w:val="00A43A19"/>
    <w:rsid w:val="00A44111"/>
    <w:rsid w:val="00A44B9E"/>
    <w:rsid w:val="00A44CA7"/>
    <w:rsid w:val="00A47BED"/>
    <w:rsid w:val="00A5284A"/>
    <w:rsid w:val="00A557AB"/>
    <w:rsid w:val="00A559AA"/>
    <w:rsid w:val="00A65255"/>
    <w:rsid w:val="00A65F9A"/>
    <w:rsid w:val="00A77B3E"/>
    <w:rsid w:val="00A77B41"/>
    <w:rsid w:val="00A80A66"/>
    <w:rsid w:val="00A817D0"/>
    <w:rsid w:val="00A84BF9"/>
    <w:rsid w:val="00A85179"/>
    <w:rsid w:val="00A87DD1"/>
    <w:rsid w:val="00A9263F"/>
    <w:rsid w:val="00A934B3"/>
    <w:rsid w:val="00A93614"/>
    <w:rsid w:val="00A93F0C"/>
    <w:rsid w:val="00A95621"/>
    <w:rsid w:val="00A961D9"/>
    <w:rsid w:val="00A9665D"/>
    <w:rsid w:val="00A97E60"/>
    <w:rsid w:val="00AA0D56"/>
    <w:rsid w:val="00AA2C2C"/>
    <w:rsid w:val="00AA39A3"/>
    <w:rsid w:val="00AA41FB"/>
    <w:rsid w:val="00AA4689"/>
    <w:rsid w:val="00AA507E"/>
    <w:rsid w:val="00AA7331"/>
    <w:rsid w:val="00AB19F2"/>
    <w:rsid w:val="00AB2172"/>
    <w:rsid w:val="00AB586B"/>
    <w:rsid w:val="00AB58CA"/>
    <w:rsid w:val="00AC0E9D"/>
    <w:rsid w:val="00AC25BD"/>
    <w:rsid w:val="00AC283E"/>
    <w:rsid w:val="00AC3A9C"/>
    <w:rsid w:val="00AC3EF3"/>
    <w:rsid w:val="00AC42CC"/>
    <w:rsid w:val="00AD2FBE"/>
    <w:rsid w:val="00AD3BD8"/>
    <w:rsid w:val="00AD44BA"/>
    <w:rsid w:val="00AD45C3"/>
    <w:rsid w:val="00AE1533"/>
    <w:rsid w:val="00AE557B"/>
    <w:rsid w:val="00AE5A1B"/>
    <w:rsid w:val="00AE7371"/>
    <w:rsid w:val="00AE7CB5"/>
    <w:rsid w:val="00AF06F8"/>
    <w:rsid w:val="00AF188E"/>
    <w:rsid w:val="00AF1FFC"/>
    <w:rsid w:val="00AF7B6E"/>
    <w:rsid w:val="00B0434B"/>
    <w:rsid w:val="00B1033F"/>
    <w:rsid w:val="00B1050B"/>
    <w:rsid w:val="00B14BE2"/>
    <w:rsid w:val="00B154EE"/>
    <w:rsid w:val="00B23D3B"/>
    <w:rsid w:val="00B3596F"/>
    <w:rsid w:val="00B36458"/>
    <w:rsid w:val="00B43B10"/>
    <w:rsid w:val="00B5328D"/>
    <w:rsid w:val="00B54D44"/>
    <w:rsid w:val="00B572A5"/>
    <w:rsid w:val="00B57727"/>
    <w:rsid w:val="00B6108C"/>
    <w:rsid w:val="00B61B5C"/>
    <w:rsid w:val="00B634C2"/>
    <w:rsid w:val="00B63697"/>
    <w:rsid w:val="00B650DD"/>
    <w:rsid w:val="00B67889"/>
    <w:rsid w:val="00B719E9"/>
    <w:rsid w:val="00B751BD"/>
    <w:rsid w:val="00B75B5C"/>
    <w:rsid w:val="00B770EA"/>
    <w:rsid w:val="00B779E7"/>
    <w:rsid w:val="00B80842"/>
    <w:rsid w:val="00B810C8"/>
    <w:rsid w:val="00B82557"/>
    <w:rsid w:val="00B83441"/>
    <w:rsid w:val="00B83B3C"/>
    <w:rsid w:val="00B84880"/>
    <w:rsid w:val="00B859BF"/>
    <w:rsid w:val="00B86A8D"/>
    <w:rsid w:val="00B86F74"/>
    <w:rsid w:val="00B90D2C"/>
    <w:rsid w:val="00B9191E"/>
    <w:rsid w:val="00B91BFE"/>
    <w:rsid w:val="00B91C26"/>
    <w:rsid w:val="00B92565"/>
    <w:rsid w:val="00B92BA1"/>
    <w:rsid w:val="00B93EB5"/>
    <w:rsid w:val="00BA3091"/>
    <w:rsid w:val="00BA6530"/>
    <w:rsid w:val="00BA6D2A"/>
    <w:rsid w:val="00BB5A96"/>
    <w:rsid w:val="00BB6433"/>
    <w:rsid w:val="00BC04ED"/>
    <w:rsid w:val="00BC0B63"/>
    <w:rsid w:val="00BC0C52"/>
    <w:rsid w:val="00BC0ED1"/>
    <w:rsid w:val="00BC290E"/>
    <w:rsid w:val="00BC497D"/>
    <w:rsid w:val="00BD374F"/>
    <w:rsid w:val="00BD432E"/>
    <w:rsid w:val="00BE3A6C"/>
    <w:rsid w:val="00BF0CBC"/>
    <w:rsid w:val="00BF1C3E"/>
    <w:rsid w:val="00BF1EBD"/>
    <w:rsid w:val="00BF2B3D"/>
    <w:rsid w:val="00BF3B22"/>
    <w:rsid w:val="00BF6674"/>
    <w:rsid w:val="00C01281"/>
    <w:rsid w:val="00C01D55"/>
    <w:rsid w:val="00C04583"/>
    <w:rsid w:val="00C04C44"/>
    <w:rsid w:val="00C061A5"/>
    <w:rsid w:val="00C1139C"/>
    <w:rsid w:val="00C116FB"/>
    <w:rsid w:val="00C1386E"/>
    <w:rsid w:val="00C17653"/>
    <w:rsid w:val="00C2016A"/>
    <w:rsid w:val="00C20902"/>
    <w:rsid w:val="00C214C8"/>
    <w:rsid w:val="00C24038"/>
    <w:rsid w:val="00C24262"/>
    <w:rsid w:val="00C3045B"/>
    <w:rsid w:val="00C31E3E"/>
    <w:rsid w:val="00C327EE"/>
    <w:rsid w:val="00C423D1"/>
    <w:rsid w:val="00C4444E"/>
    <w:rsid w:val="00C45283"/>
    <w:rsid w:val="00C467CD"/>
    <w:rsid w:val="00C467FE"/>
    <w:rsid w:val="00C47935"/>
    <w:rsid w:val="00C5354D"/>
    <w:rsid w:val="00C55C6A"/>
    <w:rsid w:val="00C5617A"/>
    <w:rsid w:val="00C566B9"/>
    <w:rsid w:val="00C60047"/>
    <w:rsid w:val="00C62761"/>
    <w:rsid w:val="00C65D2E"/>
    <w:rsid w:val="00C81002"/>
    <w:rsid w:val="00C814C9"/>
    <w:rsid w:val="00C86654"/>
    <w:rsid w:val="00C86D72"/>
    <w:rsid w:val="00C90A4C"/>
    <w:rsid w:val="00C90B4D"/>
    <w:rsid w:val="00C91872"/>
    <w:rsid w:val="00C91E82"/>
    <w:rsid w:val="00C92ABB"/>
    <w:rsid w:val="00C93DA3"/>
    <w:rsid w:val="00C9627C"/>
    <w:rsid w:val="00CA61D3"/>
    <w:rsid w:val="00CA7F4B"/>
    <w:rsid w:val="00CB20EC"/>
    <w:rsid w:val="00CB2208"/>
    <w:rsid w:val="00CB3790"/>
    <w:rsid w:val="00CB3AE6"/>
    <w:rsid w:val="00CB70CD"/>
    <w:rsid w:val="00CB76D0"/>
    <w:rsid w:val="00CB7FCE"/>
    <w:rsid w:val="00CC0315"/>
    <w:rsid w:val="00CC149D"/>
    <w:rsid w:val="00CC3ECB"/>
    <w:rsid w:val="00CC4B8C"/>
    <w:rsid w:val="00CC61F0"/>
    <w:rsid w:val="00CC6537"/>
    <w:rsid w:val="00CD38E3"/>
    <w:rsid w:val="00CE0DEC"/>
    <w:rsid w:val="00CE2917"/>
    <w:rsid w:val="00CE2F62"/>
    <w:rsid w:val="00CE458F"/>
    <w:rsid w:val="00CF12CF"/>
    <w:rsid w:val="00D027BA"/>
    <w:rsid w:val="00D04FE9"/>
    <w:rsid w:val="00D06CE2"/>
    <w:rsid w:val="00D1212D"/>
    <w:rsid w:val="00D13201"/>
    <w:rsid w:val="00D20887"/>
    <w:rsid w:val="00D3122F"/>
    <w:rsid w:val="00D313D7"/>
    <w:rsid w:val="00D328A6"/>
    <w:rsid w:val="00D3358B"/>
    <w:rsid w:val="00D37E9D"/>
    <w:rsid w:val="00D37EF1"/>
    <w:rsid w:val="00D4022F"/>
    <w:rsid w:val="00D40872"/>
    <w:rsid w:val="00D41DD2"/>
    <w:rsid w:val="00D43E75"/>
    <w:rsid w:val="00D44732"/>
    <w:rsid w:val="00D4554F"/>
    <w:rsid w:val="00D51031"/>
    <w:rsid w:val="00D528C6"/>
    <w:rsid w:val="00D52D16"/>
    <w:rsid w:val="00D54C92"/>
    <w:rsid w:val="00D56BAB"/>
    <w:rsid w:val="00D57C70"/>
    <w:rsid w:val="00D62E0E"/>
    <w:rsid w:val="00D62E37"/>
    <w:rsid w:val="00D641F3"/>
    <w:rsid w:val="00D6566F"/>
    <w:rsid w:val="00D66C49"/>
    <w:rsid w:val="00D67152"/>
    <w:rsid w:val="00D6716C"/>
    <w:rsid w:val="00D67A5A"/>
    <w:rsid w:val="00D7098E"/>
    <w:rsid w:val="00D70F10"/>
    <w:rsid w:val="00D72560"/>
    <w:rsid w:val="00D7413A"/>
    <w:rsid w:val="00D803EB"/>
    <w:rsid w:val="00D81CF3"/>
    <w:rsid w:val="00D8359C"/>
    <w:rsid w:val="00D84487"/>
    <w:rsid w:val="00D84FFB"/>
    <w:rsid w:val="00D91D33"/>
    <w:rsid w:val="00D93BCC"/>
    <w:rsid w:val="00D93D02"/>
    <w:rsid w:val="00D94260"/>
    <w:rsid w:val="00D948F8"/>
    <w:rsid w:val="00D952A1"/>
    <w:rsid w:val="00D95754"/>
    <w:rsid w:val="00D965DF"/>
    <w:rsid w:val="00D96D03"/>
    <w:rsid w:val="00D96E5C"/>
    <w:rsid w:val="00D96FB8"/>
    <w:rsid w:val="00DA1ED6"/>
    <w:rsid w:val="00DA1FAF"/>
    <w:rsid w:val="00DA7C26"/>
    <w:rsid w:val="00DB04A7"/>
    <w:rsid w:val="00DB0E1D"/>
    <w:rsid w:val="00DB2382"/>
    <w:rsid w:val="00DB406D"/>
    <w:rsid w:val="00DB43FD"/>
    <w:rsid w:val="00DB4BE3"/>
    <w:rsid w:val="00DB6CC0"/>
    <w:rsid w:val="00DC3286"/>
    <w:rsid w:val="00DC5D0F"/>
    <w:rsid w:val="00DC7468"/>
    <w:rsid w:val="00DC7818"/>
    <w:rsid w:val="00DC78DF"/>
    <w:rsid w:val="00DD0280"/>
    <w:rsid w:val="00DD082E"/>
    <w:rsid w:val="00DD35CD"/>
    <w:rsid w:val="00DD3728"/>
    <w:rsid w:val="00DD572F"/>
    <w:rsid w:val="00DD7A99"/>
    <w:rsid w:val="00DE04D2"/>
    <w:rsid w:val="00DE2128"/>
    <w:rsid w:val="00DE56D1"/>
    <w:rsid w:val="00DE5A69"/>
    <w:rsid w:val="00DE6DA4"/>
    <w:rsid w:val="00DF1FA2"/>
    <w:rsid w:val="00DF2551"/>
    <w:rsid w:val="00DF409D"/>
    <w:rsid w:val="00DF4261"/>
    <w:rsid w:val="00DF6373"/>
    <w:rsid w:val="00DF7521"/>
    <w:rsid w:val="00E03849"/>
    <w:rsid w:val="00E04879"/>
    <w:rsid w:val="00E06D94"/>
    <w:rsid w:val="00E132DA"/>
    <w:rsid w:val="00E1494A"/>
    <w:rsid w:val="00E16DFB"/>
    <w:rsid w:val="00E2064D"/>
    <w:rsid w:val="00E2078D"/>
    <w:rsid w:val="00E22C04"/>
    <w:rsid w:val="00E27767"/>
    <w:rsid w:val="00E278BC"/>
    <w:rsid w:val="00E27C5D"/>
    <w:rsid w:val="00E30377"/>
    <w:rsid w:val="00E3112D"/>
    <w:rsid w:val="00E32B3D"/>
    <w:rsid w:val="00E34B98"/>
    <w:rsid w:val="00E35B43"/>
    <w:rsid w:val="00E40B89"/>
    <w:rsid w:val="00E40E57"/>
    <w:rsid w:val="00E416D4"/>
    <w:rsid w:val="00E45135"/>
    <w:rsid w:val="00E456A0"/>
    <w:rsid w:val="00E470BC"/>
    <w:rsid w:val="00E47DF9"/>
    <w:rsid w:val="00E5120A"/>
    <w:rsid w:val="00E52575"/>
    <w:rsid w:val="00E527F3"/>
    <w:rsid w:val="00E52A49"/>
    <w:rsid w:val="00E551B1"/>
    <w:rsid w:val="00E635D6"/>
    <w:rsid w:val="00E63C91"/>
    <w:rsid w:val="00E63CD6"/>
    <w:rsid w:val="00E651CF"/>
    <w:rsid w:val="00E7070A"/>
    <w:rsid w:val="00E71816"/>
    <w:rsid w:val="00E72C29"/>
    <w:rsid w:val="00E7309E"/>
    <w:rsid w:val="00E74E77"/>
    <w:rsid w:val="00E763DC"/>
    <w:rsid w:val="00E77FDD"/>
    <w:rsid w:val="00E80560"/>
    <w:rsid w:val="00E80A00"/>
    <w:rsid w:val="00E81E52"/>
    <w:rsid w:val="00E82B92"/>
    <w:rsid w:val="00E84474"/>
    <w:rsid w:val="00E856E0"/>
    <w:rsid w:val="00E86A38"/>
    <w:rsid w:val="00E86E4A"/>
    <w:rsid w:val="00E8705E"/>
    <w:rsid w:val="00E90561"/>
    <w:rsid w:val="00E925B0"/>
    <w:rsid w:val="00E93B54"/>
    <w:rsid w:val="00E9408D"/>
    <w:rsid w:val="00E9666C"/>
    <w:rsid w:val="00EA3C10"/>
    <w:rsid w:val="00EA3F6F"/>
    <w:rsid w:val="00EA544C"/>
    <w:rsid w:val="00EB432E"/>
    <w:rsid w:val="00EB6027"/>
    <w:rsid w:val="00EC0D9C"/>
    <w:rsid w:val="00EC3030"/>
    <w:rsid w:val="00EC6E80"/>
    <w:rsid w:val="00ED2B2B"/>
    <w:rsid w:val="00ED42A4"/>
    <w:rsid w:val="00ED4F96"/>
    <w:rsid w:val="00ED7253"/>
    <w:rsid w:val="00ED7D61"/>
    <w:rsid w:val="00EE023D"/>
    <w:rsid w:val="00EE0865"/>
    <w:rsid w:val="00EE1E05"/>
    <w:rsid w:val="00EE2EE0"/>
    <w:rsid w:val="00EE4772"/>
    <w:rsid w:val="00EE6882"/>
    <w:rsid w:val="00EE71DB"/>
    <w:rsid w:val="00EF0885"/>
    <w:rsid w:val="00EF3B09"/>
    <w:rsid w:val="00EF424E"/>
    <w:rsid w:val="00EF46A2"/>
    <w:rsid w:val="00EF6612"/>
    <w:rsid w:val="00EF6683"/>
    <w:rsid w:val="00EF6FD6"/>
    <w:rsid w:val="00EF7E8B"/>
    <w:rsid w:val="00F01A51"/>
    <w:rsid w:val="00F02139"/>
    <w:rsid w:val="00F02394"/>
    <w:rsid w:val="00F02D84"/>
    <w:rsid w:val="00F036C2"/>
    <w:rsid w:val="00F0440D"/>
    <w:rsid w:val="00F056DC"/>
    <w:rsid w:val="00F1167D"/>
    <w:rsid w:val="00F13BEF"/>
    <w:rsid w:val="00F14569"/>
    <w:rsid w:val="00F174A7"/>
    <w:rsid w:val="00F22A92"/>
    <w:rsid w:val="00F25A8B"/>
    <w:rsid w:val="00F26259"/>
    <w:rsid w:val="00F2795C"/>
    <w:rsid w:val="00F32AE0"/>
    <w:rsid w:val="00F35769"/>
    <w:rsid w:val="00F36767"/>
    <w:rsid w:val="00F372C0"/>
    <w:rsid w:val="00F415E4"/>
    <w:rsid w:val="00F500F3"/>
    <w:rsid w:val="00F50111"/>
    <w:rsid w:val="00F51976"/>
    <w:rsid w:val="00F520D8"/>
    <w:rsid w:val="00F555F6"/>
    <w:rsid w:val="00F61384"/>
    <w:rsid w:val="00F6643D"/>
    <w:rsid w:val="00F7001B"/>
    <w:rsid w:val="00F71FD9"/>
    <w:rsid w:val="00F7331D"/>
    <w:rsid w:val="00F736A6"/>
    <w:rsid w:val="00F749B4"/>
    <w:rsid w:val="00F8226C"/>
    <w:rsid w:val="00F829C7"/>
    <w:rsid w:val="00F83080"/>
    <w:rsid w:val="00F8394C"/>
    <w:rsid w:val="00F8406E"/>
    <w:rsid w:val="00F8431B"/>
    <w:rsid w:val="00F86A53"/>
    <w:rsid w:val="00F86F17"/>
    <w:rsid w:val="00F910F1"/>
    <w:rsid w:val="00F92CC4"/>
    <w:rsid w:val="00F93078"/>
    <w:rsid w:val="00F93F1B"/>
    <w:rsid w:val="00FA6EE0"/>
    <w:rsid w:val="00FB0EE3"/>
    <w:rsid w:val="00FB51DB"/>
    <w:rsid w:val="00FB6396"/>
    <w:rsid w:val="00FB7014"/>
    <w:rsid w:val="00FB798B"/>
    <w:rsid w:val="00FC0DBF"/>
    <w:rsid w:val="00FC0DF4"/>
    <w:rsid w:val="00FC1D92"/>
    <w:rsid w:val="00FC221D"/>
    <w:rsid w:val="00FC4312"/>
    <w:rsid w:val="00FC4AFC"/>
    <w:rsid w:val="00FD0AB5"/>
    <w:rsid w:val="00FD1AB0"/>
    <w:rsid w:val="00FD2882"/>
    <w:rsid w:val="00FD3958"/>
    <w:rsid w:val="00FD3C5A"/>
    <w:rsid w:val="00FD3EDA"/>
    <w:rsid w:val="00FD4056"/>
    <w:rsid w:val="00FD44E7"/>
    <w:rsid w:val="00FE2478"/>
    <w:rsid w:val="00FE3D00"/>
    <w:rsid w:val="00FE41C3"/>
    <w:rsid w:val="00FE488D"/>
    <w:rsid w:val="00FE731A"/>
    <w:rsid w:val="00FF48B3"/>
    <w:rsid w:val="00FF4C1C"/>
    <w:rsid w:val="00FF5DBD"/>
    <w:rsid w:val="00FF728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64F02A1B"/>
  <w15:docId w15:val="{4212978F-BF88-45BE-8816-7FEFD68E2E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266B"/>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726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266B"/>
    <w:rPr>
      <w:rFonts w:ascii="Times New Roman" w:hAnsi="Times New Roman"/>
      <w:sz w:val="24"/>
    </w:rPr>
  </w:style>
  <w:style w:type="paragraph" w:styleId="Footer">
    <w:name w:val="footer"/>
    <w:basedOn w:val="Normal"/>
    <w:link w:val="FooterChar"/>
    <w:uiPriority w:val="99"/>
    <w:unhideWhenUsed/>
    <w:rsid w:val="006726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266B"/>
    <w:rPr>
      <w:rFonts w:ascii="Times New Roman" w:hAnsi="Times New Roman"/>
      <w:sz w:val="24"/>
    </w:rPr>
  </w:style>
  <w:style w:type="character" w:styleId="Hyperlink">
    <w:name w:val="Hyperlink"/>
    <w:basedOn w:val="DefaultParagraphFont"/>
    <w:uiPriority w:val="99"/>
    <w:unhideWhenUsed/>
    <w:rsid w:val="0067266B"/>
    <w:rPr>
      <w:color w:val="0000FF" w:themeColor="hyperlink"/>
      <w:u w:val="single"/>
    </w:rPr>
  </w:style>
  <w:style w:type="paragraph" w:styleId="FootnoteText">
    <w:name w:val="footnote text"/>
    <w:basedOn w:val="Normal"/>
    <w:link w:val="FootnoteTextChar"/>
    <w:uiPriority w:val="99"/>
    <w:semiHidden/>
    <w:rsid w:val="00344D5D"/>
    <w:pPr>
      <w:widowControl w:val="0"/>
      <w:overflowPunct w:val="0"/>
      <w:autoSpaceDE w:val="0"/>
      <w:autoSpaceDN w:val="0"/>
      <w:adjustRightInd w:val="0"/>
      <w:spacing w:after="0" w:line="240" w:lineRule="auto"/>
      <w:textAlignment w:val="baseline"/>
    </w:pPr>
    <w:rPr>
      <w:rFonts w:asciiTheme="majorHAnsi" w:eastAsia="Times New Roman" w:hAnsiTheme="majorHAnsi" w:cs="Times New Roman"/>
      <w:sz w:val="20"/>
      <w:szCs w:val="20"/>
      <w:lang w:val="nl-NL" w:eastAsia="nl-NL"/>
    </w:rPr>
  </w:style>
  <w:style w:type="character" w:customStyle="1" w:styleId="FootnoteTextChar">
    <w:name w:val="Footnote Text Char"/>
    <w:basedOn w:val="DefaultParagraphFont"/>
    <w:link w:val="FootnoteText"/>
    <w:uiPriority w:val="99"/>
    <w:semiHidden/>
    <w:rsid w:val="00344D5D"/>
    <w:rPr>
      <w:rFonts w:asciiTheme="majorHAnsi" w:eastAsia="Times New Roman" w:hAnsiTheme="majorHAnsi" w:cs="Times New Roman"/>
      <w:sz w:val="20"/>
      <w:szCs w:val="20"/>
      <w:lang w:val="nl-NL" w:eastAsia="nl-NL"/>
    </w:rPr>
  </w:style>
  <w:style w:type="character" w:styleId="FootnoteReference">
    <w:name w:val="footnote reference"/>
    <w:uiPriority w:val="99"/>
    <w:semiHidden/>
    <w:rsid w:val="00344D5D"/>
    <w:rPr>
      <w:vertAlign w:val="superscript"/>
    </w:rPr>
  </w:style>
  <w:style w:type="table" w:styleId="TableGrid">
    <w:name w:val="Table Grid"/>
    <w:basedOn w:val="TableNormal"/>
    <w:uiPriority w:val="59"/>
    <w:rsid w:val="00344D5D"/>
    <w:pPr>
      <w:widowControl w:val="0"/>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lang w:val="en-GB"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44D5D"/>
    <w:pPr>
      <w:widowControl w:val="0"/>
      <w:overflowPunct w:val="0"/>
      <w:autoSpaceDE w:val="0"/>
      <w:autoSpaceDN w:val="0"/>
      <w:adjustRightInd w:val="0"/>
      <w:spacing w:after="0" w:line="240" w:lineRule="auto"/>
      <w:ind w:left="720"/>
      <w:contextualSpacing/>
      <w:textAlignment w:val="baseline"/>
    </w:pPr>
    <w:rPr>
      <w:rFonts w:asciiTheme="majorHAnsi" w:eastAsia="Times New Roman" w:hAnsiTheme="majorHAnsi" w:cs="Times New Roman"/>
      <w:sz w:val="20"/>
      <w:szCs w:val="20"/>
      <w:lang w:val="nl-NL" w:eastAsia="nl-NL"/>
    </w:rPr>
  </w:style>
  <w:style w:type="paragraph" w:styleId="BalloonText">
    <w:name w:val="Balloon Text"/>
    <w:basedOn w:val="Normal"/>
    <w:link w:val="BalloonTextChar"/>
    <w:uiPriority w:val="99"/>
    <w:semiHidden/>
    <w:unhideWhenUsed/>
    <w:rsid w:val="00344D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4D5D"/>
    <w:rPr>
      <w:rFonts w:ascii="Tahoma" w:hAnsi="Tahoma" w:cs="Tahoma"/>
      <w:sz w:val="16"/>
      <w:szCs w:val="16"/>
    </w:rPr>
  </w:style>
  <w:style w:type="character" w:styleId="CommentReference">
    <w:name w:val="annotation reference"/>
    <w:basedOn w:val="DefaultParagraphFont"/>
    <w:uiPriority w:val="99"/>
    <w:semiHidden/>
    <w:unhideWhenUsed/>
    <w:rsid w:val="00FB798B"/>
    <w:rPr>
      <w:sz w:val="16"/>
      <w:szCs w:val="16"/>
    </w:rPr>
  </w:style>
  <w:style w:type="paragraph" w:styleId="CommentText">
    <w:name w:val="annotation text"/>
    <w:basedOn w:val="Normal"/>
    <w:link w:val="CommentTextChar"/>
    <w:uiPriority w:val="99"/>
    <w:unhideWhenUsed/>
    <w:rsid w:val="00FB798B"/>
    <w:pPr>
      <w:spacing w:line="240" w:lineRule="auto"/>
    </w:pPr>
    <w:rPr>
      <w:sz w:val="20"/>
      <w:szCs w:val="20"/>
    </w:rPr>
  </w:style>
  <w:style w:type="character" w:customStyle="1" w:styleId="CommentTextChar">
    <w:name w:val="Comment Text Char"/>
    <w:basedOn w:val="DefaultParagraphFont"/>
    <w:link w:val="CommentText"/>
    <w:uiPriority w:val="99"/>
    <w:rsid w:val="00FB798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B798B"/>
    <w:rPr>
      <w:b/>
      <w:bCs/>
    </w:rPr>
  </w:style>
  <w:style w:type="character" w:customStyle="1" w:styleId="CommentSubjectChar">
    <w:name w:val="Comment Subject Char"/>
    <w:basedOn w:val="CommentTextChar"/>
    <w:link w:val="CommentSubject"/>
    <w:uiPriority w:val="99"/>
    <w:semiHidden/>
    <w:rsid w:val="00FB798B"/>
    <w:rPr>
      <w:rFonts w:ascii="Times New Roman" w:hAnsi="Times New Roman"/>
      <w:b/>
      <w:bCs/>
      <w:sz w:val="20"/>
      <w:szCs w:val="20"/>
    </w:rPr>
  </w:style>
  <w:style w:type="paragraph" w:styleId="Bibliography">
    <w:name w:val="Bibliography"/>
    <w:basedOn w:val="Normal"/>
    <w:next w:val="Normal"/>
    <w:uiPriority w:val="37"/>
    <w:unhideWhenUsed/>
    <w:rsid w:val="002118A8"/>
    <w:pPr>
      <w:spacing w:after="0" w:line="480" w:lineRule="auto"/>
      <w:ind w:left="720" w:hanging="720"/>
    </w:pPr>
  </w:style>
  <w:style w:type="paragraph" w:styleId="Revision">
    <w:name w:val="Revision"/>
    <w:hidden/>
    <w:uiPriority w:val="99"/>
    <w:semiHidden/>
    <w:rsid w:val="007439E1"/>
    <w:pPr>
      <w:spacing w:after="0" w:line="240" w:lineRule="auto"/>
    </w:pPr>
    <w:rPr>
      <w:rFonts w:ascii="Times New Roman" w:hAnsi="Times New Roman"/>
      <w:sz w:val="24"/>
    </w:rPr>
  </w:style>
  <w:style w:type="paragraph" w:styleId="NormalWeb">
    <w:name w:val="Normal (Web)"/>
    <w:basedOn w:val="Normal"/>
    <w:uiPriority w:val="99"/>
    <w:semiHidden/>
    <w:unhideWhenUsed/>
    <w:rsid w:val="00674035"/>
    <w:pPr>
      <w:spacing w:before="100" w:beforeAutospacing="1" w:after="100" w:afterAutospacing="1" w:line="240" w:lineRule="auto"/>
    </w:pPr>
    <w:rPr>
      <w:rFonts w:eastAsia="Times New Roman" w:cs="Times New Roman"/>
      <w:szCs w:val="24"/>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8750310">
      <w:bodyDiv w:val="1"/>
      <w:marLeft w:val="0"/>
      <w:marRight w:val="0"/>
      <w:marTop w:val="0"/>
      <w:marBottom w:val="0"/>
      <w:divBdr>
        <w:top w:val="none" w:sz="0" w:space="0" w:color="auto"/>
        <w:left w:val="none" w:sz="0" w:space="0" w:color="auto"/>
        <w:bottom w:val="none" w:sz="0" w:space="0" w:color="auto"/>
        <w:right w:val="none" w:sz="0" w:space="0" w:color="auto"/>
      </w:divBdr>
    </w:div>
    <w:div w:id="827793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7E37CB-BBE0-4FBD-B82F-EB7857533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29685</Words>
  <Characters>169211</Characters>
  <Application>Microsoft Office Word</Application>
  <DocSecurity>4</DocSecurity>
  <Lines>1410</Lines>
  <Paragraphs>396</Paragraphs>
  <ScaleCrop>false</ScaleCrop>
  <HeadingPairs>
    <vt:vector size="2" baseType="variant">
      <vt:variant>
        <vt:lpstr>Title</vt:lpstr>
      </vt:variant>
      <vt:variant>
        <vt:i4>1</vt:i4>
      </vt:variant>
    </vt:vector>
  </HeadingPairs>
  <TitlesOfParts>
    <vt:vector size="1" baseType="lpstr">
      <vt:lpstr/>
    </vt:vector>
  </TitlesOfParts>
  <Company>Universiteit van Amsterdam</Company>
  <LinksUpToDate>false</LinksUpToDate>
  <CharactersWithSpaces>198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ummelman, Eddie</dc:creator>
  <cp:lastModifiedBy>Gordon G.</cp:lastModifiedBy>
  <cp:revision>2</cp:revision>
  <dcterms:created xsi:type="dcterms:W3CDTF">2020-04-08T07:33:00Z</dcterms:created>
  <dcterms:modified xsi:type="dcterms:W3CDTF">2020-04-08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4oB2avhr"/&gt;&lt;style id="http://www.zotero.org/styles/apa" locale="en-US" hasBibliography="1" bibliographyStyleHasBeenSet="1"/&gt;&lt;prefs&gt;&lt;pref name="fieldType" value="Field"/&gt;&lt;/prefs&gt;&lt;/data&gt;</vt:lpwstr>
  </property>
</Properties>
</file>